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0F919B" w14:textId="77777777" w:rsidR="003103C0" w:rsidRPr="00077383" w:rsidRDefault="00754689" w:rsidP="00754689">
      <w:pPr>
        <w:spacing w:after="0" w:line="240" w:lineRule="auto"/>
        <w:jc w:val="center"/>
        <w:rPr>
          <w:b/>
          <w:bCs/>
          <w:sz w:val="56"/>
          <w:szCs w:val="56"/>
          <w:u w:val="single"/>
        </w:rPr>
      </w:pPr>
      <w:r w:rsidRPr="00077383">
        <w:rPr>
          <w:b/>
          <w:bCs/>
          <w:sz w:val="56"/>
          <w:szCs w:val="56"/>
          <w:u w:val="single"/>
        </w:rPr>
        <w:t xml:space="preserve">ENIGMA </w:t>
      </w:r>
      <w:r w:rsidR="003103C0" w:rsidRPr="00077383">
        <w:rPr>
          <w:b/>
          <w:bCs/>
          <w:sz w:val="56"/>
          <w:szCs w:val="56"/>
          <w:u w:val="single"/>
        </w:rPr>
        <w:t xml:space="preserve">MRS </w:t>
      </w:r>
    </w:p>
    <w:p w14:paraId="037CDFAA" w14:textId="707E79B2" w:rsidR="00754689" w:rsidRPr="00077383" w:rsidRDefault="00754689" w:rsidP="00754689">
      <w:pPr>
        <w:spacing w:after="0" w:line="240" w:lineRule="auto"/>
        <w:jc w:val="center"/>
        <w:rPr>
          <w:b/>
          <w:bCs/>
          <w:sz w:val="56"/>
          <w:szCs w:val="56"/>
          <w:u w:val="single"/>
        </w:rPr>
      </w:pPr>
      <w:r w:rsidRPr="00077383">
        <w:rPr>
          <w:b/>
          <w:bCs/>
          <w:sz w:val="56"/>
          <w:szCs w:val="56"/>
          <w:u w:val="single"/>
        </w:rPr>
        <w:t>Osprey Standard Operating Procedures</w:t>
      </w:r>
    </w:p>
    <w:p w14:paraId="5214298E" w14:textId="77777777" w:rsidR="00E522FA" w:rsidRDefault="00E522FA" w:rsidP="00754689">
      <w:pPr>
        <w:spacing w:after="0" w:line="240" w:lineRule="auto"/>
        <w:jc w:val="center"/>
        <w:rPr>
          <w:b/>
          <w:bCs/>
          <w:sz w:val="30"/>
          <w:szCs w:val="30"/>
          <w:u w:val="single"/>
        </w:rPr>
      </w:pPr>
    </w:p>
    <w:p w14:paraId="049387A6" w14:textId="77777777" w:rsidR="003103C0" w:rsidRDefault="003103C0" w:rsidP="00754689">
      <w:pPr>
        <w:spacing w:after="0" w:line="240" w:lineRule="auto"/>
        <w:jc w:val="center"/>
        <w:rPr>
          <w:b/>
          <w:bCs/>
          <w:sz w:val="30"/>
          <w:szCs w:val="30"/>
          <w:u w:val="single"/>
        </w:rPr>
      </w:pPr>
    </w:p>
    <w:p w14:paraId="2C0BE29D" w14:textId="5C53034A" w:rsidR="003103C0" w:rsidRDefault="0015625A" w:rsidP="00754689">
      <w:pPr>
        <w:spacing w:after="0" w:line="240" w:lineRule="auto"/>
        <w:jc w:val="center"/>
        <w:rPr>
          <w:b/>
          <w:bCs/>
          <w:sz w:val="30"/>
          <w:szCs w:val="30"/>
          <w:u w:val="single"/>
        </w:rPr>
      </w:pPr>
      <w:r>
        <w:rPr>
          <w:noProof/>
        </w:rPr>
        <w:drawing>
          <wp:inline distT="0" distB="0" distL="0" distR="0" wp14:anchorId="77B21DE6" wp14:editId="6E79DEFF">
            <wp:extent cx="3575848" cy="2303721"/>
            <wp:effectExtent l="0" t="0" r="5715" b="1905"/>
            <wp:docPr id="924921371" name="Picture 2" descr="A blue brai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21371" name="Picture 2" descr="A blue brain with white text&#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8742" r="28921"/>
                    <a:stretch/>
                  </pic:blipFill>
                  <pic:spPr bwMode="auto">
                    <a:xfrm>
                      <a:off x="0" y="0"/>
                      <a:ext cx="3602014" cy="2320578"/>
                    </a:xfrm>
                    <a:prstGeom prst="rect">
                      <a:avLst/>
                    </a:prstGeom>
                    <a:noFill/>
                    <a:ln>
                      <a:noFill/>
                    </a:ln>
                    <a:extLst>
                      <a:ext uri="{53640926-AAD7-44D8-BBD7-CCE9431645EC}">
                        <a14:shadowObscured xmlns:a14="http://schemas.microsoft.com/office/drawing/2010/main"/>
                      </a:ext>
                    </a:extLst>
                  </pic:spPr>
                </pic:pic>
              </a:graphicData>
            </a:graphic>
          </wp:inline>
        </w:drawing>
      </w:r>
    </w:p>
    <w:p w14:paraId="4724DEF8" w14:textId="77777777" w:rsidR="00B87C5F" w:rsidRDefault="00B87C5F" w:rsidP="00754689">
      <w:pPr>
        <w:spacing w:after="0" w:line="240" w:lineRule="auto"/>
        <w:jc w:val="center"/>
        <w:rPr>
          <w:b/>
          <w:bCs/>
          <w:sz w:val="30"/>
          <w:szCs w:val="30"/>
          <w:u w:val="single"/>
        </w:rPr>
      </w:pPr>
    </w:p>
    <w:p w14:paraId="554FA681" w14:textId="77777777" w:rsidR="003103C0" w:rsidRDefault="003103C0" w:rsidP="00754689">
      <w:pPr>
        <w:spacing w:after="0" w:line="240" w:lineRule="auto"/>
        <w:jc w:val="center"/>
        <w:rPr>
          <w:b/>
          <w:bCs/>
          <w:sz w:val="30"/>
          <w:szCs w:val="30"/>
          <w:u w:val="single"/>
        </w:rPr>
      </w:pPr>
    </w:p>
    <w:p w14:paraId="75BE3005" w14:textId="4AFB4E05" w:rsidR="00E522FA" w:rsidRDefault="003103C0" w:rsidP="00754689">
      <w:pPr>
        <w:spacing w:after="0" w:line="240" w:lineRule="auto"/>
        <w:jc w:val="center"/>
        <w:rPr>
          <w:b/>
          <w:bCs/>
          <w:sz w:val="30"/>
          <w:szCs w:val="30"/>
          <w:u w:val="single"/>
        </w:rPr>
      </w:pPr>
      <w:r w:rsidRPr="003103C0">
        <w:rPr>
          <w:b/>
          <w:bCs/>
          <w:noProof/>
          <w:sz w:val="30"/>
          <w:szCs w:val="30"/>
        </w:rPr>
        <w:drawing>
          <wp:inline distT="0" distB="0" distL="0" distR="0" wp14:anchorId="655628B5" wp14:editId="6B9C0F0F">
            <wp:extent cx="3632603" cy="2934864"/>
            <wp:effectExtent l="0" t="0" r="6350" b="0"/>
            <wp:docPr id="2545430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32603" cy="2934864"/>
                    </a:xfrm>
                    <a:prstGeom prst="rect">
                      <a:avLst/>
                    </a:prstGeom>
                    <a:noFill/>
                    <a:ln>
                      <a:noFill/>
                    </a:ln>
                  </pic:spPr>
                </pic:pic>
              </a:graphicData>
            </a:graphic>
          </wp:inline>
        </w:drawing>
      </w:r>
    </w:p>
    <w:p w14:paraId="17CCEC0B" w14:textId="77777777" w:rsidR="00B87C5F" w:rsidRDefault="00B87C5F" w:rsidP="00754689">
      <w:pPr>
        <w:spacing w:after="0" w:line="240" w:lineRule="auto"/>
        <w:jc w:val="center"/>
        <w:rPr>
          <w:b/>
          <w:bCs/>
          <w:sz w:val="30"/>
          <w:szCs w:val="30"/>
          <w:u w:val="single"/>
        </w:rPr>
      </w:pPr>
    </w:p>
    <w:p w14:paraId="7EB7639D" w14:textId="2B38A97A" w:rsidR="003103C0" w:rsidRDefault="003103C0" w:rsidP="00754689">
      <w:pPr>
        <w:spacing w:after="0" w:line="240" w:lineRule="auto"/>
        <w:jc w:val="center"/>
        <w:rPr>
          <w:bCs/>
          <w:sz w:val="24"/>
          <w:szCs w:val="24"/>
        </w:rPr>
      </w:pPr>
      <w:r>
        <w:rPr>
          <w:bCs/>
          <w:sz w:val="24"/>
          <w:szCs w:val="24"/>
        </w:rPr>
        <w:t>Georg Oeltzschner</w:t>
      </w:r>
    </w:p>
    <w:p w14:paraId="6C6E6712" w14:textId="11245C85" w:rsidR="003103C0" w:rsidRDefault="00146A18" w:rsidP="00754689">
      <w:pPr>
        <w:spacing w:after="0" w:line="240" w:lineRule="auto"/>
        <w:jc w:val="center"/>
        <w:rPr>
          <w:bCs/>
          <w:sz w:val="24"/>
          <w:szCs w:val="24"/>
        </w:rPr>
      </w:pPr>
      <w:r>
        <w:rPr>
          <w:bCs/>
          <w:sz w:val="24"/>
          <w:szCs w:val="24"/>
        </w:rPr>
        <w:t>Johns Hopkins University</w:t>
      </w:r>
    </w:p>
    <w:p w14:paraId="4021ADE2" w14:textId="35421CA2" w:rsidR="00146A18" w:rsidRDefault="00FF691F" w:rsidP="00754689">
      <w:pPr>
        <w:spacing w:after="0" w:line="240" w:lineRule="auto"/>
        <w:jc w:val="center"/>
        <w:rPr>
          <w:bCs/>
          <w:sz w:val="24"/>
          <w:szCs w:val="24"/>
        </w:rPr>
      </w:pPr>
      <w:r>
        <w:rPr>
          <w:bCs/>
          <w:sz w:val="24"/>
          <w:szCs w:val="24"/>
        </w:rPr>
        <w:t>v</w:t>
      </w:r>
      <w:r w:rsidR="00146A18">
        <w:rPr>
          <w:bCs/>
          <w:sz w:val="24"/>
          <w:szCs w:val="24"/>
        </w:rPr>
        <w:t>1.0</w:t>
      </w:r>
    </w:p>
    <w:p w14:paraId="340465F9" w14:textId="6D0DA19B" w:rsidR="00480802" w:rsidRDefault="00D638A2" w:rsidP="00754689">
      <w:pPr>
        <w:spacing w:after="0" w:line="240" w:lineRule="auto"/>
        <w:jc w:val="center"/>
        <w:rPr>
          <w:bCs/>
          <w:sz w:val="24"/>
          <w:szCs w:val="24"/>
        </w:rPr>
      </w:pPr>
      <w:r>
        <w:rPr>
          <w:bCs/>
          <w:sz w:val="24"/>
          <w:szCs w:val="24"/>
        </w:rPr>
        <w:t xml:space="preserve">February </w:t>
      </w:r>
      <w:r w:rsidR="00C3459B">
        <w:rPr>
          <w:bCs/>
          <w:sz w:val="24"/>
          <w:szCs w:val="24"/>
        </w:rPr>
        <w:t>4</w:t>
      </w:r>
      <w:r>
        <w:rPr>
          <w:bCs/>
          <w:sz w:val="24"/>
          <w:szCs w:val="24"/>
        </w:rPr>
        <w:t>, 202</w:t>
      </w:r>
      <w:r w:rsidR="00C3459B">
        <w:rPr>
          <w:bCs/>
          <w:sz w:val="24"/>
          <w:szCs w:val="24"/>
        </w:rPr>
        <w:t>5</w:t>
      </w:r>
    </w:p>
    <w:p w14:paraId="46CC62CB" w14:textId="6309D3F9" w:rsidR="00480802" w:rsidRDefault="00480802">
      <w:pPr>
        <w:rPr>
          <w:bCs/>
          <w:sz w:val="24"/>
          <w:szCs w:val="24"/>
        </w:rPr>
      </w:pPr>
      <w:r>
        <w:rPr>
          <w:bCs/>
          <w:sz w:val="24"/>
          <w:szCs w:val="24"/>
        </w:rPr>
        <w:br w:type="page"/>
      </w:r>
    </w:p>
    <w:sdt>
      <w:sdtPr>
        <w:rPr>
          <w:rFonts w:asciiTheme="minorHAnsi" w:eastAsiaTheme="minorEastAsia" w:hAnsiTheme="minorHAnsi" w:cstheme="minorBidi"/>
          <w:b w:val="0"/>
          <w:sz w:val="22"/>
          <w:szCs w:val="22"/>
        </w:rPr>
        <w:id w:val="-249123458"/>
        <w:docPartObj>
          <w:docPartGallery w:val="Table of Contents"/>
          <w:docPartUnique/>
        </w:docPartObj>
      </w:sdtPr>
      <w:sdtContent>
        <w:p w14:paraId="689D303B" w14:textId="77777777" w:rsidR="00754689" w:rsidRDefault="00754689" w:rsidP="005B2A87">
          <w:pPr>
            <w:pStyle w:val="TOCHeading"/>
            <w:numPr>
              <w:ilvl w:val="0"/>
              <w:numId w:val="0"/>
            </w:numPr>
            <w:spacing w:line="240" w:lineRule="auto"/>
          </w:pPr>
          <w:r>
            <w:t>Table of Contents</w:t>
          </w:r>
        </w:p>
        <w:p w14:paraId="2C118DED" w14:textId="7E0C97CB" w:rsidR="00F62C78" w:rsidRDefault="00754689">
          <w:pPr>
            <w:pStyle w:val="TOC1"/>
            <w:rPr>
              <w:rFonts w:eastAsiaTheme="minorEastAsia"/>
              <w:noProof/>
              <w:kern w:val="2"/>
              <w:sz w:val="24"/>
              <w:szCs w:val="24"/>
              <w14:ligatures w14:val="standardContextual"/>
            </w:rPr>
          </w:pPr>
          <w:r w:rsidRPr="004A1C41">
            <w:rPr>
              <w:sz w:val="20"/>
              <w:szCs w:val="20"/>
            </w:rPr>
            <w:fldChar w:fldCharType="begin"/>
          </w:r>
          <w:r w:rsidRPr="004A1C41">
            <w:rPr>
              <w:sz w:val="20"/>
              <w:szCs w:val="20"/>
            </w:rPr>
            <w:instrText xml:space="preserve"> TOC \o "1-3" \h \z \u </w:instrText>
          </w:r>
          <w:r w:rsidRPr="004A1C41">
            <w:rPr>
              <w:sz w:val="20"/>
              <w:szCs w:val="20"/>
            </w:rPr>
            <w:fldChar w:fldCharType="separate"/>
          </w:r>
          <w:hyperlink w:anchor="_Toc189646585" w:history="1">
            <w:r w:rsidR="00F62C78" w:rsidRPr="00197385">
              <w:rPr>
                <w:rStyle w:val="Hyperlink"/>
                <w:noProof/>
              </w:rPr>
              <w:t>1</w:t>
            </w:r>
            <w:r w:rsidR="00F62C78">
              <w:rPr>
                <w:rFonts w:eastAsiaTheme="minorEastAsia"/>
                <w:noProof/>
                <w:kern w:val="2"/>
                <w:sz w:val="24"/>
                <w:szCs w:val="24"/>
                <w14:ligatures w14:val="standardContextual"/>
              </w:rPr>
              <w:tab/>
            </w:r>
            <w:r w:rsidR="00F62C78" w:rsidRPr="00197385">
              <w:rPr>
                <w:rStyle w:val="Hyperlink"/>
                <w:noProof/>
              </w:rPr>
              <w:t>Introduction</w:t>
            </w:r>
            <w:r w:rsidR="00F62C78">
              <w:rPr>
                <w:noProof/>
                <w:webHidden/>
              </w:rPr>
              <w:tab/>
            </w:r>
            <w:r w:rsidR="00F62C78">
              <w:rPr>
                <w:noProof/>
                <w:webHidden/>
              </w:rPr>
              <w:fldChar w:fldCharType="begin"/>
            </w:r>
            <w:r w:rsidR="00F62C78">
              <w:rPr>
                <w:noProof/>
                <w:webHidden/>
              </w:rPr>
              <w:instrText xml:space="preserve"> PAGEREF _Toc189646585 \h </w:instrText>
            </w:r>
            <w:r w:rsidR="00F62C78">
              <w:rPr>
                <w:noProof/>
                <w:webHidden/>
              </w:rPr>
            </w:r>
            <w:r w:rsidR="00F62C78">
              <w:rPr>
                <w:noProof/>
                <w:webHidden/>
              </w:rPr>
              <w:fldChar w:fldCharType="separate"/>
            </w:r>
            <w:r w:rsidR="00F62C78">
              <w:rPr>
                <w:noProof/>
                <w:webHidden/>
              </w:rPr>
              <w:t>4</w:t>
            </w:r>
            <w:r w:rsidR="00F62C78">
              <w:rPr>
                <w:noProof/>
                <w:webHidden/>
              </w:rPr>
              <w:fldChar w:fldCharType="end"/>
            </w:r>
          </w:hyperlink>
        </w:p>
        <w:p w14:paraId="387E88DA" w14:textId="34CC6B0D" w:rsidR="00F62C78" w:rsidRDefault="00F62C78">
          <w:pPr>
            <w:pStyle w:val="TOC2"/>
            <w:tabs>
              <w:tab w:val="left" w:pos="960"/>
              <w:tab w:val="right" w:leader="dot" w:pos="9350"/>
            </w:tabs>
            <w:rPr>
              <w:rFonts w:eastAsiaTheme="minorEastAsia"/>
              <w:noProof/>
              <w:kern w:val="2"/>
              <w:sz w:val="24"/>
              <w:szCs w:val="24"/>
              <w14:ligatures w14:val="standardContextual"/>
            </w:rPr>
          </w:pPr>
          <w:hyperlink w:anchor="_Toc189646586" w:history="1">
            <w:r w:rsidRPr="00197385">
              <w:rPr>
                <w:rStyle w:val="Hyperlink"/>
                <w:noProof/>
              </w:rPr>
              <w:t>1.1</w:t>
            </w:r>
            <w:r>
              <w:rPr>
                <w:rFonts w:eastAsiaTheme="minorEastAsia"/>
                <w:noProof/>
                <w:kern w:val="2"/>
                <w:sz w:val="24"/>
                <w:szCs w:val="24"/>
                <w14:ligatures w14:val="standardContextual"/>
              </w:rPr>
              <w:tab/>
            </w:r>
            <w:r w:rsidRPr="00197385">
              <w:rPr>
                <w:rStyle w:val="Hyperlink"/>
                <w:noProof/>
              </w:rPr>
              <w:t>Goals</w:t>
            </w:r>
            <w:r>
              <w:rPr>
                <w:noProof/>
                <w:webHidden/>
              </w:rPr>
              <w:tab/>
            </w:r>
            <w:r>
              <w:rPr>
                <w:noProof/>
                <w:webHidden/>
              </w:rPr>
              <w:fldChar w:fldCharType="begin"/>
            </w:r>
            <w:r>
              <w:rPr>
                <w:noProof/>
                <w:webHidden/>
              </w:rPr>
              <w:instrText xml:space="preserve"> PAGEREF _Toc189646586 \h </w:instrText>
            </w:r>
            <w:r>
              <w:rPr>
                <w:noProof/>
                <w:webHidden/>
              </w:rPr>
            </w:r>
            <w:r>
              <w:rPr>
                <w:noProof/>
                <w:webHidden/>
              </w:rPr>
              <w:fldChar w:fldCharType="separate"/>
            </w:r>
            <w:r>
              <w:rPr>
                <w:noProof/>
                <w:webHidden/>
              </w:rPr>
              <w:t>4</w:t>
            </w:r>
            <w:r>
              <w:rPr>
                <w:noProof/>
                <w:webHidden/>
              </w:rPr>
              <w:fldChar w:fldCharType="end"/>
            </w:r>
          </w:hyperlink>
        </w:p>
        <w:p w14:paraId="6954DF2C" w14:textId="65D5CFD5" w:rsidR="00F62C78" w:rsidRDefault="00F62C78">
          <w:pPr>
            <w:pStyle w:val="TOC2"/>
            <w:tabs>
              <w:tab w:val="left" w:pos="960"/>
              <w:tab w:val="right" w:leader="dot" w:pos="9350"/>
            </w:tabs>
            <w:rPr>
              <w:rFonts w:eastAsiaTheme="minorEastAsia"/>
              <w:noProof/>
              <w:kern w:val="2"/>
              <w:sz w:val="24"/>
              <w:szCs w:val="24"/>
              <w14:ligatures w14:val="standardContextual"/>
            </w:rPr>
          </w:pPr>
          <w:hyperlink w:anchor="_Toc189646587" w:history="1">
            <w:r w:rsidRPr="00197385">
              <w:rPr>
                <w:rStyle w:val="Hyperlink"/>
                <w:noProof/>
              </w:rPr>
              <w:t>1.2</w:t>
            </w:r>
            <w:r>
              <w:rPr>
                <w:rFonts w:eastAsiaTheme="minorEastAsia"/>
                <w:noProof/>
                <w:kern w:val="2"/>
                <w:sz w:val="24"/>
                <w:szCs w:val="24"/>
                <w14:ligatures w14:val="standardContextual"/>
              </w:rPr>
              <w:tab/>
            </w:r>
            <w:r w:rsidRPr="00197385">
              <w:rPr>
                <w:rStyle w:val="Hyperlink"/>
                <w:noProof/>
              </w:rPr>
              <w:t>Eligible datasets</w:t>
            </w:r>
            <w:r>
              <w:rPr>
                <w:noProof/>
                <w:webHidden/>
              </w:rPr>
              <w:tab/>
            </w:r>
            <w:r>
              <w:rPr>
                <w:noProof/>
                <w:webHidden/>
              </w:rPr>
              <w:fldChar w:fldCharType="begin"/>
            </w:r>
            <w:r>
              <w:rPr>
                <w:noProof/>
                <w:webHidden/>
              </w:rPr>
              <w:instrText xml:space="preserve"> PAGEREF _Toc189646587 \h </w:instrText>
            </w:r>
            <w:r>
              <w:rPr>
                <w:noProof/>
                <w:webHidden/>
              </w:rPr>
            </w:r>
            <w:r>
              <w:rPr>
                <w:noProof/>
                <w:webHidden/>
              </w:rPr>
              <w:fldChar w:fldCharType="separate"/>
            </w:r>
            <w:r>
              <w:rPr>
                <w:noProof/>
                <w:webHidden/>
              </w:rPr>
              <w:t>4</w:t>
            </w:r>
            <w:r>
              <w:rPr>
                <w:noProof/>
                <w:webHidden/>
              </w:rPr>
              <w:fldChar w:fldCharType="end"/>
            </w:r>
          </w:hyperlink>
        </w:p>
        <w:p w14:paraId="78027BDD" w14:textId="25CB3E56" w:rsidR="00F62C78" w:rsidRDefault="00F62C78">
          <w:pPr>
            <w:pStyle w:val="TOC2"/>
            <w:tabs>
              <w:tab w:val="left" w:pos="960"/>
              <w:tab w:val="right" w:leader="dot" w:pos="9350"/>
            </w:tabs>
            <w:rPr>
              <w:rFonts w:eastAsiaTheme="minorEastAsia"/>
              <w:noProof/>
              <w:kern w:val="2"/>
              <w:sz w:val="24"/>
              <w:szCs w:val="24"/>
              <w14:ligatures w14:val="standardContextual"/>
            </w:rPr>
          </w:pPr>
          <w:hyperlink w:anchor="_Toc189646588" w:history="1">
            <w:r w:rsidRPr="00197385">
              <w:rPr>
                <w:rStyle w:val="Hyperlink"/>
                <w:noProof/>
              </w:rPr>
              <w:t>1.3</w:t>
            </w:r>
            <w:r>
              <w:rPr>
                <w:rFonts w:eastAsiaTheme="minorEastAsia"/>
                <w:noProof/>
                <w:kern w:val="2"/>
                <w:sz w:val="24"/>
                <w:szCs w:val="24"/>
                <w14:ligatures w14:val="standardContextual"/>
              </w:rPr>
              <w:tab/>
            </w:r>
            <w:r w:rsidRPr="00197385">
              <w:rPr>
                <w:rStyle w:val="Hyperlink"/>
                <w:noProof/>
              </w:rPr>
              <w:t>Contact</w:t>
            </w:r>
            <w:r>
              <w:rPr>
                <w:noProof/>
                <w:webHidden/>
              </w:rPr>
              <w:tab/>
            </w:r>
            <w:r>
              <w:rPr>
                <w:noProof/>
                <w:webHidden/>
              </w:rPr>
              <w:fldChar w:fldCharType="begin"/>
            </w:r>
            <w:r>
              <w:rPr>
                <w:noProof/>
                <w:webHidden/>
              </w:rPr>
              <w:instrText xml:space="preserve"> PAGEREF _Toc189646588 \h </w:instrText>
            </w:r>
            <w:r>
              <w:rPr>
                <w:noProof/>
                <w:webHidden/>
              </w:rPr>
            </w:r>
            <w:r>
              <w:rPr>
                <w:noProof/>
                <w:webHidden/>
              </w:rPr>
              <w:fldChar w:fldCharType="separate"/>
            </w:r>
            <w:r>
              <w:rPr>
                <w:noProof/>
                <w:webHidden/>
              </w:rPr>
              <w:t>4</w:t>
            </w:r>
            <w:r>
              <w:rPr>
                <w:noProof/>
                <w:webHidden/>
              </w:rPr>
              <w:fldChar w:fldCharType="end"/>
            </w:r>
          </w:hyperlink>
        </w:p>
        <w:p w14:paraId="1256C82C" w14:textId="141657BA" w:rsidR="00F62C78" w:rsidRDefault="00F62C78">
          <w:pPr>
            <w:pStyle w:val="TOC2"/>
            <w:tabs>
              <w:tab w:val="left" w:pos="960"/>
              <w:tab w:val="right" w:leader="dot" w:pos="9350"/>
            </w:tabs>
            <w:rPr>
              <w:rFonts w:eastAsiaTheme="minorEastAsia"/>
              <w:noProof/>
              <w:kern w:val="2"/>
              <w:sz w:val="24"/>
              <w:szCs w:val="24"/>
              <w14:ligatures w14:val="standardContextual"/>
            </w:rPr>
          </w:pPr>
          <w:hyperlink w:anchor="_Toc189646589" w:history="1">
            <w:r w:rsidRPr="00197385">
              <w:rPr>
                <w:rStyle w:val="Hyperlink"/>
                <w:noProof/>
              </w:rPr>
              <w:t>1.4</w:t>
            </w:r>
            <w:r>
              <w:rPr>
                <w:rFonts w:eastAsiaTheme="minorEastAsia"/>
                <w:noProof/>
                <w:kern w:val="2"/>
                <w:sz w:val="24"/>
                <w:szCs w:val="24"/>
                <w14:ligatures w14:val="standardContextual"/>
              </w:rPr>
              <w:tab/>
            </w:r>
            <w:r w:rsidRPr="00197385">
              <w:rPr>
                <w:rStyle w:val="Hyperlink"/>
                <w:noProof/>
              </w:rPr>
              <w:t>Contributors</w:t>
            </w:r>
            <w:r>
              <w:rPr>
                <w:noProof/>
                <w:webHidden/>
              </w:rPr>
              <w:tab/>
            </w:r>
            <w:r>
              <w:rPr>
                <w:noProof/>
                <w:webHidden/>
              </w:rPr>
              <w:fldChar w:fldCharType="begin"/>
            </w:r>
            <w:r>
              <w:rPr>
                <w:noProof/>
                <w:webHidden/>
              </w:rPr>
              <w:instrText xml:space="preserve"> PAGEREF _Toc189646589 \h </w:instrText>
            </w:r>
            <w:r>
              <w:rPr>
                <w:noProof/>
                <w:webHidden/>
              </w:rPr>
            </w:r>
            <w:r>
              <w:rPr>
                <w:noProof/>
                <w:webHidden/>
              </w:rPr>
              <w:fldChar w:fldCharType="separate"/>
            </w:r>
            <w:r>
              <w:rPr>
                <w:noProof/>
                <w:webHidden/>
              </w:rPr>
              <w:t>5</w:t>
            </w:r>
            <w:r>
              <w:rPr>
                <w:noProof/>
                <w:webHidden/>
              </w:rPr>
              <w:fldChar w:fldCharType="end"/>
            </w:r>
          </w:hyperlink>
        </w:p>
        <w:p w14:paraId="2649EF44" w14:textId="3C40F463" w:rsidR="00F62C78" w:rsidRDefault="00F62C78">
          <w:pPr>
            <w:pStyle w:val="TOC1"/>
            <w:rPr>
              <w:rFonts w:eastAsiaTheme="minorEastAsia"/>
              <w:noProof/>
              <w:kern w:val="2"/>
              <w:sz w:val="24"/>
              <w:szCs w:val="24"/>
              <w14:ligatures w14:val="standardContextual"/>
            </w:rPr>
          </w:pPr>
          <w:hyperlink w:anchor="_Toc189646590" w:history="1">
            <w:r w:rsidRPr="00197385">
              <w:rPr>
                <w:rStyle w:val="Hyperlink"/>
                <w:rFonts w:eastAsia="Calibri"/>
                <w:noProof/>
              </w:rPr>
              <w:t>2</w:t>
            </w:r>
            <w:r>
              <w:rPr>
                <w:rFonts w:eastAsiaTheme="minorEastAsia"/>
                <w:noProof/>
                <w:kern w:val="2"/>
                <w:sz w:val="24"/>
                <w:szCs w:val="24"/>
                <w14:ligatures w14:val="standardContextual"/>
              </w:rPr>
              <w:tab/>
            </w:r>
            <w:r w:rsidRPr="00197385">
              <w:rPr>
                <w:rStyle w:val="Hyperlink"/>
                <w:rFonts w:eastAsia="Calibri"/>
                <w:noProof/>
              </w:rPr>
              <w:t>Installation &amp; Setup</w:t>
            </w:r>
            <w:r>
              <w:rPr>
                <w:noProof/>
                <w:webHidden/>
              </w:rPr>
              <w:tab/>
            </w:r>
            <w:r>
              <w:rPr>
                <w:noProof/>
                <w:webHidden/>
              </w:rPr>
              <w:fldChar w:fldCharType="begin"/>
            </w:r>
            <w:r>
              <w:rPr>
                <w:noProof/>
                <w:webHidden/>
              </w:rPr>
              <w:instrText xml:space="preserve"> PAGEREF _Toc189646590 \h </w:instrText>
            </w:r>
            <w:r>
              <w:rPr>
                <w:noProof/>
                <w:webHidden/>
              </w:rPr>
            </w:r>
            <w:r>
              <w:rPr>
                <w:noProof/>
                <w:webHidden/>
              </w:rPr>
              <w:fldChar w:fldCharType="separate"/>
            </w:r>
            <w:r>
              <w:rPr>
                <w:noProof/>
                <w:webHidden/>
              </w:rPr>
              <w:t>6</w:t>
            </w:r>
            <w:r>
              <w:rPr>
                <w:noProof/>
                <w:webHidden/>
              </w:rPr>
              <w:fldChar w:fldCharType="end"/>
            </w:r>
          </w:hyperlink>
        </w:p>
        <w:p w14:paraId="7D6CCEC7" w14:textId="2E600F0A" w:rsidR="00F62C78" w:rsidRDefault="00F62C78">
          <w:pPr>
            <w:pStyle w:val="TOC2"/>
            <w:tabs>
              <w:tab w:val="left" w:pos="960"/>
              <w:tab w:val="right" w:leader="dot" w:pos="9350"/>
            </w:tabs>
            <w:rPr>
              <w:rFonts w:eastAsiaTheme="minorEastAsia"/>
              <w:noProof/>
              <w:kern w:val="2"/>
              <w:sz w:val="24"/>
              <w:szCs w:val="24"/>
              <w14:ligatures w14:val="standardContextual"/>
            </w:rPr>
          </w:pPr>
          <w:hyperlink w:anchor="_Toc189646591" w:history="1">
            <w:r w:rsidRPr="00197385">
              <w:rPr>
                <w:rStyle w:val="Hyperlink"/>
                <w:noProof/>
              </w:rPr>
              <w:t>2.1</w:t>
            </w:r>
            <w:r>
              <w:rPr>
                <w:rFonts w:eastAsiaTheme="minorEastAsia"/>
                <w:noProof/>
                <w:kern w:val="2"/>
                <w:sz w:val="24"/>
                <w:szCs w:val="24"/>
                <w14:ligatures w14:val="standardContextual"/>
              </w:rPr>
              <w:tab/>
            </w:r>
            <w:r w:rsidRPr="00197385">
              <w:rPr>
                <w:rStyle w:val="Hyperlink"/>
                <w:noProof/>
              </w:rPr>
              <w:t>System requirements</w:t>
            </w:r>
            <w:r>
              <w:rPr>
                <w:noProof/>
                <w:webHidden/>
              </w:rPr>
              <w:tab/>
            </w:r>
            <w:r>
              <w:rPr>
                <w:noProof/>
                <w:webHidden/>
              </w:rPr>
              <w:fldChar w:fldCharType="begin"/>
            </w:r>
            <w:r>
              <w:rPr>
                <w:noProof/>
                <w:webHidden/>
              </w:rPr>
              <w:instrText xml:space="preserve"> PAGEREF _Toc189646591 \h </w:instrText>
            </w:r>
            <w:r>
              <w:rPr>
                <w:noProof/>
                <w:webHidden/>
              </w:rPr>
            </w:r>
            <w:r>
              <w:rPr>
                <w:noProof/>
                <w:webHidden/>
              </w:rPr>
              <w:fldChar w:fldCharType="separate"/>
            </w:r>
            <w:r>
              <w:rPr>
                <w:noProof/>
                <w:webHidden/>
              </w:rPr>
              <w:t>6</w:t>
            </w:r>
            <w:r>
              <w:rPr>
                <w:noProof/>
                <w:webHidden/>
              </w:rPr>
              <w:fldChar w:fldCharType="end"/>
            </w:r>
          </w:hyperlink>
        </w:p>
        <w:p w14:paraId="5245A8A5" w14:textId="56836CEE" w:rsidR="00F62C78" w:rsidRDefault="00F62C78">
          <w:pPr>
            <w:pStyle w:val="TOC2"/>
            <w:tabs>
              <w:tab w:val="left" w:pos="960"/>
              <w:tab w:val="right" w:leader="dot" w:pos="9350"/>
            </w:tabs>
            <w:rPr>
              <w:rFonts w:eastAsiaTheme="minorEastAsia"/>
              <w:noProof/>
              <w:kern w:val="2"/>
              <w:sz w:val="24"/>
              <w:szCs w:val="24"/>
              <w14:ligatures w14:val="standardContextual"/>
            </w:rPr>
          </w:pPr>
          <w:hyperlink w:anchor="_Toc189646592" w:history="1">
            <w:r w:rsidRPr="00197385">
              <w:rPr>
                <w:rStyle w:val="Hyperlink"/>
                <w:noProof/>
              </w:rPr>
              <w:t>2.2</w:t>
            </w:r>
            <w:r>
              <w:rPr>
                <w:rFonts w:eastAsiaTheme="minorEastAsia"/>
                <w:noProof/>
                <w:kern w:val="2"/>
                <w:sz w:val="24"/>
                <w:szCs w:val="24"/>
                <w14:ligatures w14:val="standardContextual"/>
              </w:rPr>
              <w:tab/>
            </w:r>
            <w:r w:rsidRPr="00197385">
              <w:rPr>
                <w:rStyle w:val="Hyperlink"/>
                <w:noProof/>
              </w:rPr>
              <w:t>Setup instructions</w:t>
            </w:r>
            <w:r>
              <w:rPr>
                <w:noProof/>
                <w:webHidden/>
              </w:rPr>
              <w:tab/>
            </w:r>
            <w:r>
              <w:rPr>
                <w:noProof/>
                <w:webHidden/>
              </w:rPr>
              <w:fldChar w:fldCharType="begin"/>
            </w:r>
            <w:r>
              <w:rPr>
                <w:noProof/>
                <w:webHidden/>
              </w:rPr>
              <w:instrText xml:space="preserve"> PAGEREF _Toc189646592 \h </w:instrText>
            </w:r>
            <w:r>
              <w:rPr>
                <w:noProof/>
                <w:webHidden/>
              </w:rPr>
            </w:r>
            <w:r>
              <w:rPr>
                <w:noProof/>
                <w:webHidden/>
              </w:rPr>
              <w:fldChar w:fldCharType="separate"/>
            </w:r>
            <w:r>
              <w:rPr>
                <w:noProof/>
                <w:webHidden/>
              </w:rPr>
              <w:t>6</w:t>
            </w:r>
            <w:r>
              <w:rPr>
                <w:noProof/>
                <w:webHidden/>
              </w:rPr>
              <w:fldChar w:fldCharType="end"/>
            </w:r>
          </w:hyperlink>
        </w:p>
        <w:p w14:paraId="5563A1A0" w14:textId="23479D9C" w:rsidR="00F62C78" w:rsidRDefault="00F62C78">
          <w:pPr>
            <w:pStyle w:val="TOC2"/>
            <w:tabs>
              <w:tab w:val="left" w:pos="960"/>
              <w:tab w:val="right" w:leader="dot" w:pos="9350"/>
            </w:tabs>
            <w:rPr>
              <w:rFonts w:eastAsiaTheme="minorEastAsia"/>
              <w:noProof/>
              <w:kern w:val="2"/>
              <w:sz w:val="24"/>
              <w:szCs w:val="24"/>
              <w14:ligatures w14:val="standardContextual"/>
            </w:rPr>
          </w:pPr>
          <w:hyperlink w:anchor="_Toc189646593" w:history="1">
            <w:r w:rsidRPr="00197385">
              <w:rPr>
                <w:rStyle w:val="Hyperlink"/>
                <w:noProof/>
              </w:rPr>
              <w:t>2.3</w:t>
            </w:r>
            <w:r>
              <w:rPr>
                <w:rFonts w:eastAsiaTheme="minorEastAsia"/>
                <w:noProof/>
                <w:kern w:val="2"/>
                <w:sz w:val="24"/>
                <w:szCs w:val="24"/>
                <w14:ligatures w14:val="standardContextual"/>
              </w:rPr>
              <w:tab/>
            </w:r>
            <w:r w:rsidRPr="00197385">
              <w:rPr>
                <w:rStyle w:val="Hyperlink"/>
                <w:noProof/>
              </w:rPr>
              <w:t>Testing the LCModel binary</w:t>
            </w:r>
            <w:r>
              <w:rPr>
                <w:noProof/>
                <w:webHidden/>
              </w:rPr>
              <w:tab/>
            </w:r>
            <w:r>
              <w:rPr>
                <w:noProof/>
                <w:webHidden/>
              </w:rPr>
              <w:fldChar w:fldCharType="begin"/>
            </w:r>
            <w:r>
              <w:rPr>
                <w:noProof/>
                <w:webHidden/>
              </w:rPr>
              <w:instrText xml:space="preserve"> PAGEREF _Toc189646593 \h </w:instrText>
            </w:r>
            <w:r>
              <w:rPr>
                <w:noProof/>
                <w:webHidden/>
              </w:rPr>
            </w:r>
            <w:r>
              <w:rPr>
                <w:noProof/>
                <w:webHidden/>
              </w:rPr>
              <w:fldChar w:fldCharType="separate"/>
            </w:r>
            <w:r>
              <w:rPr>
                <w:noProof/>
                <w:webHidden/>
              </w:rPr>
              <w:t>7</w:t>
            </w:r>
            <w:r>
              <w:rPr>
                <w:noProof/>
                <w:webHidden/>
              </w:rPr>
              <w:fldChar w:fldCharType="end"/>
            </w:r>
          </w:hyperlink>
        </w:p>
        <w:p w14:paraId="6A3C4F3D" w14:textId="7299F8FF" w:rsidR="00F62C78" w:rsidRDefault="00F62C78">
          <w:pPr>
            <w:pStyle w:val="TOC3"/>
            <w:rPr>
              <w:rFonts w:eastAsiaTheme="minorEastAsia"/>
              <w:noProof/>
              <w:kern w:val="2"/>
              <w:sz w:val="24"/>
              <w:szCs w:val="24"/>
              <w14:ligatures w14:val="standardContextual"/>
            </w:rPr>
          </w:pPr>
          <w:hyperlink w:anchor="_Toc189646594" w:history="1">
            <w:r w:rsidRPr="00197385">
              <w:rPr>
                <w:rStyle w:val="Hyperlink"/>
                <w:noProof/>
              </w:rPr>
              <w:t>2.3.1</w:t>
            </w:r>
            <w:r>
              <w:rPr>
                <w:rFonts w:eastAsiaTheme="minorEastAsia"/>
                <w:noProof/>
                <w:kern w:val="2"/>
                <w:sz w:val="24"/>
                <w:szCs w:val="24"/>
                <w14:ligatures w14:val="standardContextual"/>
              </w:rPr>
              <w:tab/>
            </w:r>
            <w:r w:rsidRPr="00197385">
              <w:rPr>
                <w:rStyle w:val="Hyperlink"/>
                <w:noProof/>
              </w:rPr>
              <w:t>Compiling your own LCModel binary</w:t>
            </w:r>
            <w:r>
              <w:rPr>
                <w:noProof/>
                <w:webHidden/>
              </w:rPr>
              <w:tab/>
            </w:r>
            <w:r>
              <w:rPr>
                <w:noProof/>
                <w:webHidden/>
              </w:rPr>
              <w:fldChar w:fldCharType="begin"/>
            </w:r>
            <w:r>
              <w:rPr>
                <w:noProof/>
                <w:webHidden/>
              </w:rPr>
              <w:instrText xml:space="preserve"> PAGEREF _Toc189646594 \h </w:instrText>
            </w:r>
            <w:r>
              <w:rPr>
                <w:noProof/>
                <w:webHidden/>
              </w:rPr>
            </w:r>
            <w:r>
              <w:rPr>
                <w:noProof/>
                <w:webHidden/>
              </w:rPr>
              <w:fldChar w:fldCharType="separate"/>
            </w:r>
            <w:r>
              <w:rPr>
                <w:noProof/>
                <w:webHidden/>
              </w:rPr>
              <w:t>7</w:t>
            </w:r>
            <w:r>
              <w:rPr>
                <w:noProof/>
                <w:webHidden/>
              </w:rPr>
              <w:fldChar w:fldCharType="end"/>
            </w:r>
          </w:hyperlink>
        </w:p>
        <w:p w14:paraId="26B8C861" w14:textId="713DA9C7" w:rsidR="00F62C78" w:rsidRDefault="00F62C78">
          <w:pPr>
            <w:pStyle w:val="TOC1"/>
            <w:rPr>
              <w:rFonts w:eastAsiaTheme="minorEastAsia"/>
              <w:noProof/>
              <w:kern w:val="2"/>
              <w:sz w:val="24"/>
              <w:szCs w:val="24"/>
              <w14:ligatures w14:val="standardContextual"/>
            </w:rPr>
          </w:pPr>
          <w:hyperlink w:anchor="_Toc189646595" w:history="1">
            <w:r w:rsidRPr="00197385">
              <w:rPr>
                <w:rStyle w:val="Hyperlink"/>
                <w:noProof/>
              </w:rPr>
              <w:t>3</w:t>
            </w:r>
            <w:r>
              <w:rPr>
                <w:rFonts w:eastAsiaTheme="minorEastAsia"/>
                <w:noProof/>
                <w:kern w:val="2"/>
                <w:sz w:val="24"/>
                <w:szCs w:val="24"/>
                <w14:ligatures w14:val="standardContextual"/>
              </w:rPr>
              <w:tab/>
            </w:r>
            <w:r w:rsidRPr="00197385">
              <w:rPr>
                <w:rStyle w:val="Hyperlink"/>
                <w:noProof/>
              </w:rPr>
              <w:t>Preparing your data</w:t>
            </w:r>
            <w:r>
              <w:rPr>
                <w:noProof/>
                <w:webHidden/>
              </w:rPr>
              <w:tab/>
            </w:r>
            <w:r>
              <w:rPr>
                <w:noProof/>
                <w:webHidden/>
              </w:rPr>
              <w:fldChar w:fldCharType="begin"/>
            </w:r>
            <w:r>
              <w:rPr>
                <w:noProof/>
                <w:webHidden/>
              </w:rPr>
              <w:instrText xml:space="preserve"> PAGEREF _Toc189646595 \h </w:instrText>
            </w:r>
            <w:r>
              <w:rPr>
                <w:noProof/>
                <w:webHidden/>
              </w:rPr>
            </w:r>
            <w:r>
              <w:rPr>
                <w:noProof/>
                <w:webHidden/>
              </w:rPr>
              <w:fldChar w:fldCharType="separate"/>
            </w:r>
            <w:r>
              <w:rPr>
                <w:noProof/>
                <w:webHidden/>
              </w:rPr>
              <w:t>9</w:t>
            </w:r>
            <w:r>
              <w:rPr>
                <w:noProof/>
                <w:webHidden/>
              </w:rPr>
              <w:fldChar w:fldCharType="end"/>
            </w:r>
          </w:hyperlink>
        </w:p>
        <w:p w14:paraId="19EBF653" w14:textId="5968963D" w:rsidR="00F62C78" w:rsidRDefault="00F62C78">
          <w:pPr>
            <w:pStyle w:val="TOC2"/>
            <w:tabs>
              <w:tab w:val="left" w:pos="960"/>
              <w:tab w:val="right" w:leader="dot" w:pos="9350"/>
            </w:tabs>
            <w:rPr>
              <w:rFonts w:eastAsiaTheme="minorEastAsia"/>
              <w:noProof/>
              <w:kern w:val="2"/>
              <w:sz w:val="24"/>
              <w:szCs w:val="24"/>
              <w14:ligatures w14:val="standardContextual"/>
            </w:rPr>
          </w:pPr>
          <w:hyperlink w:anchor="_Toc189646596" w:history="1">
            <w:r w:rsidRPr="00197385">
              <w:rPr>
                <w:rStyle w:val="Hyperlink"/>
                <w:noProof/>
              </w:rPr>
              <w:t>3.1</w:t>
            </w:r>
            <w:r>
              <w:rPr>
                <w:rFonts w:eastAsiaTheme="minorEastAsia"/>
                <w:noProof/>
                <w:kern w:val="2"/>
                <w:sz w:val="24"/>
                <w:szCs w:val="24"/>
                <w14:ligatures w14:val="standardContextual"/>
              </w:rPr>
              <w:tab/>
            </w:r>
            <w:r w:rsidRPr="00197385">
              <w:rPr>
                <w:rStyle w:val="Hyperlink"/>
                <w:noProof/>
              </w:rPr>
              <w:t>Converting raw data to NIfTI</w:t>
            </w:r>
            <w:r>
              <w:rPr>
                <w:noProof/>
                <w:webHidden/>
              </w:rPr>
              <w:tab/>
            </w:r>
            <w:r>
              <w:rPr>
                <w:noProof/>
                <w:webHidden/>
              </w:rPr>
              <w:fldChar w:fldCharType="begin"/>
            </w:r>
            <w:r>
              <w:rPr>
                <w:noProof/>
                <w:webHidden/>
              </w:rPr>
              <w:instrText xml:space="preserve"> PAGEREF _Toc189646596 \h </w:instrText>
            </w:r>
            <w:r>
              <w:rPr>
                <w:noProof/>
                <w:webHidden/>
              </w:rPr>
            </w:r>
            <w:r>
              <w:rPr>
                <w:noProof/>
                <w:webHidden/>
              </w:rPr>
              <w:fldChar w:fldCharType="separate"/>
            </w:r>
            <w:r>
              <w:rPr>
                <w:noProof/>
                <w:webHidden/>
              </w:rPr>
              <w:t>10</w:t>
            </w:r>
            <w:r>
              <w:rPr>
                <w:noProof/>
                <w:webHidden/>
              </w:rPr>
              <w:fldChar w:fldCharType="end"/>
            </w:r>
          </w:hyperlink>
        </w:p>
        <w:p w14:paraId="0C5593C4" w14:textId="54AAF6C3" w:rsidR="00F62C78" w:rsidRDefault="00F62C78">
          <w:pPr>
            <w:pStyle w:val="TOC3"/>
            <w:rPr>
              <w:rFonts w:eastAsiaTheme="minorEastAsia"/>
              <w:noProof/>
              <w:kern w:val="2"/>
              <w:sz w:val="24"/>
              <w:szCs w:val="24"/>
              <w14:ligatures w14:val="standardContextual"/>
            </w:rPr>
          </w:pPr>
          <w:hyperlink w:anchor="_Toc189646597" w:history="1">
            <w:r w:rsidRPr="00197385">
              <w:rPr>
                <w:rStyle w:val="Hyperlink"/>
                <w:noProof/>
              </w:rPr>
              <w:t>3.1.1</w:t>
            </w:r>
            <w:r>
              <w:rPr>
                <w:rFonts w:eastAsiaTheme="minorEastAsia"/>
                <w:noProof/>
                <w:kern w:val="2"/>
                <w:sz w:val="24"/>
                <w:szCs w:val="24"/>
                <w14:ligatures w14:val="standardContextual"/>
              </w:rPr>
              <w:tab/>
            </w:r>
            <w:r w:rsidRPr="00197385">
              <w:rPr>
                <w:rStyle w:val="Hyperlink"/>
                <w:noProof/>
              </w:rPr>
              <w:t>Installing and running spec2nii</w:t>
            </w:r>
            <w:r>
              <w:rPr>
                <w:noProof/>
                <w:webHidden/>
              </w:rPr>
              <w:tab/>
            </w:r>
            <w:r>
              <w:rPr>
                <w:noProof/>
                <w:webHidden/>
              </w:rPr>
              <w:fldChar w:fldCharType="begin"/>
            </w:r>
            <w:r>
              <w:rPr>
                <w:noProof/>
                <w:webHidden/>
              </w:rPr>
              <w:instrText xml:space="preserve"> PAGEREF _Toc189646597 \h </w:instrText>
            </w:r>
            <w:r>
              <w:rPr>
                <w:noProof/>
                <w:webHidden/>
              </w:rPr>
            </w:r>
            <w:r>
              <w:rPr>
                <w:noProof/>
                <w:webHidden/>
              </w:rPr>
              <w:fldChar w:fldCharType="separate"/>
            </w:r>
            <w:r>
              <w:rPr>
                <w:noProof/>
                <w:webHidden/>
              </w:rPr>
              <w:t>10</w:t>
            </w:r>
            <w:r>
              <w:rPr>
                <w:noProof/>
                <w:webHidden/>
              </w:rPr>
              <w:fldChar w:fldCharType="end"/>
            </w:r>
          </w:hyperlink>
        </w:p>
        <w:p w14:paraId="4A126FDD" w14:textId="1AF84BD1" w:rsidR="00F62C78" w:rsidRDefault="00F62C78">
          <w:pPr>
            <w:pStyle w:val="TOC3"/>
            <w:rPr>
              <w:rFonts w:eastAsiaTheme="minorEastAsia"/>
              <w:noProof/>
              <w:kern w:val="2"/>
              <w:sz w:val="24"/>
              <w:szCs w:val="24"/>
              <w14:ligatures w14:val="standardContextual"/>
            </w:rPr>
          </w:pPr>
          <w:hyperlink w:anchor="_Toc189646598" w:history="1">
            <w:r w:rsidRPr="00197385">
              <w:rPr>
                <w:rStyle w:val="Hyperlink"/>
                <w:noProof/>
              </w:rPr>
              <w:t>3.1.2</w:t>
            </w:r>
            <w:r>
              <w:rPr>
                <w:rFonts w:eastAsiaTheme="minorEastAsia"/>
                <w:noProof/>
                <w:kern w:val="2"/>
                <w:sz w:val="24"/>
                <w:szCs w:val="24"/>
                <w14:ligatures w14:val="standardContextual"/>
              </w:rPr>
              <w:tab/>
            </w:r>
            <w:r w:rsidRPr="00197385">
              <w:rPr>
                <w:rStyle w:val="Hyperlink"/>
                <w:noProof/>
              </w:rPr>
              <w:t>Converting Philips SPAR/SDAT</w:t>
            </w:r>
            <w:r>
              <w:rPr>
                <w:noProof/>
                <w:webHidden/>
              </w:rPr>
              <w:tab/>
            </w:r>
            <w:r>
              <w:rPr>
                <w:noProof/>
                <w:webHidden/>
              </w:rPr>
              <w:fldChar w:fldCharType="begin"/>
            </w:r>
            <w:r>
              <w:rPr>
                <w:noProof/>
                <w:webHidden/>
              </w:rPr>
              <w:instrText xml:space="preserve"> PAGEREF _Toc189646598 \h </w:instrText>
            </w:r>
            <w:r>
              <w:rPr>
                <w:noProof/>
                <w:webHidden/>
              </w:rPr>
            </w:r>
            <w:r>
              <w:rPr>
                <w:noProof/>
                <w:webHidden/>
              </w:rPr>
              <w:fldChar w:fldCharType="separate"/>
            </w:r>
            <w:r>
              <w:rPr>
                <w:noProof/>
                <w:webHidden/>
              </w:rPr>
              <w:t>10</w:t>
            </w:r>
            <w:r>
              <w:rPr>
                <w:noProof/>
                <w:webHidden/>
              </w:rPr>
              <w:fldChar w:fldCharType="end"/>
            </w:r>
          </w:hyperlink>
        </w:p>
        <w:p w14:paraId="405A4AD3" w14:textId="1415A522" w:rsidR="00F62C78" w:rsidRDefault="00F62C78">
          <w:pPr>
            <w:pStyle w:val="TOC3"/>
            <w:rPr>
              <w:rFonts w:eastAsiaTheme="minorEastAsia"/>
              <w:noProof/>
              <w:kern w:val="2"/>
              <w:sz w:val="24"/>
              <w:szCs w:val="24"/>
              <w14:ligatures w14:val="standardContextual"/>
            </w:rPr>
          </w:pPr>
          <w:hyperlink w:anchor="_Toc189646599" w:history="1">
            <w:r w:rsidRPr="00197385">
              <w:rPr>
                <w:rStyle w:val="Hyperlink"/>
                <w:noProof/>
              </w:rPr>
              <w:t>3.1.3</w:t>
            </w:r>
            <w:r>
              <w:rPr>
                <w:rFonts w:eastAsiaTheme="minorEastAsia"/>
                <w:noProof/>
                <w:kern w:val="2"/>
                <w:sz w:val="24"/>
                <w:szCs w:val="24"/>
                <w14:ligatures w14:val="standardContextual"/>
              </w:rPr>
              <w:tab/>
            </w:r>
            <w:r w:rsidRPr="00197385">
              <w:rPr>
                <w:rStyle w:val="Hyperlink"/>
                <w:noProof/>
              </w:rPr>
              <w:t>Converting Siemens RDA</w:t>
            </w:r>
            <w:r>
              <w:rPr>
                <w:noProof/>
                <w:webHidden/>
              </w:rPr>
              <w:tab/>
            </w:r>
            <w:r>
              <w:rPr>
                <w:noProof/>
                <w:webHidden/>
              </w:rPr>
              <w:fldChar w:fldCharType="begin"/>
            </w:r>
            <w:r>
              <w:rPr>
                <w:noProof/>
                <w:webHidden/>
              </w:rPr>
              <w:instrText xml:space="preserve"> PAGEREF _Toc189646599 \h </w:instrText>
            </w:r>
            <w:r>
              <w:rPr>
                <w:noProof/>
                <w:webHidden/>
              </w:rPr>
            </w:r>
            <w:r>
              <w:rPr>
                <w:noProof/>
                <w:webHidden/>
              </w:rPr>
              <w:fldChar w:fldCharType="separate"/>
            </w:r>
            <w:r>
              <w:rPr>
                <w:noProof/>
                <w:webHidden/>
              </w:rPr>
              <w:t>10</w:t>
            </w:r>
            <w:r>
              <w:rPr>
                <w:noProof/>
                <w:webHidden/>
              </w:rPr>
              <w:fldChar w:fldCharType="end"/>
            </w:r>
          </w:hyperlink>
        </w:p>
        <w:p w14:paraId="62F55CD0" w14:textId="06D4CA0C" w:rsidR="00F62C78" w:rsidRDefault="00F62C78">
          <w:pPr>
            <w:pStyle w:val="TOC3"/>
            <w:rPr>
              <w:rFonts w:eastAsiaTheme="minorEastAsia"/>
              <w:noProof/>
              <w:kern w:val="2"/>
              <w:sz w:val="24"/>
              <w:szCs w:val="24"/>
              <w14:ligatures w14:val="standardContextual"/>
            </w:rPr>
          </w:pPr>
          <w:hyperlink w:anchor="_Toc189646600" w:history="1">
            <w:r w:rsidRPr="00197385">
              <w:rPr>
                <w:rStyle w:val="Hyperlink"/>
                <w:noProof/>
              </w:rPr>
              <w:t>3.1.4</w:t>
            </w:r>
            <w:r>
              <w:rPr>
                <w:rFonts w:eastAsiaTheme="minorEastAsia"/>
                <w:noProof/>
                <w:kern w:val="2"/>
                <w:sz w:val="24"/>
                <w:szCs w:val="24"/>
                <w14:ligatures w14:val="standardContextual"/>
              </w:rPr>
              <w:tab/>
            </w:r>
            <w:r w:rsidRPr="00197385">
              <w:rPr>
                <w:rStyle w:val="Hyperlink"/>
                <w:noProof/>
              </w:rPr>
              <w:t>Converting Siemens TWIX</w:t>
            </w:r>
            <w:r>
              <w:rPr>
                <w:noProof/>
                <w:webHidden/>
              </w:rPr>
              <w:tab/>
            </w:r>
            <w:r>
              <w:rPr>
                <w:noProof/>
                <w:webHidden/>
              </w:rPr>
              <w:fldChar w:fldCharType="begin"/>
            </w:r>
            <w:r>
              <w:rPr>
                <w:noProof/>
                <w:webHidden/>
              </w:rPr>
              <w:instrText xml:space="preserve"> PAGEREF _Toc189646600 \h </w:instrText>
            </w:r>
            <w:r>
              <w:rPr>
                <w:noProof/>
                <w:webHidden/>
              </w:rPr>
            </w:r>
            <w:r>
              <w:rPr>
                <w:noProof/>
                <w:webHidden/>
              </w:rPr>
              <w:fldChar w:fldCharType="separate"/>
            </w:r>
            <w:r>
              <w:rPr>
                <w:noProof/>
                <w:webHidden/>
              </w:rPr>
              <w:t>11</w:t>
            </w:r>
            <w:r>
              <w:rPr>
                <w:noProof/>
                <w:webHidden/>
              </w:rPr>
              <w:fldChar w:fldCharType="end"/>
            </w:r>
          </w:hyperlink>
        </w:p>
        <w:p w14:paraId="79F6816F" w14:textId="58EB4254" w:rsidR="00F62C78" w:rsidRDefault="00F62C78">
          <w:pPr>
            <w:pStyle w:val="TOC3"/>
            <w:rPr>
              <w:rFonts w:eastAsiaTheme="minorEastAsia"/>
              <w:noProof/>
              <w:kern w:val="2"/>
              <w:sz w:val="24"/>
              <w:szCs w:val="24"/>
              <w14:ligatures w14:val="standardContextual"/>
            </w:rPr>
          </w:pPr>
          <w:hyperlink w:anchor="_Toc189646601" w:history="1">
            <w:r w:rsidRPr="00197385">
              <w:rPr>
                <w:rStyle w:val="Hyperlink"/>
                <w:noProof/>
              </w:rPr>
              <w:t>3.1.5</w:t>
            </w:r>
            <w:r>
              <w:rPr>
                <w:rFonts w:eastAsiaTheme="minorEastAsia"/>
                <w:noProof/>
                <w:kern w:val="2"/>
                <w:sz w:val="24"/>
                <w:szCs w:val="24"/>
                <w14:ligatures w14:val="standardContextual"/>
              </w:rPr>
              <w:tab/>
            </w:r>
            <w:r w:rsidRPr="00197385">
              <w:rPr>
                <w:rStyle w:val="Hyperlink"/>
                <w:noProof/>
              </w:rPr>
              <w:t>Converting GE P-files</w:t>
            </w:r>
            <w:r>
              <w:rPr>
                <w:noProof/>
                <w:webHidden/>
              </w:rPr>
              <w:tab/>
            </w:r>
            <w:r>
              <w:rPr>
                <w:noProof/>
                <w:webHidden/>
              </w:rPr>
              <w:fldChar w:fldCharType="begin"/>
            </w:r>
            <w:r>
              <w:rPr>
                <w:noProof/>
                <w:webHidden/>
              </w:rPr>
              <w:instrText xml:space="preserve"> PAGEREF _Toc189646601 \h </w:instrText>
            </w:r>
            <w:r>
              <w:rPr>
                <w:noProof/>
                <w:webHidden/>
              </w:rPr>
            </w:r>
            <w:r>
              <w:rPr>
                <w:noProof/>
                <w:webHidden/>
              </w:rPr>
              <w:fldChar w:fldCharType="separate"/>
            </w:r>
            <w:r>
              <w:rPr>
                <w:noProof/>
                <w:webHidden/>
              </w:rPr>
              <w:t>11</w:t>
            </w:r>
            <w:r>
              <w:rPr>
                <w:noProof/>
                <w:webHidden/>
              </w:rPr>
              <w:fldChar w:fldCharType="end"/>
            </w:r>
          </w:hyperlink>
        </w:p>
        <w:p w14:paraId="00D0726B" w14:textId="754AB078" w:rsidR="00F62C78" w:rsidRDefault="00F62C78">
          <w:pPr>
            <w:pStyle w:val="TOC3"/>
            <w:rPr>
              <w:rFonts w:eastAsiaTheme="minorEastAsia"/>
              <w:noProof/>
              <w:kern w:val="2"/>
              <w:sz w:val="24"/>
              <w:szCs w:val="24"/>
              <w14:ligatures w14:val="standardContextual"/>
            </w:rPr>
          </w:pPr>
          <w:hyperlink w:anchor="_Toc189646602" w:history="1">
            <w:r w:rsidRPr="00197385">
              <w:rPr>
                <w:rStyle w:val="Hyperlink"/>
                <w:noProof/>
              </w:rPr>
              <w:t>3.1.6</w:t>
            </w:r>
            <w:r>
              <w:rPr>
                <w:rFonts w:eastAsiaTheme="minorEastAsia"/>
                <w:noProof/>
                <w:kern w:val="2"/>
                <w:sz w:val="24"/>
                <w:szCs w:val="24"/>
                <w14:ligatures w14:val="standardContextual"/>
              </w:rPr>
              <w:tab/>
            </w:r>
            <w:r w:rsidRPr="00197385">
              <w:rPr>
                <w:rStyle w:val="Hyperlink"/>
                <w:noProof/>
              </w:rPr>
              <w:t>Converting Siemens DICOM</w:t>
            </w:r>
            <w:r>
              <w:rPr>
                <w:noProof/>
                <w:webHidden/>
              </w:rPr>
              <w:tab/>
            </w:r>
            <w:r>
              <w:rPr>
                <w:noProof/>
                <w:webHidden/>
              </w:rPr>
              <w:fldChar w:fldCharType="begin"/>
            </w:r>
            <w:r>
              <w:rPr>
                <w:noProof/>
                <w:webHidden/>
              </w:rPr>
              <w:instrText xml:space="preserve"> PAGEREF _Toc189646602 \h </w:instrText>
            </w:r>
            <w:r>
              <w:rPr>
                <w:noProof/>
                <w:webHidden/>
              </w:rPr>
            </w:r>
            <w:r>
              <w:rPr>
                <w:noProof/>
                <w:webHidden/>
              </w:rPr>
              <w:fldChar w:fldCharType="separate"/>
            </w:r>
            <w:r>
              <w:rPr>
                <w:noProof/>
                <w:webHidden/>
              </w:rPr>
              <w:t>12</w:t>
            </w:r>
            <w:r>
              <w:rPr>
                <w:noProof/>
                <w:webHidden/>
              </w:rPr>
              <w:fldChar w:fldCharType="end"/>
            </w:r>
          </w:hyperlink>
        </w:p>
        <w:p w14:paraId="57C22659" w14:textId="31EB925A" w:rsidR="00F62C78" w:rsidRDefault="00F62C78">
          <w:pPr>
            <w:pStyle w:val="TOC3"/>
            <w:rPr>
              <w:rFonts w:eastAsiaTheme="minorEastAsia"/>
              <w:noProof/>
              <w:kern w:val="2"/>
              <w:sz w:val="24"/>
              <w:szCs w:val="24"/>
              <w14:ligatures w14:val="standardContextual"/>
            </w:rPr>
          </w:pPr>
          <w:hyperlink w:anchor="_Toc189646603" w:history="1">
            <w:r w:rsidRPr="00197385">
              <w:rPr>
                <w:rStyle w:val="Hyperlink"/>
                <w:noProof/>
              </w:rPr>
              <w:t>3.1.7</w:t>
            </w:r>
            <w:r>
              <w:rPr>
                <w:rFonts w:eastAsiaTheme="minorEastAsia"/>
                <w:noProof/>
                <w:kern w:val="2"/>
                <w:sz w:val="24"/>
                <w:szCs w:val="24"/>
                <w14:ligatures w14:val="standardContextual"/>
              </w:rPr>
              <w:tab/>
            </w:r>
            <w:r w:rsidRPr="00197385">
              <w:rPr>
                <w:rStyle w:val="Hyperlink"/>
                <w:noProof/>
              </w:rPr>
              <w:t>Converting Philips DICOM</w:t>
            </w:r>
            <w:r>
              <w:rPr>
                <w:noProof/>
                <w:webHidden/>
              </w:rPr>
              <w:tab/>
            </w:r>
            <w:r>
              <w:rPr>
                <w:noProof/>
                <w:webHidden/>
              </w:rPr>
              <w:fldChar w:fldCharType="begin"/>
            </w:r>
            <w:r>
              <w:rPr>
                <w:noProof/>
                <w:webHidden/>
              </w:rPr>
              <w:instrText xml:space="preserve"> PAGEREF _Toc189646603 \h </w:instrText>
            </w:r>
            <w:r>
              <w:rPr>
                <w:noProof/>
                <w:webHidden/>
              </w:rPr>
            </w:r>
            <w:r>
              <w:rPr>
                <w:noProof/>
                <w:webHidden/>
              </w:rPr>
              <w:fldChar w:fldCharType="separate"/>
            </w:r>
            <w:r>
              <w:rPr>
                <w:noProof/>
                <w:webHidden/>
              </w:rPr>
              <w:t>12</w:t>
            </w:r>
            <w:r>
              <w:rPr>
                <w:noProof/>
                <w:webHidden/>
              </w:rPr>
              <w:fldChar w:fldCharType="end"/>
            </w:r>
          </w:hyperlink>
        </w:p>
        <w:p w14:paraId="4E45F601" w14:textId="6FCE6895" w:rsidR="00F62C78" w:rsidRDefault="00F62C78">
          <w:pPr>
            <w:pStyle w:val="TOC2"/>
            <w:tabs>
              <w:tab w:val="left" w:pos="960"/>
              <w:tab w:val="right" w:leader="dot" w:pos="9350"/>
            </w:tabs>
            <w:rPr>
              <w:rFonts w:eastAsiaTheme="minorEastAsia"/>
              <w:noProof/>
              <w:kern w:val="2"/>
              <w:sz w:val="24"/>
              <w:szCs w:val="24"/>
              <w14:ligatures w14:val="standardContextual"/>
            </w:rPr>
          </w:pPr>
          <w:hyperlink w:anchor="_Toc189646604" w:history="1">
            <w:r w:rsidRPr="00197385">
              <w:rPr>
                <w:rStyle w:val="Hyperlink"/>
                <w:noProof/>
              </w:rPr>
              <w:t>3.2</w:t>
            </w:r>
            <w:r>
              <w:rPr>
                <w:rFonts w:eastAsiaTheme="minorEastAsia"/>
                <w:noProof/>
                <w:kern w:val="2"/>
                <w:sz w:val="24"/>
                <w:szCs w:val="24"/>
                <w14:ligatures w14:val="standardContextual"/>
              </w:rPr>
              <w:tab/>
            </w:r>
            <w:r w:rsidRPr="00197385">
              <w:rPr>
                <w:rStyle w:val="Hyperlink"/>
                <w:noProof/>
              </w:rPr>
              <w:t>BIDS folder organization</w:t>
            </w:r>
            <w:r>
              <w:rPr>
                <w:noProof/>
                <w:webHidden/>
              </w:rPr>
              <w:tab/>
            </w:r>
            <w:r>
              <w:rPr>
                <w:noProof/>
                <w:webHidden/>
              </w:rPr>
              <w:fldChar w:fldCharType="begin"/>
            </w:r>
            <w:r>
              <w:rPr>
                <w:noProof/>
                <w:webHidden/>
              </w:rPr>
              <w:instrText xml:space="preserve"> PAGEREF _Toc189646604 \h </w:instrText>
            </w:r>
            <w:r>
              <w:rPr>
                <w:noProof/>
                <w:webHidden/>
              </w:rPr>
            </w:r>
            <w:r>
              <w:rPr>
                <w:noProof/>
                <w:webHidden/>
              </w:rPr>
              <w:fldChar w:fldCharType="separate"/>
            </w:r>
            <w:r>
              <w:rPr>
                <w:noProof/>
                <w:webHidden/>
              </w:rPr>
              <w:t>13</w:t>
            </w:r>
            <w:r>
              <w:rPr>
                <w:noProof/>
                <w:webHidden/>
              </w:rPr>
              <w:fldChar w:fldCharType="end"/>
            </w:r>
          </w:hyperlink>
        </w:p>
        <w:p w14:paraId="6CFB6937" w14:textId="480E1F12" w:rsidR="00F62C78" w:rsidRDefault="00F62C78">
          <w:pPr>
            <w:pStyle w:val="TOC2"/>
            <w:tabs>
              <w:tab w:val="left" w:pos="960"/>
              <w:tab w:val="right" w:leader="dot" w:pos="9350"/>
            </w:tabs>
            <w:rPr>
              <w:rFonts w:eastAsiaTheme="minorEastAsia"/>
              <w:noProof/>
              <w:kern w:val="2"/>
              <w:sz w:val="24"/>
              <w:szCs w:val="24"/>
              <w14:ligatures w14:val="standardContextual"/>
            </w:rPr>
          </w:pPr>
          <w:hyperlink w:anchor="_Toc189646605" w:history="1">
            <w:r w:rsidRPr="00197385">
              <w:rPr>
                <w:rStyle w:val="Hyperlink"/>
                <w:noProof/>
              </w:rPr>
              <w:t>3.3</w:t>
            </w:r>
            <w:r>
              <w:rPr>
                <w:rFonts w:eastAsiaTheme="minorEastAsia"/>
                <w:noProof/>
                <w:kern w:val="2"/>
                <w:sz w:val="24"/>
                <w:szCs w:val="24"/>
                <w14:ligatures w14:val="standardContextual"/>
              </w:rPr>
              <w:tab/>
            </w:r>
            <w:r w:rsidRPr="00197385">
              <w:rPr>
                <w:rStyle w:val="Hyperlink"/>
                <w:noProof/>
              </w:rPr>
              <w:t>BIDS file naming conventions</w:t>
            </w:r>
            <w:r>
              <w:rPr>
                <w:noProof/>
                <w:webHidden/>
              </w:rPr>
              <w:tab/>
            </w:r>
            <w:r>
              <w:rPr>
                <w:noProof/>
                <w:webHidden/>
              </w:rPr>
              <w:fldChar w:fldCharType="begin"/>
            </w:r>
            <w:r>
              <w:rPr>
                <w:noProof/>
                <w:webHidden/>
              </w:rPr>
              <w:instrText xml:space="preserve"> PAGEREF _Toc189646605 \h </w:instrText>
            </w:r>
            <w:r>
              <w:rPr>
                <w:noProof/>
                <w:webHidden/>
              </w:rPr>
            </w:r>
            <w:r>
              <w:rPr>
                <w:noProof/>
                <w:webHidden/>
              </w:rPr>
              <w:fldChar w:fldCharType="separate"/>
            </w:r>
            <w:r>
              <w:rPr>
                <w:noProof/>
                <w:webHidden/>
              </w:rPr>
              <w:t>13</w:t>
            </w:r>
            <w:r>
              <w:rPr>
                <w:noProof/>
                <w:webHidden/>
              </w:rPr>
              <w:fldChar w:fldCharType="end"/>
            </w:r>
          </w:hyperlink>
        </w:p>
        <w:p w14:paraId="04004F8E" w14:textId="3BDB397B" w:rsidR="00F62C78" w:rsidRDefault="00F62C78">
          <w:pPr>
            <w:pStyle w:val="TOC3"/>
            <w:rPr>
              <w:rFonts w:eastAsiaTheme="minorEastAsia"/>
              <w:noProof/>
              <w:kern w:val="2"/>
              <w:sz w:val="24"/>
              <w:szCs w:val="24"/>
              <w14:ligatures w14:val="standardContextual"/>
            </w:rPr>
          </w:pPr>
          <w:hyperlink w:anchor="_Toc189646606" w:history="1">
            <w:r w:rsidRPr="00197385">
              <w:rPr>
                <w:rStyle w:val="Hyperlink"/>
                <w:noProof/>
              </w:rPr>
              <w:t>3.3.1</w:t>
            </w:r>
            <w:r>
              <w:rPr>
                <w:rFonts w:eastAsiaTheme="minorEastAsia"/>
                <w:noProof/>
                <w:kern w:val="2"/>
                <w:sz w:val="24"/>
                <w:szCs w:val="24"/>
                <w14:ligatures w14:val="standardContextual"/>
              </w:rPr>
              <w:tab/>
            </w:r>
            <w:r w:rsidRPr="00197385">
              <w:rPr>
                <w:rStyle w:val="Hyperlink"/>
                <w:noProof/>
              </w:rPr>
              <w:t>Metabolite data</w:t>
            </w:r>
            <w:r>
              <w:rPr>
                <w:noProof/>
                <w:webHidden/>
              </w:rPr>
              <w:tab/>
            </w:r>
            <w:r>
              <w:rPr>
                <w:noProof/>
                <w:webHidden/>
              </w:rPr>
              <w:fldChar w:fldCharType="begin"/>
            </w:r>
            <w:r>
              <w:rPr>
                <w:noProof/>
                <w:webHidden/>
              </w:rPr>
              <w:instrText xml:space="preserve"> PAGEREF _Toc189646606 \h </w:instrText>
            </w:r>
            <w:r>
              <w:rPr>
                <w:noProof/>
                <w:webHidden/>
              </w:rPr>
            </w:r>
            <w:r>
              <w:rPr>
                <w:noProof/>
                <w:webHidden/>
              </w:rPr>
              <w:fldChar w:fldCharType="separate"/>
            </w:r>
            <w:r>
              <w:rPr>
                <w:noProof/>
                <w:webHidden/>
              </w:rPr>
              <w:t>13</w:t>
            </w:r>
            <w:r>
              <w:rPr>
                <w:noProof/>
                <w:webHidden/>
              </w:rPr>
              <w:fldChar w:fldCharType="end"/>
            </w:r>
          </w:hyperlink>
        </w:p>
        <w:p w14:paraId="1AF8B5B5" w14:textId="43010A3B" w:rsidR="00F62C78" w:rsidRDefault="00F62C78">
          <w:pPr>
            <w:pStyle w:val="TOC3"/>
            <w:rPr>
              <w:rFonts w:eastAsiaTheme="minorEastAsia"/>
              <w:noProof/>
              <w:kern w:val="2"/>
              <w:sz w:val="24"/>
              <w:szCs w:val="24"/>
              <w14:ligatures w14:val="standardContextual"/>
            </w:rPr>
          </w:pPr>
          <w:hyperlink w:anchor="_Toc189646607" w:history="1">
            <w:r w:rsidRPr="00197385">
              <w:rPr>
                <w:rStyle w:val="Hyperlink"/>
                <w:noProof/>
              </w:rPr>
              <w:t>3.3.2</w:t>
            </w:r>
            <w:r>
              <w:rPr>
                <w:rFonts w:eastAsiaTheme="minorEastAsia"/>
                <w:noProof/>
                <w:kern w:val="2"/>
                <w:sz w:val="24"/>
                <w:szCs w:val="24"/>
                <w14:ligatures w14:val="standardContextual"/>
              </w:rPr>
              <w:tab/>
            </w:r>
            <w:r w:rsidRPr="00197385">
              <w:rPr>
                <w:rStyle w:val="Hyperlink"/>
                <w:noProof/>
              </w:rPr>
              <w:t>Water reference data</w:t>
            </w:r>
            <w:r>
              <w:rPr>
                <w:noProof/>
                <w:webHidden/>
              </w:rPr>
              <w:tab/>
            </w:r>
            <w:r>
              <w:rPr>
                <w:noProof/>
                <w:webHidden/>
              </w:rPr>
              <w:fldChar w:fldCharType="begin"/>
            </w:r>
            <w:r>
              <w:rPr>
                <w:noProof/>
                <w:webHidden/>
              </w:rPr>
              <w:instrText xml:space="preserve"> PAGEREF _Toc189646607 \h </w:instrText>
            </w:r>
            <w:r>
              <w:rPr>
                <w:noProof/>
                <w:webHidden/>
              </w:rPr>
            </w:r>
            <w:r>
              <w:rPr>
                <w:noProof/>
                <w:webHidden/>
              </w:rPr>
              <w:fldChar w:fldCharType="separate"/>
            </w:r>
            <w:r>
              <w:rPr>
                <w:noProof/>
                <w:webHidden/>
              </w:rPr>
              <w:t>16</w:t>
            </w:r>
            <w:r>
              <w:rPr>
                <w:noProof/>
                <w:webHidden/>
              </w:rPr>
              <w:fldChar w:fldCharType="end"/>
            </w:r>
          </w:hyperlink>
        </w:p>
        <w:p w14:paraId="525FA04B" w14:textId="1C491144" w:rsidR="00F62C78" w:rsidRDefault="00F62C78">
          <w:pPr>
            <w:pStyle w:val="TOC3"/>
            <w:rPr>
              <w:rFonts w:eastAsiaTheme="minorEastAsia"/>
              <w:noProof/>
              <w:kern w:val="2"/>
              <w:sz w:val="24"/>
              <w:szCs w:val="24"/>
              <w14:ligatures w14:val="standardContextual"/>
            </w:rPr>
          </w:pPr>
          <w:hyperlink w:anchor="_Toc189646608" w:history="1">
            <w:r w:rsidRPr="00197385">
              <w:rPr>
                <w:rStyle w:val="Hyperlink"/>
                <w:noProof/>
              </w:rPr>
              <w:t>3.3.3</w:t>
            </w:r>
            <w:r>
              <w:rPr>
                <w:rFonts w:eastAsiaTheme="minorEastAsia"/>
                <w:noProof/>
                <w:kern w:val="2"/>
                <w:sz w:val="24"/>
                <w:szCs w:val="24"/>
                <w14:ligatures w14:val="standardContextual"/>
              </w:rPr>
              <w:tab/>
            </w:r>
            <w:r w:rsidRPr="00197385">
              <w:rPr>
                <w:rStyle w:val="Hyperlink"/>
                <w:noProof/>
              </w:rPr>
              <w:t>Structural (T</w:t>
            </w:r>
            <w:r w:rsidRPr="00197385">
              <w:rPr>
                <w:rStyle w:val="Hyperlink"/>
                <w:noProof/>
                <w:vertAlign w:val="subscript"/>
              </w:rPr>
              <w:t>1</w:t>
            </w:r>
            <w:r w:rsidRPr="00197385">
              <w:rPr>
                <w:rStyle w:val="Hyperlink"/>
                <w:noProof/>
              </w:rPr>
              <w:t>-weighted) images</w:t>
            </w:r>
            <w:r>
              <w:rPr>
                <w:noProof/>
                <w:webHidden/>
              </w:rPr>
              <w:tab/>
            </w:r>
            <w:r>
              <w:rPr>
                <w:noProof/>
                <w:webHidden/>
              </w:rPr>
              <w:fldChar w:fldCharType="begin"/>
            </w:r>
            <w:r>
              <w:rPr>
                <w:noProof/>
                <w:webHidden/>
              </w:rPr>
              <w:instrText xml:space="preserve"> PAGEREF _Toc189646608 \h </w:instrText>
            </w:r>
            <w:r>
              <w:rPr>
                <w:noProof/>
                <w:webHidden/>
              </w:rPr>
            </w:r>
            <w:r>
              <w:rPr>
                <w:noProof/>
                <w:webHidden/>
              </w:rPr>
              <w:fldChar w:fldCharType="separate"/>
            </w:r>
            <w:r>
              <w:rPr>
                <w:noProof/>
                <w:webHidden/>
              </w:rPr>
              <w:t>16</w:t>
            </w:r>
            <w:r>
              <w:rPr>
                <w:noProof/>
                <w:webHidden/>
              </w:rPr>
              <w:fldChar w:fldCharType="end"/>
            </w:r>
          </w:hyperlink>
        </w:p>
        <w:p w14:paraId="39953849" w14:textId="1DD8EB07" w:rsidR="00F62C78" w:rsidRDefault="00F62C78">
          <w:pPr>
            <w:pStyle w:val="TOC1"/>
            <w:rPr>
              <w:rFonts w:eastAsiaTheme="minorEastAsia"/>
              <w:noProof/>
              <w:kern w:val="2"/>
              <w:sz w:val="24"/>
              <w:szCs w:val="24"/>
              <w14:ligatures w14:val="standardContextual"/>
            </w:rPr>
          </w:pPr>
          <w:hyperlink w:anchor="_Toc189646609" w:history="1">
            <w:r w:rsidRPr="00197385">
              <w:rPr>
                <w:rStyle w:val="Hyperlink"/>
                <w:noProof/>
              </w:rPr>
              <w:t>4</w:t>
            </w:r>
            <w:r>
              <w:rPr>
                <w:rFonts w:eastAsiaTheme="minorEastAsia"/>
                <w:noProof/>
                <w:kern w:val="2"/>
                <w:sz w:val="24"/>
                <w:szCs w:val="24"/>
                <w14:ligatures w14:val="standardContextual"/>
              </w:rPr>
              <w:tab/>
            </w:r>
            <w:r w:rsidRPr="00197385">
              <w:rPr>
                <w:rStyle w:val="Hyperlink"/>
                <w:noProof/>
              </w:rPr>
              <w:t>Setting up the Osprey analysis</w:t>
            </w:r>
            <w:r>
              <w:rPr>
                <w:noProof/>
                <w:webHidden/>
              </w:rPr>
              <w:tab/>
            </w:r>
            <w:r>
              <w:rPr>
                <w:noProof/>
                <w:webHidden/>
              </w:rPr>
              <w:fldChar w:fldCharType="begin"/>
            </w:r>
            <w:r>
              <w:rPr>
                <w:noProof/>
                <w:webHidden/>
              </w:rPr>
              <w:instrText xml:space="preserve"> PAGEREF _Toc189646609 \h </w:instrText>
            </w:r>
            <w:r>
              <w:rPr>
                <w:noProof/>
                <w:webHidden/>
              </w:rPr>
            </w:r>
            <w:r>
              <w:rPr>
                <w:noProof/>
                <w:webHidden/>
              </w:rPr>
              <w:fldChar w:fldCharType="separate"/>
            </w:r>
            <w:r>
              <w:rPr>
                <w:noProof/>
                <w:webHidden/>
              </w:rPr>
              <w:t>18</w:t>
            </w:r>
            <w:r>
              <w:rPr>
                <w:noProof/>
                <w:webHidden/>
              </w:rPr>
              <w:fldChar w:fldCharType="end"/>
            </w:r>
          </w:hyperlink>
        </w:p>
        <w:p w14:paraId="2C9D1699" w14:textId="2D1712EC" w:rsidR="00F62C78" w:rsidRDefault="00F62C78">
          <w:pPr>
            <w:pStyle w:val="TOC2"/>
            <w:tabs>
              <w:tab w:val="left" w:pos="960"/>
              <w:tab w:val="right" w:leader="dot" w:pos="9350"/>
            </w:tabs>
            <w:rPr>
              <w:rFonts w:eastAsiaTheme="minorEastAsia"/>
              <w:noProof/>
              <w:kern w:val="2"/>
              <w:sz w:val="24"/>
              <w:szCs w:val="24"/>
              <w14:ligatures w14:val="standardContextual"/>
            </w:rPr>
          </w:pPr>
          <w:hyperlink w:anchor="_Toc189646610" w:history="1">
            <w:r w:rsidRPr="00197385">
              <w:rPr>
                <w:rStyle w:val="Hyperlink"/>
                <w:noProof/>
              </w:rPr>
              <w:t>4.1</w:t>
            </w:r>
            <w:r>
              <w:rPr>
                <w:rFonts w:eastAsiaTheme="minorEastAsia"/>
                <w:noProof/>
                <w:kern w:val="2"/>
                <w:sz w:val="24"/>
                <w:szCs w:val="24"/>
                <w14:ligatures w14:val="standardContextual"/>
              </w:rPr>
              <w:tab/>
            </w:r>
            <w:r w:rsidRPr="00197385">
              <w:rPr>
                <w:rStyle w:val="Hyperlink"/>
                <w:noProof/>
              </w:rPr>
              <w:t>Osprey job file template</w:t>
            </w:r>
            <w:r>
              <w:rPr>
                <w:noProof/>
                <w:webHidden/>
              </w:rPr>
              <w:tab/>
            </w:r>
            <w:r>
              <w:rPr>
                <w:noProof/>
                <w:webHidden/>
              </w:rPr>
              <w:fldChar w:fldCharType="begin"/>
            </w:r>
            <w:r>
              <w:rPr>
                <w:noProof/>
                <w:webHidden/>
              </w:rPr>
              <w:instrText xml:space="preserve"> PAGEREF _Toc189646610 \h </w:instrText>
            </w:r>
            <w:r>
              <w:rPr>
                <w:noProof/>
                <w:webHidden/>
              </w:rPr>
            </w:r>
            <w:r>
              <w:rPr>
                <w:noProof/>
                <w:webHidden/>
              </w:rPr>
              <w:fldChar w:fldCharType="separate"/>
            </w:r>
            <w:r>
              <w:rPr>
                <w:noProof/>
                <w:webHidden/>
              </w:rPr>
              <w:t>18</w:t>
            </w:r>
            <w:r>
              <w:rPr>
                <w:noProof/>
                <w:webHidden/>
              </w:rPr>
              <w:fldChar w:fldCharType="end"/>
            </w:r>
          </w:hyperlink>
        </w:p>
        <w:p w14:paraId="2178A966" w14:textId="287BFDC7" w:rsidR="00F62C78" w:rsidRDefault="00F62C78">
          <w:pPr>
            <w:pStyle w:val="TOC3"/>
            <w:rPr>
              <w:rFonts w:eastAsiaTheme="minorEastAsia"/>
              <w:noProof/>
              <w:kern w:val="2"/>
              <w:sz w:val="24"/>
              <w:szCs w:val="24"/>
              <w14:ligatures w14:val="standardContextual"/>
            </w:rPr>
          </w:pPr>
          <w:hyperlink w:anchor="_Toc189646611" w:history="1">
            <w:r w:rsidRPr="00197385">
              <w:rPr>
                <w:rStyle w:val="Hyperlink"/>
                <w:noProof/>
              </w:rPr>
              <w:t>4.1.1</w:t>
            </w:r>
            <w:r>
              <w:rPr>
                <w:rFonts w:eastAsiaTheme="minorEastAsia"/>
                <w:noProof/>
                <w:kern w:val="2"/>
                <w:sz w:val="24"/>
                <w:szCs w:val="24"/>
                <w14:ligatures w14:val="standardContextual"/>
              </w:rPr>
              <w:tab/>
            </w:r>
            <w:r w:rsidRPr="00197385">
              <w:rPr>
                <w:rStyle w:val="Hyperlink"/>
                <w:noProof/>
              </w:rPr>
              <w:t>Data handling and modeling options</w:t>
            </w:r>
            <w:r>
              <w:rPr>
                <w:noProof/>
                <w:webHidden/>
              </w:rPr>
              <w:tab/>
            </w:r>
            <w:r>
              <w:rPr>
                <w:noProof/>
                <w:webHidden/>
              </w:rPr>
              <w:fldChar w:fldCharType="begin"/>
            </w:r>
            <w:r>
              <w:rPr>
                <w:noProof/>
                <w:webHidden/>
              </w:rPr>
              <w:instrText xml:space="preserve"> PAGEREF _Toc189646611 \h </w:instrText>
            </w:r>
            <w:r>
              <w:rPr>
                <w:noProof/>
                <w:webHidden/>
              </w:rPr>
            </w:r>
            <w:r>
              <w:rPr>
                <w:noProof/>
                <w:webHidden/>
              </w:rPr>
              <w:fldChar w:fldCharType="separate"/>
            </w:r>
            <w:r>
              <w:rPr>
                <w:noProof/>
                <w:webHidden/>
              </w:rPr>
              <w:t>18</w:t>
            </w:r>
            <w:r>
              <w:rPr>
                <w:noProof/>
                <w:webHidden/>
              </w:rPr>
              <w:fldChar w:fldCharType="end"/>
            </w:r>
          </w:hyperlink>
        </w:p>
        <w:p w14:paraId="2D078247" w14:textId="52B3CEE8" w:rsidR="00F62C78" w:rsidRDefault="00F62C78">
          <w:pPr>
            <w:pStyle w:val="TOC2"/>
            <w:tabs>
              <w:tab w:val="left" w:pos="960"/>
              <w:tab w:val="right" w:leader="dot" w:pos="9350"/>
            </w:tabs>
            <w:rPr>
              <w:rFonts w:eastAsiaTheme="minorEastAsia"/>
              <w:noProof/>
              <w:kern w:val="2"/>
              <w:sz w:val="24"/>
              <w:szCs w:val="24"/>
              <w14:ligatures w14:val="standardContextual"/>
            </w:rPr>
          </w:pPr>
          <w:hyperlink w:anchor="_Toc189646612" w:history="1">
            <w:r w:rsidRPr="00197385">
              <w:rPr>
                <w:rStyle w:val="Hyperlink"/>
                <w:noProof/>
              </w:rPr>
              <w:t>4.2</w:t>
            </w:r>
            <w:r>
              <w:rPr>
                <w:rFonts w:eastAsiaTheme="minorEastAsia"/>
                <w:noProof/>
                <w:kern w:val="2"/>
                <w:sz w:val="24"/>
                <w:szCs w:val="24"/>
                <w14:ligatures w14:val="standardContextual"/>
              </w:rPr>
              <w:tab/>
            </w:r>
            <w:r w:rsidRPr="00197385">
              <w:rPr>
                <w:rStyle w:val="Hyperlink"/>
                <w:noProof/>
              </w:rPr>
              <w:t>Metabolite data paths (</w:t>
            </w:r>
            <w:r w:rsidRPr="00197385">
              <w:rPr>
                <w:rStyle w:val="Hyperlink"/>
                <w:rFonts w:ascii="Courier New" w:hAnsi="Courier New" w:cs="Courier New"/>
                <w:noProof/>
              </w:rPr>
              <w:t>files</w:t>
            </w:r>
            <w:r w:rsidRPr="00197385">
              <w:rPr>
                <w:rStyle w:val="Hyperlink"/>
                <w:noProof/>
              </w:rPr>
              <w:t>)</w:t>
            </w:r>
            <w:r>
              <w:rPr>
                <w:noProof/>
                <w:webHidden/>
              </w:rPr>
              <w:tab/>
            </w:r>
            <w:r>
              <w:rPr>
                <w:noProof/>
                <w:webHidden/>
              </w:rPr>
              <w:fldChar w:fldCharType="begin"/>
            </w:r>
            <w:r>
              <w:rPr>
                <w:noProof/>
                <w:webHidden/>
              </w:rPr>
              <w:instrText xml:space="preserve"> PAGEREF _Toc189646612 \h </w:instrText>
            </w:r>
            <w:r>
              <w:rPr>
                <w:noProof/>
                <w:webHidden/>
              </w:rPr>
            </w:r>
            <w:r>
              <w:rPr>
                <w:noProof/>
                <w:webHidden/>
              </w:rPr>
              <w:fldChar w:fldCharType="separate"/>
            </w:r>
            <w:r>
              <w:rPr>
                <w:noProof/>
                <w:webHidden/>
              </w:rPr>
              <w:t>19</w:t>
            </w:r>
            <w:r>
              <w:rPr>
                <w:noProof/>
                <w:webHidden/>
              </w:rPr>
              <w:fldChar w:fldCharType="end"/>
            </w:r>
          </w:hyperlink>
        </w:p>
        <w:p w14:paraId="141D9791" w14:textId="03C160E3" w:rsidR="00F62C78" w:rsidRDefault="00F62C78">
          <w:pPr>
            <w:pStyle w:val="TOC2"/>
            <w:tabs>
              <w:tab w:val="left" w:pos="960"/>
              <w:tab w:val="right" w:leader="dot" w:pos="9350"/>
            </w:tabs>
            <w:rPr>
              <w:rFonts w:eastAsiaTheme="minorEastAsia"/>
              <w:noProof/>
              <w:kern w:val="2"/>
              <w:sz w:val="24"/>
              <w:szCs w:val="24"/>
              <w14:ligatures w14:val="standardContextual"/>
            </w:rPr>
          </w:pPr>
          <w:hyperlink w:anchor="_Toc189646613" w:history="1">
            <w:r w:rsidRPr="00197385">
              <w:rPr>
                <w:rStyle w:val="Hyperlink"/>
                <w:noProof/>
              </w:rPr>
              <w:t>4.3</w:t>
            </w:r>
            <w:r>
              <w:rPr>
                <w:rFonts w:eastAsiaTheme="minorEastAsia"/>
                <w:noProof/>
                <w:kern w:val="2"/>
                <w:sz w:val="24"/>
                <w:szCs w:val="24"/>
                <w14:ligatures w14:val="standardContextual"/>
              </w:rPr>
              <w:tab/>
            </w:r>
            <w:r w:rsidRPr="00197385">
              <w:rPr>
                <w:rStyle w:val="Hyperlink"/>
                <w:noProof/>
              </w:rPr>
              <w:t>Lineshape reference data paths (</w:t>
            </w:r>
            <w:r w:rsidRPr="00197385">
              <w:rPr>
                <w:rStyle w:val="Hyperlink"/>
                <w:rFonts w:ascii="Courier New" w:hAnsi="Courier New" w:cs="Courier New"/>
                <w:noProof/>
              </w:rPr>
              <w:t>files_ref</w:t>
            </w:r>
            <w:r w:rsidRPr="00197385">
              <w:rPr>
                <w:rStyle w:val="Hyperlink"/>
                <w:noProof/>
              </w:rPr>
              <w:t>)</w:t>
            </w:r>
            <w:r>
              <w:rPr>
                <w:noProof/>
                <w:webHidden/>
              </w:rPr>
              <w:tab/>
            </w:r>
            <w:r>
              <w:rPr>
                <w:noProof/>
                <w:webHidden/>
              </w:rPr>
              <w:fldChar w:fldCharType="begin"/>
            </w:r>
            <w:r>
              <w:rPr>
                <w:noProof/>
                <w:webHidden/>
              </w:rPr>
              <w:instrText xml:space="preserve"> PAGEREF _Toc189646613 \h </w:instrText>
            </w:r>
            <w:r>
              <w:rPr>
                <w:noProof/>
                <w:webHidden/>
              </w:rPr>
            </w:r>
            <w:r>
              <w:rPr>
                <w:noProof/>
                <w:webHidden/>
              </w:rPr>
              <w:fldChar w:fldCharType="separate"/>
            </w:r>
            <w:r>
              <w:rPr>
                <w:noProof/>
                <w:webHidden/>
              </w:rPr>
              <w:t>19</w:t>
            </w:r>
            <w:r>
              <w:rPr>
                <w:noProof/>
                <w:webHidden/>
              </w:rPr>
              <w:fldChar w:fldCharType="end"/>
            </w:r>
          </w:hyperlink>
        </w:p>
        <w:p w14:paraId="4E4C4AE0" w14:textId="49334869" w:rsidR="00F62C78" w:rsidRDefault="00F62C78">
          <w:pPr>
            <w:pStyle w:val="TOC2"/>
            <w:tabs>
              <w:tab w:val="left" w:pos="960"/>
              <w:tab w:val="right" w:leader="dot" w:pos="9350"/>
            </w:tabs>
            <w:rPr>
              <w:rFonts w:eastAsiaTheme="minorEastAsia"/>
              <w:noProof/>
              <w:kern w:val="2"/>
              <w:sz w:val="24"/>
              <w:szCs w:val="24"/>
              <w14:ligatures w14:val="standardContextual"/>
            </w:rPr>
          </w:pPr>
          <w:hyperlink w:anchor="_Toc189646614" w:history="1">
            <w:r w:rsidRPr="00197385">
              <w:rPr>
                <w:rStyle w:val="Hyperlink"/>
                <w:noProof/>
              </w:rPr>
              <w:t>4.4</w:t>
            </w:r>
            <w:r>
              <w:rPr>
                <w:rFonts w:eastAsiaTheme="minorEastAsia"/>
                <w:noProof/>
                <w:kern w:val="2"/>
                <w:sz w:val="24"/>
                <w:szCs w:val="24"/>
                <w14:ligatures w14:val="standardContextual"/>
              </w:rPr>
              <w:tab/>
            </w:r>
            <w:r w:rsidRPr="00197385">
              <w:rPr>
                <w:rStyle w:val="Hyperlink"/>
                <w:noProof/>
              </w:rPr>
              <w:t>Short-TE water data paths (</w:t>
            </w:r>
            <w:r w:rsidRPr="00197385">
              <w:rPr>
                <w:rStyle w:val="Hyperlink"/>
                <w:rFonts w:ascii="Courier New" w:hAnsi="Courier New" w:cs="Courier New"/>
                <w:noProof/>
              </w:rPr>
              <w:t>files_w</w:t>
            </w:r>
            <w:r w:rsidRPr="00197385">
              <w:rPr>
                <w:rStyle w:val="Hyperlink"/>
                <w:noProof/>
              </w:rPr>
              <w:t>)</w:t>
            </w:r>
            <w:r>
              <w:rPr>
                <w:noProof/>
                <w:webHidden/>
              </w:rPr>
              <w:tab/>
            </w:r>
            <w:r>
              <w:rPr>
                <w:noProof/>
                <w:webHidden/>
              </w:rPr>
              <w:fldChar w:fldCharType="begin"/>
            </w:r>
            <w:r>
              <w:rPr>
                <w:noProof/>
                <w:webHidden/>
              </w:rPr>
              <w:instrText xml:space="preserve"> PAGEREF _Toc189646614 \h </w:instrText>
            </w:r>
            <w:r>
              <w:rPr>
                <w:noProof/>
                <w:webHidden/>
              </w:rPr>
            </w:r>
            <w:r>
              <w:rPr>
                <w:noProof/>
                <w:webHidden/>
              </w:rPr>
              <w:fldChar w:fldCharType="separate"/>
            </w:r>
            <w:r>
              <w:rPr>
                <w:noProof/>
                <w:webHidden/>
              </w:rPr>
              <w:t>20</w:t>
            </w:r>
            <w:r>
              <w:rPr>
                <w:noProof/>
                <w:webHidden/>
              </w:rPr>
              <w:fldChar w:fldCharType="end"/>
            </w:r>
          </w:hyperlink>
        </w:p>
        <w:p w14:paraId="5FE14BDD" w14:textId="1E273241" w:rsidR="00F62C78" w:rsidRDefault="00F62C78">
          <w:pPr>
            <w:pStyle w:val="TOC2"/>
            <w:tabs>
              <w:tab w:val="left" w:pos="960"/>
              <w:tab w:val="right" w:leader="dot" w:pos="9350"/>
            </w:tabs>
            <w:rPr>
              <w:rFonts w:eastAsiaTheme="minorEastAsia"/>
              <w:noProof/>
              <w:kern w:val="2"/>
              <w:sz w:val="24"/>
              <w:szCs w:val="24"/>
              <w14:ligatures w14:val="standardContextual"/>
            </w:rPr>
          </w:pPr>
          <w:hyperlink w:anchor="_Toc189646615" w:history="1">
            <w:r w:rsidRPr="00197385">
              <w:rPr>
                <w:rStyle w:val="Hyperlink"/>
                <w:noProof/>
              </w:rPr>
              <w:t>4.5</w:t>
            </w:r>
            <w:r>
              <w:rPr>
                <w:rFonts w:eastAsiaTheme="minorEastAsia"/>
                <w:noProof/>
                <w:kern w:val="2"/>
                <w:sz w:val="24"/>
                <w:szCs w:val="24"/>
                <w14:ligatures w14:val="standardContextual"/>
              </w:rPr>
              <w:tab/>
            </w:r>
            <w:r w:rsidRPr="00197385">
              <w:rPr>
                <w:rStyle w:val="Hyperlink"/>
                <w:noProof/>
              </w:rPr>
              <w:t>Structural (T1-weighted) image paths (</w:t>
            </w:r>
            <w:r w:rsidRPr="00197385">
              <w:rPr>
                <w:rStyle w:val="Hyperlink"/>
                <w:rFonts w:ascii="Courier New" w:hAnsi="Courier New" w:cs="Courier New"/>
                <w:noProof/>
              </w:rPr>
              <w:t>files_nii</w:t>
            </w:r>
            <w:r w:rsidRPr="00197385">
              <w:rPr>
                <w:rStyle w:val="Hyperlink"/>
                <w:noProof/>
              </w:rPr>
              <w:t>)</w:t>
            </w:r>
            <w:r>
              <w:rPr>
                <w:noProof/>
                <w:webHidden/>
              </w:rPr>
              <w:tab/>
            </w:r>
            <w:r>
              <w:rPr>
                <w:noProof/>
                <w:webHidden/>
              </w:rPr>
              <w:fldChar w:fldCharType="begin"/>
            </w:r>
            <w:r>
              <w:rPr>
                <w:noProof/>
                <w:webHidden/>
              </w:rPr>
              <w:instrText xml:space="preserve"> PAGEREF _Toc189646615 \h </w:instrText>
            </w:r>
            <w:r>
              <w:rPr>
                <w:noProof/>
                <w:webHidden/>
              </w:rPr>
            </w:r>
            <w:r>
              <w:rPr>
                <w:noProof/>
                <w:webHidden/>
              </w:rPr>
              <w:fldChar w:fldCharType="separate"/>
            </w:r>
            <w:r>
              <w:rPr>
                <w:noProof/>
                <w:webHidden/>
              </w:rPr>
              <w:t>20</w:t>
            </w:r>
            <w:r>
              <w:rPr>
                <w:noProof/>
                <w:webHidden/>
              </w:rPr>
              <w:fldChar w:fldCharType="end"/>
            </w:r>
          </w:hyperlink>
        </w:p>
        <w:p w14:paraId="61284AFA" w14:textId="4CB3587A" w:rsidR="00F62C78" w:rsidRDefault="00F62C78">
          <w:pPr>
            <w:pStyle w:val="TOC2"/>
            <w:tabs>
              <w:tab w:val="left" w:pos="960"/>
              <w:tab w:val="right" w:leader="dot" w:pos="9350"/>
            </w:tabs>
            <w:rPr>
              <w:rFonts w:eastAsiaTheme="minorEastAsia"/>
              <w:noProof/>
              <w:kern w:val="2"/>
              <w:sz w:val="24"/>
              <w:szCs w:val="24"/>
              <w14:ligatures w14:val="standardContextual"/>
            </w:rPr>
          </w:pPr>
          <w:hyperlink w:anchor="_Toc189646616" w:history="1">
            <w:r w:rsidRPr="00197385">
              <w:rPr>
                <w:rStyle w:val="Hyperlink"/>
                <w:noProof/>
              </w:rPr>
              <w:t>4.6</w:t>
            </w:r>
            <w:r>
              <w:rPr>
                <w:rFonts w:eastAsiaTheme="minorEastAsia"/>
                <w:noProof/>
                <w:kern w:val="2"/>
                <w:sz w:val="24"/>
                <w:szCs w:val="24"/>
                <w14:ligatures w14:val="standardContextual"/>
              </w:rPr>
              <w:tab/>
            </w:r>
            <w:r w:rsidRPr="00197385">
              <w:rPr>
                <w:rStyle w:val="Hyperlink"/>
                <w:noProof/>
              </w:rPr>
              <w:t>LCModel basis set</w:t>
            </w:r>
            <w:r>
              <w:rPr>
                <w:noProof/>
                <w:webHidden/>
              </w:rPr>
              <w:tab/>
            </w:r>
            <w:r>
              <w:rPr>
                <w:noProof/>
                <w:webHidden/>
              </w:rPr>
              <w:fldChar w:fldCharType="begin"/>
            </w:r>
            <w:r>
              <w:rPr>
                <w:noProof/>
                <w:webHidden/>
              </w:rPr>
              <w:instrText xml:space="preserve"> PAGEREF _Toc189646616 \h </w:instrText>
            </w:r>
            <w:r>
              <w:rPr>
                <w:noProof/>
                <w:webHidden/>
              </w:rPr>
            </w:r>
            <w:r>
              <w:rPr>
                <w:noProof/>
                <w:webHidden/>
              </w:rPr>
              <w:fldChar w:fldCharType="separate"/>
            </w:r>
            <w:r>
              <w:rPr>
                <w:noProof/>
                <w:webHidden/>
              </w:rPr>
              <w:t>22</w:t>
            </w:r>
            <w:r>
              <w:rPr>
                <w:noProof/>
                <w:webHidden/>
              </w:rPr>
              <w:fldChar w:fldCharType="end"/>
            </w:r>
          </w:hyperlink>
        </w:p>
        <w:p w14:paraId="61D15606" w14:textId="091220AF" w:rsidR="00F62C78" w:rsidRDefault="00F62C78">
          <w:pPr>
            <w:pStyle w:val="TOC2"/>
            <w:tabs>
              <w:tab w:val="left" w:pos="960"/>
              <w:tab w:val="right" w:leader="dot" w:pos="9350"/>
            </w:tabs>
            <w:rPr>
              <w:rFonts w:eastAsiaTheme="minorEastAsia"/>
              <w:noProof/>
              <w:kern w:val="2"/>
              <w:sz w:val="24"/>
              <w:szCs w:val="24"/>
              <w14:ligatures w14:val="standardContextual"/>
            </w:rPr>
          </w:pPr>
          <w:hyperlink w:anchor="_Toc189646617" w:history="1">
            <w:r w:rsidRPr="00197385">
              <w:rPr>
                <w:rStyle w:val="Hyperlink"/>
                <w:noProof/>
              </w:rPr>
              <w:t>4.7</w:t>
            </w:r>
            <w:r>
              <w:rPr>
                <w:rFonts w:eastAsiaTheme="minorEastAsia"/>
                <w:noProof/>
                <w:kern w:val="2"/>
                <w:sz w:val="24"/>
                <w:szCs w:val="24"/>
                <w14:ligatures w14:val="standardContextual"/>
              </w:rPr>
              <w:tab/>
            </w:r>
            <w:r w:rsidRPr="00197385">
              <w:rPr>
                <w:rStyle w:val="Hyperlink"/>
                <w:noProof/>
              </w:rPr>
              <w:t>LCModel control file</w:t>
            </w:r>
            <w:r>
              <w:rPr>
                <w:noProof/>
                <w:webHidden/>
              </w:rPr>
              <w:tab/>
            </w:r>
            <w:r>
              <w:rPr>
                <w:noProof/>
                <w:webHidden/>
              </w:rPr>
              <w:fldChar w:fldCharType="begin"/>
            </w:r>
            <w:r>
              <w:rPr>
                <w:noProof/>
                <w:webHidden/>
              </w:rPr>
              <w:instrText xml:space="preserve"> PAGEREF _Toc189646617 \h </w:instrText>
            </w:r>
            <w:r>
              <w:rPr>
                <w:noProof/>
                <w:webHidden/>
              </w:rPr>
            </w:r>
            <w:r>
              <w:rPr>
                <w:noProof/>
                <w:webHidden/>
              </w:rPr>
              <w:fldChar w:fldCharType="separate"/>
            </w:r>
            <w:r>
              <w:rPr>
                <w:noProof/>
                <w:webHidden/>
              </w:rPr>
              <w:t>22</w:t>
            </w:r>
            <w:r>
              <w:rPr>
                <w:noProof/>
                <w:webHidden/>
              </w:rPr>
              <w:fldChar w:fldCharType="end"/>
            </w:r>
          </w:hyperlink>
        </w:p>
        <w:p w14:paraId="36DE1207" w14:textId="5BA9D716" w:rsidR="00F62C78" w:rsidRDefault="00F62C78">
          <w:pPr>
            <w:pStyle w:val="TOC1"/>
            <w:rPr>
              <w:rFonts w:eastAsiaTheme="minorEastAsia"/>
              <w:noProof/>
              <w:kern w:val="2"/>
              <w:sz w:val="24"/>
              <w:szCs w:val="24"/>
              <w14:ligatures w14:val="standardContextual"/>
            </w:rPr>
          </w:pPr>
          <w:hyperlink w:anchor="_Toc189646618" w:history="1">
            <w:r w:rsidRPr="00197385">
              <w:rPr>
                <w:rStyle w:val="Hyperlink"/>
                <w:noProof/>
              </w:rPr>
              <w:t>5</w:t>
            </w:r>
            <w:r>
              <w:rPr>
                <w:rFonts w:eastAsiaTheme="minorEastAsia"/>
                <w:noProof/>
                <w:kern w:val="2"/>
                <w:sz w:val="24"/>
                <w:szCs w:val="24"/>
                <w14:ligatures w14:val="standardContextual"/>
              </w:rPr>
              <w:tab/>
            </w:r>
            <w:r w:rsidRPr="00197385">
              <w:rPr>
                <w:rStyle w:val="Hyperlink"/>
                <w:noProof/>
              </w:rPr>
              <w:t>Running the analysis</w:t>
            </w:r>
            <w:r>
              <w:rPr>
                <w:noProof/>
                <w:webHidden/>
              </w:rPr>
              <w:tab/>
            </w:r>
            <w:r>
              <w:rPr>
                <w:noProof/>
                <w:webHidden/>
              </w:rPr>
              <w:fldChar w:fldCharType="begin"/>
            </w:r>
            <w:r>
              <w:rPr>
                <w:noProof/>
                <w:webHidden/>
              </w:rPr>
              <w:instrText xml:space="preserve"> PAGEREF _Toc189646618 \h </w:instrText>
            </w:r>
            <w:r>
              <w:rPr>
                <w:noProof/>
                <w:webHidden/>
              </w:rPr>
            </w:r>
            <w:r>
              <w:rPr>
                <w:noProof/>
                <w:webHidden/>
              </w:rPr>
              <w:fldChar w:fldCharType="separate"/>
            </w:r>
            <w:r>
              <w:rPr>
                <w:noProof/>
                <w:webHidden/>
              </w:rPr>
              <w:t>23</w:t>
            </w:r>
            <w:r>
              <w:rPr>
                <w:noProof/>
                <w:webHidden/>
              </w:rPr>
              <w:fldChar w:fldCharType="end"/>
            </w:r>
          </w:hyperlink>
        </w:p>
        <w:p w14:paraId="006654F6" w14:textId="72378A10" w:rsidR="00F62C78" w:rsidRDefault="00F62C78">
          <w:pPr>
            <w:pStyle w:val="TOC2"/>
            <w:tabs>
              <w:tab w:val="left" w:pos="960"/>
              <w:tab w:val="right" w:leader="dot" w:pos="9350"/>
            </w:tabs>
            <w:rPr>
              <w:rFonts w:eastAsiaTheme="minorEastAsia"/>
              <w:noProof/>
              <w:kern w:val="2"/>
              <w:sz w:val="24"/>
              <w:szCs w:val="24"/>
              <w14:ligatures w14:val="standardContextual"/>
            </w:rPr>
          </w:pPr>
          <w:hyperlink w:anchor="_Toc189646619" w:history="1">
            <w:r w:rsidRPr="00197385">
              <w:rPr>
                <w:rStyle w:val="Hyperlink"/>
                <w:noProof/>
              </w:rPr>
              <w:t>5.1</w:t>
            </w:r>
            <w:r>
              <w:rPr>
                <w:rFonts w:eastAsiaTheme="minorEastAsia"/>
                <w:noProof/>
                <w:kern w:val="2"/>
                <w:sz w:val="24"/>
                <w:szCs w:val="24"/>
                <w14:ligatures w14:val="standardContextual"/>
              </w:rPr>
              <w:tab/>
            </w:r>
            <w:r w:rsidRPr="00197385">
              <w:rPr>
                <w:rStyle w:val="Hyperlink"/>
                <w:noProof/>
              </w:rPr>
              <w:t>Command line vs. executable</w:t>
            </w:r>
            <w:r>
              <w:rPr>
                <w:noProof/>
                <w:webHidden/>
              </w:rPr>
              <w:tab/>
            </w:r>
            <w:r>
              <w:rPr>
                <w:noProof/>
                <w:webHidden/>
              </w:rPr>
              <w:fldChar w:fldCharType="begin"/>
            </w:r>
            <w:r>
              <w:rPr>
                <w:noProof/>
                <w:webHidden/>
              </w:rPr>
              <w:instrText xml:space="preserve"> PAGEREF _Toc189646619 \h </w:instrText>
            </w:r>
            <w:r>
              <w:rPr>
                <w:noProof/>
                <w:webHidden/>
              </w:rPr>
            </w:r>
            <w:r>
              <w:rPr>
                <w:noProof/>
                <w:webHidden/>
              </w:rPr>
              <w:fldChar w:fldCharType="separate"/>
            </w:r>
            <w:r>
              <w:rPr>
                <w:noProof/>
                <w:webHidden/>
              </w:rPr>
              <w:t>23</w:t>
            </w:r>
            <w:r>
              <w:rPr>
                <w:noProof/>
                <w:webHidden/>
              </w:rPr>
              <w:fldChar w:fldCharType="end"/>
            </w:r>
          </w:hyperlink>
        </w:p>
        <w:p w14:paraId="70D6209B" w14:textId="155D3799" w:rsidR="00F62C78" w:rsidRDefault="00F62C78">
          <w:pPr>
            <w:pStyle w:val="TOC3"/>
            <w:rPr>
              <w:rFonts w:eastAsiaTheme="minorEastAsia"/>
              <w:noProof/>
              <w:kern w:val="2"/>
              <w:sz w:val="24"/>
              <w:szCs w:val="24"/>
              <w14:ligatures w14:val="standardContextual"/>
            </w:rPr>
          </w:pPr>
          <w:hyperlink w:anchor="_Toc189646620" w:history="1">
            <w:r w:rsidRPr="00197385">
              <w:rPr>
                <w:rStyle w:val="Hyperlink"/>
                <w:noProof/>
              </w:rPr>
              <w:t>5.1.1</w:t>
            </w:r>
            <w:r>
              <w:rPr>
                <w:rFonts w:eastAsiaTheme="minorEastAsia"/>
                <w:noProof/>
                <w:kern w:val="2"/>
                <w:sz w:val="24"/>
                <w:szCs w:val="24"/>
                <w14:ligatures w14:val="standardContextual"/>
              </w:rPr>
              <w:tab/>
            </w:r>
            <w:r w:rsidRPr="00197385">
              <w:rPr>
                <w:rStyle w:val="Hyperlink"/>
                <w:noProof/>
              </w:rPr>
              <w:t>Running Osprey from the MATLAB window</w:t>
            </w:r>
            <w:r>
              <w:rPr>
                <w:noProof/>
                <w:webHidden/>
              </w:rPr>
              <w:tab/>
            </w:r>
            <w:r>
              <w:rPr>
                <w:noProof/>
                <w:webHidden/>
              </w:rPr>
              <w:fldChar w:fldCharType="begin"/>
            </w:r>
            <w:r>
              <w:rPr>
                <w:noProof/>
                <w:webHidden/>
              </w:rPr>
              <w:instrText xml:space="preserve"> PAGEREF _Toc189646620 \h </w:instrText>
            </w:r>
            <w:r>
              <w:rPr>
                <w:noProof/>
                <w:webHidden/>
              </w:rPr>
            </w:r>
            <w:r>
              <w:rPr>
                <w:noProof/>
                <w:webHidden/>
              </w:rPr>
              <w:fldChar w:fldCharType="separate"/>
            </w:r>
            <w:r>
              <w:rPr>
                <w:noProof/>
                <w:webHidden/>
              </w:rPr>
              <w:t>23</w:t>
            </w:r>
            <w:r>
              <w:rPr>
                <w:noProof/>
                <w:webHidden/>
              </w:rPr>
              <w:fldChar w:fldCharType="end"/>
            </w:r>
          </w:hyperlink>
        </w:p>
        <w:p w14:paraId="61ADBFD6" w14:textId="1095DD36" w:rsidR="00F62C78" w:rsidRDefault="00F62C78">
          <w:pPr>
            <w:pStyle w:val="TOC3"/>
            <w:rPr>
              <w:rFonts w:eastAsiaTheme="minorEastAsia"/>
              <w:noProof/>
              <w:kern w:val="2"/>
              <w:sz w:val="24"/>
              <w:szCs w:val="24"/>
              <w14:ligatures w14:val="standardContextual"/>
            </w:rPr>
          </w:pPr>
          <w:hyperlink w:anchor="_Toc189646621" w:history="1">
            <w:r w:rsidRPr="00197385">
              <w:rPr>
                <w:rStyle w:val="Hyperlink"/>
                <w:noProof/>
              </w:rPr>
              <w:t>5.1.2</w:t>
            </w:r>
            <w:r>
              <w:rPr>
                <w:rFonts w:eastAsiaTheme="minorEastAsia"/>
                <w:noProof/>
                <w:kern w:val="2"/>
                <w:sz w:val="24"/>
                <w:szCs w:val="24"/>
                <w14:ligatures w14:val="standardContextual"/>
              </w:rPr>
              <w:tab/>
            </w:r>
            <w:r w:rsidRPr="00197385">
              <w:rPr>
                <w:rStyle w:val="Hyperlink"/>
                <w:noProof/>
              </w:rPr>
              <w:t>Running the compiled Osprey executable</w:t>
            </w:r>
            <w:r>
              <w:rPr>
                <w:noProof/>
                <w:webHidden/>
              </w:rPr>
              <w:tab/>
            </w:r>
            <w:r>
              <w:rPr>
                <w:noProof/>
                <w:webHidden/>
              </w:rPr>
              <w:fldChar w:fldCharType="begin"/>
            </w:r>
            <w:r>
              <w:rPr>
                <w:noProof/>
                <w:webHidden/>
              </w:rPr>
              <w:instrText xml:space="preserve"> PAGEREF _Toc189646621 \h </w:instrText>
            </w:r>
            <w:r>
              <w:rPr>
                <w:noProof/>
                <w:webHidden/>
              </w:rPr>
            </w:r>
            <w:r>
              <w:rPr>
                <w:noProof/>
                <w:webHidden/>
              </w:rPr>
              <w:fldChar w:fldCharType="separate"/>
            </w:r>
            <w:r>
              <w:rPr>
                <w:noProof/>
                <w:webHidden/>
              </w:rPr>
              <w:t>23</w:t>
            </w:r>
            <w:r>
              <w:rPr>
                <w:noProof/>
                <w:webHidden/>
              </w:rPr>
              <w:fldChar w:fldCharType="end"/>
            </w:r>
          </w:hyperlink>
        </w:p>
        <w:p w14:paraId="61A561C3" w14:textId="43130A7E" w:rsidR="00F62C78" w:rsidRDefault="00F62C78">
          <w:pPr>
            <w:pStyle w:val="TOC2"/>
            <w:tabs>
              <w:tab w:val="left" w:pos="960"/>
              <w:tab w:val="right" w:leader="dot" w:pos="9350"/>
            </w:tabs>
            <w:rPr>
              <w:rFonts w:eastAsiaTheme="minorEastAsia"/>
              <w:noProof/>
              <w:kern w:val="2"/>
              <w:sz w:val="24"/>
              <w:szCs w:val="24"/>
              <w14:ligatures w14:val="standardContextual"/>
            </w:rPr>
          </w:pPr>
          <w:hyperlink w:anchor="_Toc189646622" w:history="1">
            <w:r w:rsidRPr="00197385">
              <w:rPr>
                <w:rStyle w:val="Hyperlink"/>
                <w:noProof/>
              </w:rPr>
              <w:t>5.2</w:t>
            </w:r>
            <w:r>
              <w:rPr>
                <w:rFonts w:eastAsiaTheme="minorEastAsia"/>
                <w:noProof/>
                <w:kern w:val="2"/>
                <w:sz w:val="24"/>
                <w:szCs w:val="24"/>
                <w14:ligatures w14:val="standardContextual"/>
              </w:rPr>
              <w:tab/>
            </w:r>
            <w:r w:rsidRPr="00197385">
              <w:rPr>
                <w:rStyle w:val="Hyperlink"/>
                <w:noProof/>
              </w:rPr>
              <w:t>OspreyJob</w:t>
            </w:r>
            <w:r>
              <w:rPr>
                <w:noProof/>
                <w:webHidden/>
              </w:rPr>
              <w:tab/>
            </w:r>
            <w:r>
              <w:rPr>
                <w:noProof/>
                <w:webHidden/>
              </w:rPr>
              <w:fldChar w:fldCharType="begin"/>
            </w:r>
            <w:r>
              <w:rPr>
                <w:noProof/>
                <w:webHidden/>
              </w:rPr>
              <w:instrText xml:space="preserve"> PAGEREF _Toc189646622 \h </w:instrText>
            </w:r>
            <w:r>
              <w:rPr>
                <w:noProof/>
                <w:webHidden/>
              </w:rPr>
            </w:r>
            <w:r>
              <w:rPr>
                <w:noProof/>
                <w:webHidden/>
              </w:rPr>
              <w:fldChar w:fldCharType="separate"/>
            </w:r>
            <w:r>
              <w:rPr>
                <w:noProof/>
                <w:webHidden/>
              </w:rPr>
              <w:t>23</w:t>
            </w:r>
            <w:r>
              <w:rPr>
                <w:noProof/>
                <w:webHidden/>
              </w:rPr>
              <w:fldChar w:fldCharType="end"/>
            </w:r>
          </w:hyperlink>
        </w:p>
        <w:p w14:paraId="20A45AB2" w14:textId="75BB42ED" w:rsidR="00F62C78" w:rsidRDefault="00F62C78">
          <w:pPr>
            <w:pStyle w:val="TOC2"/>
            <w:tabs>
              <w:tab w:val="left" w:pos="960"/>
              <w:tab w:val="right" w:leader="dot" w:pos="9350"/>
            </w:tabs>
            <w:rPr>
              <w:rFonts w:eastAsiaTheme="minorEastAsia"/>
              <w:noProof/>
              <w:kern w:val="2"/>
              <w:sz w:val="24"/>
              <w:szCs w:val="24"/>
              <w14:ligatures w14:val="standardContextual"/>
            </w:rPr>
          </w:pPr>
          <w:hyperlink w:anchor="_Toc189646623" w:history="1">
            <w:r w:rsidRPr="00197385">
              <w:rPr>
                <w:rStyle w:val="Hyperlink"/>
                <w:noProof/>
              </w:rPr>
              <w:t>5.3</w:t>
            </w:r>
            <w:r>
              <w:rPr>
                <w:rFonts w:eastAsiaTheme="minorEastAsia"/>
                <w:noProof/>
                <w:kern w:val="2"/>
                <w:sz w:val="24"/>
                <w:szCs w:val="24"/>
                <w14:ligatures w14:val="standardContextual"/>
              </w:rPr>
              <w:tab/>
            </w:r>
            <w:r w:rsidRPr="00197385">
              <w:rPr>
                <w:rStyle w:val="Hyperlink"/>
                <w:noProof/>
              </w:rPr>
              <w:t>OspreyLoad</w:t>
            </w:r>
            <w:r>
              <w:rPr>
                <w:noProof/>
                <w:webHidden/>
              </w:rPr>
              <w:tab/>
            </w:r>
            <w:r>
              <w:rPr>
                <w:noProof/>
                <w:webHidden/>
              </w:rPr>
              <w:fldChar w:fldCharType="begin"/>
            </w:r>
            <w:r>
              <w:rPr>
                <w:noProof/>
                <w:webHidden/>
              </w:rPr>
              <w:instrText xml:space="preserve"> PAGEREF _Toc189646623 \h </w:instrText>
            </w:r>
            <w:r>
              <w:rPr>
                <w:noProof/>
                <w:webHidden/>
              </w:rPr>
            </w:r>
            <w:r>
              <w:rPr>
                <w:noProof/>
                <w:webHidden/>
              </w:rPr>
              <w:fldChar w:fldCharType="separate"/>
            </w:r>
            <w:r>
              <w:rPr>
                <w:noProof/>
                <w:webHidden/>
              </w:rPr>
              <w:t>23</w:t>
            </w:r>
            <w:r>
              <w:rPr>
                <w:noProof/>
                <w:webHidden/>
              </w:rPr>
              <w:fldChar w:fldCharType="end"/>
            </w:r>
          </w:hyperlink>
        </w:p>
        <w:p w14:paraId="5C3824DF" w14:textId="0A98EAEC" w:rsidR="00F62C78" w:rsidRDefault="00F62C78">
          <w:pPr>
            <w:pStyle w:val="TOC2"/>
            <w:tabs>
              <w:tab w:val="left" w:pos="960"/>
              <w:tab w:val="right" w:leader="dot" w:pos="9350"/>
            </w:tabs>
            <w:rPr>
              <w:rFonts w:eastAsiaTheme="minorEastAsia"/>
              <w:noProof/>
              <w:kern w:val="2"/>
              <w:sz w:val="24"/>
              <w:szCs w:val="24"/>
              <w14:ligatures w14:val="standardContextual"/>
            </w:rPr>
          </w:pPr>
          <w:hyperlink w:anchor="_Toc189646624" w:history="1">
            <w:r w:rsidRPr="00197385">
              <w:rPr>
                <w:rStyle w:val="Hyperlink"/>
                <w:noProof/>
              </w:rPr>
              <w:t>5.4</w:t>
            </w:r>
            <w:r>
              <w:rPr>
                <w:rFonts w:eastAsiaTheme="minorEastAsia"/>
                <w:noProof/>
                <w:kern w:val="2"/>
                <w:sz w:val="24"/>
                <w:szCs w:val="24"/>
                <w14:ligatures w14:val="standardContextual"/>
              </w:rPr>
              <w:tab/>
            </w:r>
            <w:r w:rsidRPr="00197385">
              <w:rPr>
                <w:rStyle w:val="Hyperlink"/>
                <w:noProof/>
              </w:rPr>
              <w:t>OspreyProcess</w:t>
            </w:r>
            <w:r>
              <w:rPr>
                <w:noProof/>
                <w:webHidden/>
              </w:rPr>
              <w:tab/>
            </w:r>
            <w:r>
              <w:rPr>
                <w:noProof/>
                <w:webHidden/>
              </w:rPr>
              <w:fldChar w:fldCharType="begin"/>
            </w:r>
            <w:r>
              <w:rPr>
                <w:noProof/>
                <w:webHidden/>
              </w:rPr>
              <w:instrText xml:space="preserve"> PAGEREF _Toc189646624 \h </w:instrText>
            </w:r>
            <w:r>
              <w:rPr>
                <w:noProof/>
                <w:webHidden/>
              </w:rPr>
            </w:r>
            <w:r>
              <w:rPr>
                <w:noProof/>
                <w:webHidden/>
              </w:rPr>
              <w:fldChar w:fldCharType="separate"/>
            </w:r>
            <w:r>
              <w:rPr>
                <w:noProof/>
                <w:webHidden/>
              </w:rPr>
              <w:t>23</w:t>
            </w:r>
            <w:r>
              <w:rPr>
                <w:noProof/>
                <w:webHidden/>
              </w:rPr>
              <w:fldChar w:fldCharType="end"/>
            </w:r>
          </w:hyperlink>
        </w:p>
        <w:p w14:paraId="70EB606A" w14:textId="5152098E" w:rsidR="00F62C78" w:rsidRDefault="00F62C78">
          <w:pPr>
            <w:pStyle w:val="TOC2"/>
            <w:tabs>
              <w:tab w:val="left" w:pos="960"/>
              <w:tab w:val="right" w:leader="dot" w:pos="9350"/>
            </w:tabs>
            <w:rPr>
              <w:rFonts w:eastAsiaTheme="minorEastAsia"/>
              <w:noProof/>
              <w:kern w:val="2"/>
              <w:sz w:val="24"/>
              <w:szCs w:val="24"/>
              <w14:ligatures w14:val="standardContextual"/>
            </w:rPr>
          </w:pPr>
          <w:hyperlink w:anchor="_Toc189646625" w:history="1">
            <w:r w:rsidRPr="00197385">
              <w:rPr>
                <w:rStyle w:val="Hyperlink"/>
                <w:noProof/>
              </w:rPr>
              <w:t>5.5</w:t>
            </w:r>
            <w:r>
              <w:rPr>
                <w:rFonts w:eastAsiaTheme="minorEastAsia"/>
                <w:noProof/>
                <w:kern w:val="2"/>
                <w:sz w:val="24"/>
                <w:szCs w:val="24"/>
                <w14:ligatures w14:val="standardContextual"/>
              </w:rPr>
              <w:tab/>
            </w:r>
            <w:r w:rsidRPr="00197385">
              <w:rPr>
                <w:rStyle w:val="Hyperlink"/>
                <w:noProof/>
              </w:rPr>
              <w:t>OspreyFit</w:t>
            </w:r>
            <w:r>
              <w:rPr>
                <w:noProof/>
                <w:webHidden/>
              </w:rPr>
              <w:tab/>
            </w:r>
            <w:r>
              <w:rPr>
                <w:noProof/>
                <w:webHidden/>
              </w:rPr>
              <w:fldChar w:fldCharType="begin"/>
            </w:r>
            <w:r>
              <w:rPr>
                <w:noProof/>
                <w:webHidden/>
              </w:rPr>
              <w:instrText xml:space="preserve"> PAGEREF _Toc189646625 \h </w:instrText>
            </w:r>
            <w:r>
              <w:rPr>
                <w:noProof/>
                <w:webHidden/>
              </w:rPr>
            </w:r>
            <w:r>
              <w:rPr>
                <w:noProof/>
                <w:webHidden/>
              </w:rPr>
              <w:fldChar w:fldCharType="separate"/>
            </w:r>
            <w:r>
              <w:rPr>
                <w:noProof/>
                <w:webHidden/>
              </w:rPr>
              <w:t>24</w:t>
            </w:r>
            <w:r>
              <w:rPr>
                <w:noProof/>
                <w:webHidden/>
              </w:rPr>
              <w:fldChar w:fldCharType="end"/>
            </w:r>
          </w:hyperlink>
        </w:p>
        <w:p w14:paraId="10DEC7CF" w14:textId="3CAE6CB8" w:rsidR="00F62C78" w:rsidRDefault="00F62C78">
          <w:pPr>
            <w:pStyle w:val="TOC2"/>
            <w:tabs>
              <w:tab w:val="left" w:pos="960"/>
              <w:tab w:val="right" w:leader="dot" w:pos="9350"/>
            </w:tabs>
            <w:rPr>
              <w:rFonts w:eastAsiaTheme="minorEastAsia"/>
              <w:noProof/>
              <w:kern w:val="2"/>
              <w:sz w:val="24"/>
              <w:szCs w:val="24"/>
              <w14:ligatures w14:val="standardContextual"/>
            </w:rPr>
          </w:pPr>
          <w:hyperlink w:anchor="_Toc189646626" w:history="1">
            <w:r w:rsidRPr="00197385">
              <w:rPr>
                <w:rStyle w:val="Hyperlink"/>
                <w:noProof/>
              </w:rPr>
              <w:t>5.6</w:t>
            </w:r>
            <w:r>
              <w:rPr>
                <w:rFonts w:eastAsiaTheme="minorEastAsia"/>
                <w:noProof/>
                <w:kern w:val="2"/>
                <w:sz w:val="24"/>
                <w:szCs w:val="24"/>
                <w14:ligatures w14:val="standardContextual"/>
              </w:rPr>
              <w:tab/>
            </w:r>
            <w:r w:rsidRPr="00197385">
              <w:rPr>
                <w:rStyle w:val="Hyperlink"/>
                <w:noProof/>
              </w:rPr>
              <w:t>OspreyCoreg</w:t>
            </w:r>
            <w:r>
              <w:rPr>
                <w:noProof/>
                <w:webHidden/>
              </w:rPr>
              <w:tab/>
            </w:r>
            <w:r>
              <w:rPr>
                <w:noProof/>
                <w:webHidden/>
              </w:rPr>
              <w:fldChar w:fldCharType="begin"/>
            </w:r>
            <w:r>
              <w:rPr>
                <w:noProof/>
                <w:webHidden/>
              </w:rPr>
              <w:instrText xml:space="preserve"> PAGEREF _Toc189646626 \h </w:instrText>
            </w:r>
            <w:r>
              <w:rPr>
                <w:noProof/>
                <w:webHidden/>
              </w:rPr>
            </w:r>
            <w:r>
              <w:rPr>
                <w:noProof/>
                <w:webHidden/>
              </w:rPr>
              <w:fldChar w:fldCharType="separate"/>
            </w:r>
            <w:r>
              <w:rPr>
                <w:noProof/>
                <w:webHidden/>
              </w:rPr>
              <w:t>24</w:t>
            </w:r>
            <w:r>
              <w:rPr>
                <w:noProof/>
                <w:webHidden/>
              </w:rPr>
              <w:fldChar w:fldCharType="end"/>
            </w:r>
          </w:hyperlink>
        </w:p>
        <w:p w14:paraId="4DA40912" w14:textId="3D21A47B" w:rsidR="00F62C78" w:rsidRDefault="00F62C78">
          <w:pPr>
            <w:pStyle w:val="TOC2"/>
            <w:tabs>
              <w:tab w:val="left" w:pos="960"/>
              <w:tab w:val="right" w:leader="dot" w:pos="9350"/>
            </w:tabs>
            <w:rPr>
              <w:rFonts w:eastAsiaTheme="minorEastAsia"/>
              <w:noProof/>
              <w:kern w:val="2"/>
              <w:sz w:val="24"/>
              <w:szCs w:val="24"/>
              <w14:ligatures w14:val="standardContextual"/>
            </w:rPr>
          </w:pPr>
          <w:hyperlink w:anchor="_Toc189646627" w:history="1">
            <w:r w:rsidRPr="00197385">
              <w:rPr>
                <w:rStyle w:val="Hyperlink"/>
                <w:noProof/>
              </w:rPr>
              <w:t>5.7</w:t>
            </w:r>
            <w:r>
              <w:rPr>
                <w:rFonts w:eastAsiaTheme="minorEastAsia"/>
                <w:noProof/>
                <w:kern w:val="2"/>
                <w:sz w:val="24"/>
                <w:szCs w:val="24"/>
                <w14:ligatures w14:val="standardContextual"/>
              </w:rPr>
              <w:tab/>
            </w:r>
            <w:r w:rsidRPr="00197385">
              <w:rPr>
                <w:rStyle w:val="Hyperlink"/>
                <w:noProof/>
              </w:rPr>
              <w:t>OspreySeg</w:t>
            </w:r>
            <w:r>
              <w:rPr>
                <w:noProof/>
                <w:webHidden/>
              </w:rPr>
              <w:tab/>
            </w:r>
            <w:r>
              <w:rPr>
                <w:noProof/>
                <w:webHidden/>
              </w:rPr>
              <w:fldChar w:fldCharType="begin"/>
            </w:r>
            <w:r>
              <w:rPr>
                <w:noProof/>
                <w:webHidden/>
              </w:rPr>
              <w:instrText xml:space="preserve"> PAGEREF _Toc189646627 \h </w:instrText>
            </w:r>
            <w:r>
              <w:rPr>
                <w:noProof/>
                <w:webHidden/>
              </w:rPr>
            </w:r>
            <w:r>
              <w:rPr>
                <w:noProof/>
                <w:webHidden/>
              </w:rPr>
              <w:fldChar w:fldCharType="separate"/>
            </w:r>
            <w:r>
              <w:rPr>
                <w:noProof/>
                <w:webHidden/>
              </w:rPr>
              <w:t>24</w:t>
            </w:r>
            <w:r>
              <w:rPr>
                <w:noProof/>
                <w:webHidden/>
              </w:rPr>
              <w:fldChar w:fldCharType="end"/>
            </w:r>
          </w:hyperlink>
        </w:p>
        <w:p w14:paraId="28FCCC36" w14:textId="007B96D5" w:rsidR="00F62C78" w:rsidRDefault="00F62C78">
          <w:pPr>
            <w:pStyle w:val="TOC2"/>
            <w:tabs>
              <w:tab w:val="left" w:pos="960"/>
              <w:tab w:val="right" w:leader="dot" w:pos="9350"/>
            </w:tabs>
            <w:rPr>
              <w:rFonts w:eastAsiaTheme="minorEastAsia"/>
              <w:noProof/>
              <w:kern w:val="2"/>
              <w:sz w:val="24"/>
              <w:szCs w:val="24"/>
              <w14:ligatures w14:val="standardContextual"/>
            </w:rPr>
          </w:pPr>
          <w:hyperlink w:anchor="_Toc189646628" w:history="1">
            <w:r w:rsidRPr="00197385">
              <w:rPr>
                <w:rStyle w:val="Hyperlink"/>
                <w:noProof/>
              </w:rPr>
              <w:t>5.8</w:t>
            </w:r>
            <w:r>
              <w:rPr>
                <w:rFonts w:eastAsiaTheme="minorEastAsia"/>
                <w:noProof/>
                <w:kern w:val="2"/>
                <w:sz w:val="24"/>
                <w:szCs w:val="24"/>
                <w14:ligatures w14:val="standardContextual"/>
              </w:rPr>
              <w:tab/>
            </w:r>
            <w:r w:rsidRPr="00197385">
              <w:rPr>
                <w:rStyle w:val="Hyperlink"/>
                <w:noProof/>
              </w:rPr>
              <w:t>OspreyQuantify</w:t>
            </w:r>
            <w:r>
              <w:rPr>
                <w:noProof/>
                <w:webHidden/>
              </w:rPr>
              <w:tab/>
            </w:r>
            <w:r>
              <w:rPr>
                <w:noProof/>
                <w:webHidden/>
              </w:rPr>
              <w:fldChar w:fldCharType="begin"/>
            </w:r>
            <w:r>
              <w:rPr>
                <w:noProof/>
                <w:webHidden/>
              </w:rPr>
              <w:instrText xml:space="preserve"> PAGEREF _Toc189646628 \h </w:instrText>
            </w:r>
            <w:r>
              <w:rPr>
                <w:noProof/>
                <w:webHidden/>
              </w:rPr>
            </w:r>
            <w:r>
              <w:rPr>
                <w:noProof/>
                <w:webHidden/>
              </w:rPr>
              <w:fldChar w:fldCharType="separate"/>
            </w:r>
            <w:r>
              <w:rPr>
                <w:noProof/>
                <w:webHidden/>
              </w:rPr>
              <w:t>24</w:t>
            </w:r>
            <w:r>
              <w:rPr>
                <w:noProof/>
                <w:webHidden/>
              </w:rPr>
              <w:fldChar w:fldCharType="end"/>
            </w:r>
          </w:hyperlink>
        </w:p>
        <w:p w14:paraId="0532F0D6" w14:textId="721B3405" w:rsidR="00F62C78" w:rsidRDefault="00F62C78">
          <w:pPr>
            <w:pStyle w:val="TOC2"/>
            <w:tabs>
              <w:tab w:val="left" w:pos="960"/>
              <w:tab w:val="right" w:leader="dot" w:pos="9350"/>
            </w:tabs>
            <w:rPr>
              <w:rFonts w:eastAsiaTheme="minorEastAsia"/>
              <w:noProof/>
              <w:kern w:val="2"/>
              <w:sz w:val="24"/>
              <w:szCs w:val="24"/>
              <w14:ligatures w14:val="standardContextual"/>
            </w:rPr>
          </w:pPr>
          <w:hyperlink w:anchor="_Toc189646629" w:history="1">
            <w:r w:rsidRPr="00197385">
              <w:rPr>
                <w:rStyle w:val="Hyperlink"/>
                <w:noProof/>
              </w:rPr>
              <w:t>5.9</w:t>
            </w:r>
            <w:r>
              <w:rPr>
                <w:rFonts w:eastAsiaTheme="minorEastAsia"/>
                <w:noProof/>
                <w:kern w:val="2"/>
                <w:sz w:val="24"/>
                <w:szCs w:val="24"/>
                <w14:ligatures w14:val="standardContextual"/>
              </w:rPr>
              <w:tab/>
            </w:r>
            <w:r w:rsidRPr="00197385">
              <w:rPr>
                <w:rStyle w:val="Hyperlink"/>
                <w:noProof/>
              </w:rPr>
              <w:t>OspreyOverview</w:t>
            </w:r>
            <w:r>
              <w:rPr>
                <w:noProof/>
                <w:webHidden/>
              </w:rPr>
              <w:tab/>
            </w:r>
            <w:r>
              <w:rPr>
                <w:noProof/>
                <w:webHidden/>
              </w:rPr>
              <w:fldChar w:fldCharType="begin"/>
            </w:r>
            <w:r>
              <w:rPr>
                <w:noProof/>
                <w:webHidden/>
              </w:rPr>
              <w:instrText xml:space="preserve"> PAGEREF _Toc189646629 \h </w:instrText>
            </w:r>
            <w:r>
              <w:rPr>
                <w:noProof/>
                <w:webHidden/>
              </w:rPr>
            </w:r>
            <w:r>
              <w:rPr>
                <w:noProof/>
                <w:webHidden/>
              </w:rPr>
              <w:fldChar w:fldCharType="separate"/>
            </w:r>
            <w:r>
              <w:rPr>
                <w:noProof/>
                <w:webHidden/>
              </w:rPr>
              <w:t>24</w:t>
            </w:r>
            <w:r>
              <w:rPr>
                <w:noProof/>
                <w:webHidden/>
              </w:rPr>
              <w:fldChar w:fldCharType="end"/>
            </w:r>
          </w:hyperlink>
        </w:p>
        <w:p w14:paraId="0E4E0495" w14:textId="201735AF" w:rsidR="00F62C78" w:rsidRDefault="00F62C78">
          <w:pPr>
            <w:pStyle w:val="TOC1"/>
            <w:rPr>
              <w:rFonts w:eastAsiaTheme="minorEastAsia"/>
              <w:noProof/>
              <w:kern w:val="2"/>
              <w:sz w:val="24"/>
              <w:szCs w:val="24"/>
              <w14:ligatures w14:val="standardContextual"/>
            </w:rPr>
          </w:pPr>
          <w:hyperlink w:anchor="_Toc189646630" w:history="1">
            <w:r w:rsidRPr="00197385">
              <w:rPr>
                <w:rStyle w:val="Hyperlink"/>
                <w:noProof/>
              </w:rPr>
              <w:t>6</w:t>
            </w:r>
            <w:r>
              <w:rPr>
                <w:rFonts w:eastAsiaTheme="minorEastAsia"/>
                <w:noProof/>
                <w:kern w:val="2"/>
                <w:sz w:val="24"/>
                <w:szCs w:val="24"/>
                <w14:ligatures w14:val="standardContextual"/>
              </w:rPr>
              <w:tab/>
            </w:r>
            <w:r w:rsidRPr="00197385">
              <w:rPr>
                <w:rStyle w:val="Hyperlink"/>
                <w:noProof/>
              </w:rPr>
              <w:t>Collecting the output data</w:t>
            </w:r>
            <w:r>
              <w:rPr>
                <w:noProof/>
                <w:webHidden/>
              </w:rPr>
              <w:tab/>
            </w:r>
            <w:r>
              <w:rPr>
                <w:noProof/>
                <w:webHidden/>
              </w:rPr>
              <w:fldChar w:fldCharType="begin"/>
            </w:r>
            <w:r>
              <w:rPr>
                <w:noProof/>
                <w:webHidden/>
              </w:rPr>
              <w:instrText xml:space="preserve"> PAGEREF _Toc189646630 \h </w:instrText>
            </w:r>
            <w:r>
              <w:rPr>
                <w:noProof/>
                <w:webHidden/>
              </w:rPr>
            </w:r>
            <w:r>
              <w:rPr>
                <w:noProof/>
                <w:webHidden/>
              </w:rPr>
              <w:fldChar w:fldCharType="separate"/>
            </w:r>
            <w:r>
              <w:rPr>
                <w:noProof/>
                <w:webHidden/>
              </w:rPr>
              <w:t>25</w:t>
            </w:r>
            <w:r>
              <w:rPr>
                <w:noProof/>
                <w:webHidden/>
              </w:rPr>
              <w:fldChar w:fldCharType="end"/>
            </w:r>
          </w:hyperlink>
        </w:p>
        <w:p w14:paraId="62127C81" w14:textId="67108145" w:rsidR="00F62C78" w:rsidRDefault="00F62C78">
          <w:pPr>
            <w:pStyle w:val="TOC2"/>
            <w:tabs>
              <w:tab w:val="left" w:pos="960"/>
              <w:tab w:val="right" w:leader="dot" w:pos="9350"/>
            </w:tabs>
            <w:rPr>
              <w:rFonts w:eastAsiaTheme="minorEastAsia"/>
              <w:noProof/>
              <w:kern w:val="2"/>
              <w:sz w:val="24"/>
              <w:szCs w:val="24"/>
              <w14:ligatures w14:val="standardContextual"/>
            </w:rPr>
          </w:pPr>
          <w:hyperlink w:anchor="_Toc189646631" w:history="1">
            <w:r w:rsidRPr="00197385">
              <w:rPr>
                <w:rStyle w:val="Hyperlink"/>
                <w:noProof/>
              </w:rPr>
              <w:t>6.1</w:t>
            </w:r>
            <w:r>
              <w:rPr>
                <w:rFonts w:eastAsiaTheme="minorEastAsia"/>
                <w:noProof/>
                <w:kern w:val="2"/>
                <w:sz w:val="24"/>
                <w:szCs w:val="24"/>
                <w14:ligatures w14:val="standardContextual"/>
              </w:rPr>
              <w:tab/>
            </w:r>
            <w:r w:rsidRPr="00197385">
              <w:rPr>
                <w:rStyle w:val="Hyperlink"/>
                <w:noProof/>
              </w:rPr>
              <w:t>Inspecting your data</w:t>
            </w:r>
            <w:r>
              <w:rPr>
                <w:noProof/>
                <w:webHidden/>
              </w:rPr>
              <w:tab/>
            </w:r>
            <w:r>
              <w:rPr>
                <w:noProof/>
                <w:webHidden/>
              </w:rPr>
              <w:fldChar w:fldCharType="begin"/>
            </w:r>
            <w:r>
              <w:rPr>
                <w:noProof/>
                <w:webHidden/>
              </w:rPr>
              <w:instrText xml:space="preserve"> PAGEREF _Toc189646631 \h </w:instrText>
            </w:r>
            <w:r>
              <w:rPr>
                <w:noProof/>
                <w:webHidden/>
              </w:rPr>
            </w:r>
            <w:r>
              <w:rPr>
                <w:noProof/>
                <w:webHidden/>
              </w:rPr>
              <w:fldChar w:fldCharType="separate"/>
            </w:r>
            <w:r>
              <w:rPr>
                <w:noProof/>
                <w:webHidden/>
              </w:rPr>
              <w:t>25</w:t>
            </w:r>
            <w:r>
              <w:rPr>
                <w:noProof/>
                <w:webHidden/>
              </w:rPr>
              <w:fldChar w:fldCharType="end"/>
            </w:r>
          </w:hyperlink>
        </w:p>
        <w:p w14:paraId="7A3F396D" w14:textId="7A38A2FF" w:rsidR="00F62C78" w:rsidRDefault="00F62C78">
          <w:pPr>
            <w:pStyle w:val="TOC2"/>
            <w:tabs>
              <w:tab w:val="left" w:pos="960"/>
              <w:tab w:val="right" w:leader="dot" w:pos="9350"/>
            </w:tabs>
            <w:rPr>
              <w:rFonts w:eastAsiaTheme="minorEastAsia"/>
              <w:noProof/>
              <w:kern w:val="2"/>
              <w:sz w:val="24"/>
              <w:szCs w:val="24"/>
              <w14:ligatures w14:val="standardContextual"/>
            </w:rPr>
          </w:pPr>
          <w:hyperlink w:anchor="_Toc189646632" w:history="1">
            <w:r w:rsidRPr="00197385">
              <w:rPr>
                <w:rStyle w:val="Hyperlink"/>
                <w:noProof/>
              </w:rPr>
              <w:t>6.2</w:t>
            </w:r>
            <w:r>
              <w:rPr>
                <w:rFonts w:eastAsiaTheme="minorEastAsia"/>
                <w:noProof/>
                <w:kern w:val="2"/>
                <w:sz w:val="24"/>
                <w:szCs w:val="24"/>
                <w14:ligatures w14:val="standardContextual"/>
              </w:rPr>
              <w:tab/>
            </w:r>
            <w:r w:rsidRPr="00197385">
              <w:rPr>
                <w:rStyle w:val="Hyperlink"/>
                <w:noProof/>
              </w:rPr>
              <w:t>Selecting the output files for transfer</w:t>
            </w:r>
            <w:r>
              <w:rPr>
                <w:noProof/>
                <w:webHidden/>
              </w:rPr>
              <w:tab/>
            </w:r>
            <w:r>
              <w:rPr>
                <w:noProof/>
                <w:webHidden/>
              </w:rPr>
              <w:fldChar w:fldCharType="begin"/>
            </w:r>
            <w:r>
              <w:rPr>
                <w:noProof/>
                <w:webHidden/>
              </w:rPr>
              <w:instrText xml:space="preserve"> PAGEREF _Toc189646632 \h </w:instrText>
            </w:r>
            <w:r>
              <w:rPr>
                <w:noProof/>
                <w:webHidden/>
              </w:rPr>
            </w:r>
            <w:r>
              <w:rPr>
                <w:noProof/>
                <w:webHidden/>
              </w:rPr>
              <w:fldChar w:fldCharType="separate"/>
            </w:r>
            <w:r>
              <w:rPr>
                <w:noProof/>
                <w:webHidden/>
              </w:rPr>
              <w:t>25</w:t>
            </w:r>
            <w:r>
              <w:rPr>
                <w:noProof/>
                <w:webHidden/>
              </w:rPr>
              <w:fldChar w:fldCharType="end"/>
            </w:r>
          </w:hyperlink>
        </w:p>
        <w:p w14:paraId="668AFF42" w14:textId="032441A7" w:rsidR="00F62C78" w:rsidRDefault="00F62C78">
          <w:pPr>
            <w:pStyle w:val="TOC3"/>
            <w:rPr>
              <w:rFonts w:eastAsiaTheme="minorEastAsia"/>
              <w:noProof/>
              <w:kern w:val="2"/>
              <w:sz w:val="24"/>
              <w:szCs w:val="24"/>
              <w14:ligatures w14:val="standardContextual"/>
            </w:rPr>
          </w:pPr>
          <w:hyperlink w:anchor="_Toc189646633" w:history="1">
            <w:r w:rsidRPr="00197385">
              <w:rPr>
                <w:rStyle w:val="Hyperlink"/>
                <w:noProof/>
              </w:rPr>
              <w:t>6.2.1</w:t>
            </w:r>
            <w:r>
              <w:rPr>
                <w:rFonts w:eastAsiaTheme="minorEastAsia"/>
                <w:noProof/>
                <w:kern w:val="2"/>
                <w:sz w:val="24"/>
                <w:szCs w:val="24"/>
                <w14:ligatures w14:val="standardContextual"/>
              </w:rPr>
              <w:tab/>
            </w:r>
            <w:r w:rsidRPr="00197385">
              <w:rPr>
                <w:rStyle w:val="Hyperlink"/>
                <w:noProof/>
              </w:rPr>
              <w:t>Quality control metrics</w:t>
            </w:r>
            <w:r>
              <w:rPr>
                <w:noProof/>
                <w:webHidden/>
              </w:rPr>
              <w:tab/>
            </w:r>
            <w:r>
              <w:rPr>
                <w:noProof/>
                <w:webHidden/>
              </w:rPr>
              <w:fldChar w:fldCharType="begin"/>
            </w:r>
            <w:r>
              <w:rPr>
                <w:noProof/>
                <w:webHidden/>
              </w:rPr>
              <w:instrText xml:space="preserve"> PAGEREF _Toc189646633 \h </w:instrText>
            </w:r>
            <w:r>
              <w:rPr>
                <w:noProof/>
                <w:webHidden/>
              </w:rPr>
            </w:r>
            <w:r>
              <w:rPr>
                <w:noProof/>
                <w:webHidden/>
              </w:rPr>
              <w:fldChar w:fldCharType="separate"/>
            </w:r>
            <w:r>
              <w:rPr>
                <w:noProof/>
                <w:webHidden/>
              </w:rPr>
              <w:t>26</w:t>
            </w:r>
            <w:r>
              <w:rPr>
                <w:noProof/>
                <w:webHidden/>
              </w:rPr>
              <w:fldChar w:fldCharType="end"/>
            </w:r>
          </w:hyperlink>
        </w:p>
        <w:p w14:paraId="7D6F8022" w14:textId="44202216" w:rsidR="00F62C78" w:rsidRDefault="00F62C78">
          <w:pPr>
            <w:pStyle w:val="TOC3"/>
            <w:rPr>
              <w:rFonts w:eastAsiaTheme="minorEastAsia"/>
              <w:noProof/>
              <w:kern w:val="2"/>
              <w:sz w:val="24"/>
              <w:szCs w:val="24"/>
              <w14:ligatures w14:val="standardContextual"/>
            </w:rPr>
          </w:pPr>
          <w:hyperlink w:anchor="_Toc189646634" w:history="1">
            <w:r w:rsidRPr="00197385">
              <w:rPr>
                <w:rStyle w:val="Hyperlink"/>
                <w:noProof/>
              </w:rPr>
              <w:t>6.2.2</w:t>
            </w:r>
            <w:r>
              <w:rPr>
                <w:rFonts w:eastAsiaTheme="minorEastAsia"/>
                <w:noProof/>
                <w:kern w:val="2"/>
                <w:sz w:val="24"/>
                <w:szCs w:val="24"/>
                <w14:ligatures w14:val="standardContextual"/>
              </w:rPr>
              <w:tab/>
            </w:r>
            <w:r w:rsidRPr="00197385">
              <w:rPr>
                <w:rStyle w:val="Hyperlink"/>
                <w:noProof/>
              </w:rPr>
              <w:t>MRSinMRS checklist</w:t>
            </w:r>
            <w:r>
              <w:rPr>
                <w:noProof/>
                <w:webHidden/>
              </w:rPr>
              <w:tab/>
            </w:r>
            <w:r>
              <w:rPr>
                <w:noProof/>
                <w:webHidden/>
              </w:rPr>
              <w:fldChar w:fldCharType="begin"/>
            </w:r>
            <w:r>
              <w:rPr>
                <w:noProof/>
                <w:webHidden/>
              </w:rPr>
              <w:instrText xml:space="preserve"> PAGEREF _Toc189646634 \h </w:instrText>
            </w:r>
            <w:r>
              <w:rPr>
                <w:noProof/>
                <w:webHidden/>
              </w:rPr>
            </w:r>
            <w:r>
              <w:rPr>
                <w:noProof/>
                <w:webHidden/>
              </w:rPr>
              <w:fldChar w:fldCharType="separate"/>
            </w:r>
            <w:r>
              <w:rPr>
                <w:noProof/>
                <w:webHidden/>
              </w:rPr>
              <w:t>26</w:t>
            </w:r>
            <w:r>
              <w:rPr>
                <w:noProof/>
                <w:webHidden/>
              </w:rPr>
              <w:fldChar w:fldCharType="end"/>
            </w:r>
          </w:hyperlink>
        </w:p>
        <w:p w14:paraId="39938D8A" w14:textId="7563C813" w:rsidR="00F62C78" w:rsidRDefault="00F62C78">
          <w:pPr>
            <w:pStyle w:val="TOC3"/>
            <w:rPr>
              <w:rFonts w:eastAsiaTheme="minorEastAsia"/>
              <w:noProof/>
              <w:kern w:val="2"/>
              <w:sz w:val="24"/>
              <w:szCs w:val="24"/>
              <w14:ligatures w14:val="standardContextual"/>
            </w:rPr>
          </w:pPr>
          <w:hyperlink w:anchor="_Toc189646635" w:history="1">
            <w:r w:rsidRPr="00197385">
              <w:rPr>
                <w:rStyle w:val="Hyperlink"/>
                <w:noProof/>
              </w:rPr>
              <w:t>6.2.3</w:t>
            </w:r>
            <w:r>
              <w:rPr>
                <w:rFonts w:eastAsiaTheme="minorEastAsia"/>
                <w:noProof/>
                <w:kern w:val="2"/>
                <w:sz w:val="24"/>
                <w:szCs w:val="24"/>
                <w14:ligatures w14:val="standardContextual"/>
              </w:rPr>
              <w:tab/>
            </w:r>
            <w:r w:rsidRPr="00197385">
              <w:rPr>
                <w:rStyle w:val="Hyperlink"/>
                <w:noProof/>
              </w:rPr>
              <w:t>Quantification results</w:t>
            </w:r>
            <w:r>
              <w:rPr>
                <w:noProof/>
                <w:webHidden/>
              </w:rPr>
              <w:tab/>
            </w:r>
            <w:r>
              <w:rPr>
                <w:noProof/>
                <w:webHidden/>
              </w:rPr>
              <w:fldChar w:fldCharType="begin"/>
            </w:r>
            <w:r>
              <w:rPr>
                <w:noProof/>
                <w:webHidden/>
              </w:rPr>
              <w:instrText xml:space="preserve"> PAGEREF _Toc189646635 \h </w:instrText>
            </w:r>
            <w:r>
              <w:rPr>
                <w:noProof/>
                <w:webHidden/>
              </w:rPr>
            </w:r>
            <w:r>
              <w:rPr>
                <w:noProof/>
                <w:webHidden/>
              </w:rPr>
              <w:fldChar w:fldCharType="separate"/>
            </w:r>
            <w:r>
              <w:rPr>
                <w:noProof/>
                <w:webHidden/>
              </w:rPr>
              <w:t>26</w:t>
            </w:r>
            <w:r>
              <w:rPr>
                <w:noProof/>
                <w:webHidden/>
              </w:rPr>
              <w:fldChar w:fldCharType="end"/>
            </w:r>
          </w:hyperlink>
        </w:p>
        <w:p w14:paraId="6CA9C444" w14:textId="35545099" w:rsidR="00F62C78" w:rsidRDefault="00F62C78">
          <w:pPr>
            <w:pStyle w:val="TOC3"/>
            <w:rPr>
              <w:rFonts w:eastAsiaTheme="minorEastAsia"/>
              <w:noProof/>
              <w:kern w:val="2"/>
              <w:sz w:val="24"/>
              <w:szCs w:val="24"/>
              <w14:ligatures w14:val="standardContextual"/>
            </w:rPr>
          </w:pPr>
          <w:hyperlink w:anchor="_Toc189646636" w:history="1">
            <w:r w:rsidRPr="00197385">
              <w:rPr>
                <w:rStyle w:val="Hyperlink"/>
                <w:noProof/>
              </w:rPr>
              <w:t>6.2.4</w:t>
            </w:r>
            <w:r>
              <w:rPr>
                <w:rFonts w:eastAsiaTheme="minorEastAsia"/>
                <w:noProof/>
                <w:kern w:val="2"/>
                <w:sz w:val="24"/>
                <w:szCs w:val="24"/>
                <w14:ligatures w14:val="standardContextual"/>
              </w:rPr>
              <w:tab/>
            </w:r>
            <w:r w:rsidRPr="00197385">
              <w:rPr>
                <w:rStyle w:val="Hyperlink"/>
                <w:noProof/>
              </w:rPr>
              <w:t>Voxel co-registration &amp; segmentation results &amp; masks</w:t>
            </w:r>
            <w:r>
              <w:rPr>
                <w:noProof/>
                <w:webHidden/>
              </w:rPr>
              <w:tab/>
            </w:r>
            <w:r>
              <w:rPr>
                <w:noProof/>
                <w:webHidden/>
              </w:rPr>
              <w:fldChar w:fldCharType="begin"/>
            </w:r>
            <w:r>
              <w:rPr>
                <w:noProof/>
                <w:webHidden/>
              </w:rPr>
              <w:instrText xml:space="preserve"> PAGEREF _Toc189646636 \h </w:instrText>
            </w:r>
            <w:r>
              <w:rPr>
                <w:noProof/>
                <w:webHidden/>
              </w:rPr>
            </w:r>
            <w:r>
              <w:rPr>
                <w:noProof/>
                <w:webHidden/>
              </w:rPr>
              <w:fldChar w:fldCharType="separate"/>
            </w:r>
            <w:r>
              <w:rPr>
                <w:noProof/>
                <w:webHidden/>
              </w:rPr>
              <w:t>27</w:t>
            </w:r>
            <w:r>
              <w:rPr>
                <w:noProof/>
                <w:webHidden/>
              </w:rPr>
              <w:fldChar w:fldCharType="end"/>
            </w:r>
          </w:hyperlink>
        </w:p>
        <w:p w14:paraId="47DB5C70" w14:textId="7B5281A2" w:rsidR="00F62C78" w:rsidRDefault="00F62C78">
          <w:pPr>
            <w:pStyle w:val="TOC3"/>
            <w:rPr>
              <w:rFonts w:eastAsiaTheme="minorEastAsia"/>
              <w:noProof/>
              <w:kern w:val="2"/>
              <w:sz w:val="24"/>
              <w:szCs w:val="24"/>
              <w14:ligatures w14:val="standardContextual"/>
            </w:rPr>
          </w:pPr>
          <w:hyperlink w:anchor="_Toc189646637" w:history="1">
            <w:r w:rsidRPr="00197385">
              <w:rPr>
                <w:rStyle w:val="Hyperlink"/>
                <w:noProof/>
              </w:rPr>
              <w:t>6.2.5</w:t>
            </w:r>
            <w:r>
              <w:rPr>
                <w:rFonts w:eastAsiaTheme="minorEastAsia"/>
                <w:noProof/>
                <w:kern w:val="2"/>
                <w:sz w:val="24"/>
                <w:szCs w:val="24"/>
                <w14:ligatures w14:val="standardContextual"/>
              </w:rPr>
              <w:tab/>
            </w:r>
            <w:r w:rsidRPr="00197385">
              <w:rPr>
                <w:rStyle w:val="Hyperlink"/>
                <w:noProof/>
              </w:rPr>
              <w:t>Demographics</w:t>
            </w:r>
            <w:r>
              <w:rPr>
                <w:noProof/>
                <w:webHidden/>
              </w:rPr>
              <w:tab/>
            </w:r>
            <w:r>
              <w:rPr>
                <w:noProof/>
                <w:webHidden/>
              </w:rPr>
              <w:fldChar w:fldCharType="begin"/>
            </w:r>
            <w:r>
              <w:rPr>
                <w:noProof/>
                <w:webHidden/>
              </w:rPr>
              <w:instrText xml:space="preserve"> PAGEREF _Toc189646637 \h </w:instrText>
            </w:r>
            <w:r>
              <w:rPr>
                <w:noProof/>
                <w:webHidden/>
              </w:rPr>
            </w:r>
            <w:r>
              <w:rPr>
                <w:noProof/>
                <w:webHidden/>
              </w:rPr>
              <w:fldChar w:fldCharType="separate"/>
            </w:r>
            <w:r>
              <w:rPr>
                <w:noProof/>
                <w:webHidden/>
              </w:rPr>
              <w:t>27</w:t>
            </w:r>
            <w:r>
              <w:rPr>
                <w:noProof/>
                <w:webHidden/>
              </w:rPr>
              <w:fldChar w:fldCharType="end"/>
            </w:r>
          </w:hyperlink>
        </w:p>
        <w:p w14:paraId="457618B7" w14:textId="50D70567" w:rsidR="00F62C78" w:rsidRDefault="00F62C78">
          <w:pPr>
            <w:pStyle w:val="TOC2"/>
            <w:tabs>
              <w:tab w:val="left" w:pos="960"/>
              <w:tab w:val="right" w:leader="dot" w:pos="9350"/>
            </w:tabs>
            <w:rPr>
              <w:rFonts w:eastAsiaTheme="minorEastAsia"/>
              <w:noProof/>
              <w:kern w:val="2"/>
              <w:sz w:val="24"/>
              <w:szCs w:val="24"/>
              <w14:ligatures w14:val="standardContextual"/>
            </w:rPr>
          </w:pPr>
          <w:hyperlink w:anchor="_Toc189646638" w:history="1">
            <w:r w:rsidRPr="00197385">
              <w:rPr>
                <w:rStyle w:val="Hyperlink"/>
                <w:noProof/>
              </w:rPr>
              <w:t>6.3</w:t>
            </w:r>
            <w:r>
              <w:rPr>
                <w:rFonts w:eastAsiaTheme="minorEastAsia"/>
                <w:noProof/>
                <w:kern w:val="2"/>
                <w:sz w:val="24"/>
                <w:szCs w:val="24"/>
                <w14:ligatures w14:val="standardContextual"/>
              </w:rPr>
              <w:tab/>
            </w:r>
            <w:r w:rsidRPr="00197385">
              <w:rPr>
                <w:rStyle w:val="Hyperlink"/>
                <w:noProof/>
              </w:rPr>
              <w:t>Packaging &amp; transferring</w:t>
            </w:r>
            <w:r>
              <w:rPr>
                <w:noProof/>
                <w:webHidden/>
              </w:rPr>
              <w:tab/>
            </w:r>
            <w:r>
              <w:rPr>
                <w:noProof/>
                <w:webHidden/>
              </w:rPr>
              <w:fldChar w:fldCharType="begin"/>
            </w:r>
            <w:r>
              <w:rPr>
                <w:noProof/>
                <w:webHidden/>
              </w:rPr>
              <w:instrText xml:space="preserve"> PAGEREF _Toc189646638 \h </w:instrText>
            </w:r>
            <w:r>
              <w:rPr>
                <w:noProof/>
                <w:webHidden/>
              </w:rPr>
            </w:r>
            <w:r>
              <w:rPr>
                <w:noProof/>
                <w:webHidden/>
              </w:rPr>
              <w:fldChar w:fldCharType="separate"/>
            </w:r>
            <w:r>
              <w:rPr>
                <w:noProof/>
                <w:webHidden/>
              </w:rPr>
              <w:t>28</w:t>
            </w:r>
            <w:r>
              <w:rPr>
                <w:noProof/>
                <w:webHidden/>
              </w:rPr>
              <w:fldChar w:fldCharType="end"/>
            </w:r>
          </w:hyperlink>
        </w:p>
        <w:p w14:paraId="5E9F1120" w14:textId="3E124672" w:rsidR="00F62C78" w:rsidRDefault="00F62C78">
          <w:pPr>
            <w:pStyle w:val="TOC3"/>
            <w:rPr>
              <w:rFonts w:eastAsiaTheme="minorEastAsia"/>
              <w:noProof/>
              <w:kern w:val="2"/>
              <w:sz w:val="24"/>
              <w:szCs w:val="24"/>
              <w14:ligatures w14:val="standardContextual"/>
            </w:rPr>
          </w:pPr>
          <w:hyperlink w:anchor="_Toc189646639" w:history="1">
            <w:r w:rsidRPr="00197385">
              <w:rPr>
                <w:rStyle w:val="Hyperlink"/>
                <w:noProof/>
              </w:rPr>
              <w:t>6.3.1</w:t>
            </w:r>
            <w:r>
              <w:rPr>
                <w:rFonts w:eastAsiaTheme="minorEastAsia"/>
                <w:noProof/>
                <w:kern w:val="2"/>
                <w:sz w:val="24"/>
                <w:szCs w:val="24"/>
                <w14:ligatures w14:val="standardContextual"/>
              </w:rPr>
              <w:tab/>
            </w:r>
            <w:r w:rsidRPr="00197385">
              <w:rPr>
                <w:rStyle w:val="Hyperlink"/>
                <w:noProof/>
              </w:rPr>
              <w:t>Transferring the data via Secure File Transfer</w:t>
            </w:r>
            <w:r>
              <w:rPr>
                <w:noProof/>
                <w:webHidden/>
              </w:rPr>
              <w:tab/>
            </w:r>
            <w:r>
              <w:rPr>
                <w:noProof/>
                <w:webHidden/>
              </w:rPr>
              <w:fldChar w:fldCharType="begin"/>
            </w:r>
            <w:r>
              <w:rPr>
                <w:noProof/>
                <w:webHidden/>
              </w:rPr>
              <w:instrText xml:space="preserve"> PAGEREF _Toc189646639 \h </w:instrText>
            </w:r>
            <w:r>
              <w:rPr>
                <w:noProof/>
                <w:webHidden/>
              </w:rPr>
            </w:r>
            <w:r>
              <w:rPr>
                <w:noProof/>
                <w:webHidden/>
              </w:rPr>
              <w:fldChar w:fldCharType="separate"/>
            </w:r>
            <w:r>
              <w:rPr>
                <w:noProof/>
                <w:webHidden/>
              </w:rPr>
              <w:t>28</w:t>
            </w:r>
            <w:r>
              <w:rPr>
                <w:noProof/>
                <w:webHidden/>
              </w:rPr>
              <w:fldChar w:fldCharType="end"/>
            </w:r>
          </w:hyperlink>
        </w:p>
        <w:p w14:paraId="1760E101" w14:textId="74DF8D9A" w:rsidR="00F62C78" w:rsidRDefault="00F62C78">
          <w:pPr>
            <w:pStyle w:val="TOC1"/>
            <w:rPr>
              <w:rFonts w:eastAsiaTheme="minorEastAsia"/>
              <w:noProof/>
              <w:kern w:val="2"/>
              <w:sz w:val="24"/>
              <w:szCs w:val="24"/>
              <w14:ligatures w14:val="standardContextual"/>
            </w:rPr>
          </w:pPr>
          <w:hyperlink w:anchor="_Toc189646640" w:history="1">
            <w:r w:rsidRPr="00197385">
              <w:rPr>
                <w:rStyle w:val="Hyperlink"/>
                <w:noProof/>
              </w:rPr>
              <w:t>7</w:t>
            </w:r>
            <w:r>
              <w:rPr>
                <w:rFonts w:eastAsiaTheme="minorEastAsia"/>
                <w:noProof/>
                <w:kern w:val="2"/>
                <w:sz w:val="24"/>
                <w:szCs w:val="24"/>
                <w14:ligatures w14:val="standardContextual"/>
              </w:rPr>
              <w:tab/>
            </w:r>
            <w:r w:rsidRPr="00197385">
              <w:rPr>
                <w:rStyle w:val="Hyperlink"/>
                <w:noProof/>
              </w:rPr>
              <w:t>References</w:t>
            </w:r>
            <w:r>
              <w:rPr>
                <w:noProof/>
                <w:webHidden/>
              </w:rPr>
              <w:tab/>
            </w:r>
            <w:r>
              <w:rPr>
                <w:noProof/>
                <w:webHidden/>
              </w:rPr>
              <w:fldChar w:fldCharType="begin"/>
            </w:r>
            <w:r>
              <w:rPr>
                <w:noProof/>
                <w:webHidden/>
              </w:rPr>
              <w:instrText xml:space="preserve"> PAGEREF _Toc189646640 \h </w:instrText>
            </w:r>
            <w:r>
              <w:rPr>
                <w:noProof/>
                <w:webHidden/>
              </w:rPr>
            </w:r>
            <w:r>
              <w:rPr>
                <w:noProof/>
                <w:webHidden/>
              </w:rPr>
              <w:fldChar w:fldCharType="separate"/>
            </w:r>
            <w:r>
              <w:rPr>
                <w:noProof/>
                <w:webHidden/>
              </w:rPr>
              <w:t>30</w:t>
            </w:r>
            <w:r>
              <w:rPr>
                <w:noProof/>
                <w:webHidden/>
              </w:rPr>
              <w:fldChar w:fldCharType="end"/>
            </w:r>
          </w:hyperlink>
        </w:p>
        <w:p w14:paraId="0C93B38E" w14:textId="7AA497CF" w:rsidR="00754689" w:rsidRDefault="00754689" w:rsidP="004A1C41">
          <w:pPr>
            <w:spacing w:after="0" w:line="240" w:lineRule="auto"/>
            <w:contextualSpacing/>
          </w:pPr>
          <w:r w:rsidRPr="004A1C41">
            <w:rPr>
              <w:b/>
              <w:bCs/>
              <w:noProof/>
              <w:sz w:val="20"/>
              <w:szCs w:val="20"/>
            </w:rPr>
            <w:fldChar w:fldCharType="end"/>
          </w:r>
        </w:p>
      </w:sdtContent>
    </w:sdt>
    <w:p w14:paraId="7F3812C6" w14:textId="4B705D9E" w:rsidR="004A1C41" w:rsidRDefault="004A1C41">
      <w:pPr>
        <w:rPr>
          <w:rFonts w:asciiTheme="majorHAnsi" w:eastAsia="Calibri" w:hAnsiTheme="majorHAnsi" w:cstheme="majorBidi"/>
          <w:color w:val="2F5496" w:themeColor="accent1" w:themeShade="BF"/>
          <w:sz w:val="32"/>
          <w:szCs w:val="32"/>
        </w:rPr>
      </w:pPr>
      <w:r>
        <w:rPr>
          <w:rFonts w:eastAsia="Calibri"/>
        </w:rPr>
        <w:br w:type="page"/>
      </w:r>
    </w:p>
    <w:p w14:paraId="4B4B178B" w14:textId="6847685B" w:rsidR="007B3EBA" w:rsidRDefault="007B3EBA" w:rsidP="00CD157C">
      <w:pPr>
        <w:pStyle w:val="Heading1"/>
      </w:pPr>
      <w:bookmarkStart w:id="0" w:name="_Toc189646585"/>
      <w:r>
        <w:lastRenderedPageBreak/>
        <w:t>Introduction</w:t>
      </w:r>
      <w:bookmarkEnd w:id="0"/>
    </w:p>
    <w:p w14:paraId="46540F42" w14:textId="77777777" w:rsidR="001F31AF" w:rsidRDefault="001F31AF" w:rsidP="7DA76EC9">
      <w:pPr>
        <w:spacing w:line="257" w:lineRule="auto"/>
        <w:ind w:left="-20" w:right="-20"/>
        <w:rPr>
          <w:rFonts w:ascii="Calibri" w:eastAsia="Calibri" w:hAnsi="Calibri" w:cs="Calibri"/>
        </w:rPr>
      </w:pPr>
    </w:p>
    <w:p w14:paraId="60E49FE8" w14:textId="5CEBEC27" w:rsidR="00813543" w:rsidRDefault="1F0DFE14" w:rsidP="7DA76EC9">
      <w:pPr>
        <w:spacing w:line="257" w:lineRule="auto"/>
        <w:ind w:left="-20" w:right="-20"/>
        <w:rPr>
          <w:rFonts w:ascii="Calibri" w:eastAsia="Calibri" w:hAnsi="Calibri" w:cs="Calibri"/>
        </w:rPr>
      </w:pPr>
      <w:r w:rsidRPr="7DA76EC9">
        <w:rPr>
          <w:rFonts w:ascii="Calibri" w:eastAsia="Calibri" w:hAnsi="Calibri" w:cs="Calibri"/>
        </w:rPr>
        <w:t>Magnetic Resonance Spectroscopy (MRS) is a sensitive non-invasive technique to quantitatively measure brain metabolism using readily available clinical MRI scanners. Thousands of papers have been published that have successfully used this technique as a biomarker of pathology/injury and outcome across a broad range of clinical applications such as providing a virtual biopsy of brain tumors, prognosis of outcome after brain injury, early diagnosis of Alzheimer’s disease, and can be the only means of non-invasively monitoring the altered metabolism as the result of genetic disorders, to name a few</w:t>
      </w:r>
      <w:r w:rsidR="00962BAB">
        <w:rPr>
          <w:rFonts w:ascii="Calibri" w:eastAsia="Calibri" w:hAnsi="Calibri" w:cs="Calibri"/>
        </w:rPr>
        <w:t xml:space="preserve"> </w:t>
      </w:r>
      <w:r w:rsidR="00E94AE1">
        <w:rPr>
          <w:rFonts w:ascii="Calibri" w:eastAsia="Calibri" w:hAnsi="Calibri" w:cs="Calibri"/>
        </w:rPr>
        <w:fldChar w:fldCharType="begin"/>
      </w:r>
      <w:r w:rsidR="00E94AE1">
        <w:rPr>
          <w:rFonts w:ascii="Calibri" w:eastAsia="Calibri" w:hAnsi="Calibri" w:cs="Calibri"/>
        </w:rPr>
        <w:instrText xml:space="preserve"> ADDIN ZOTERO_ITEM CSL_CITATION {"citationID":"4D4HdInz","properties":{"formattedCitation":"(\\uc0\\u214{}z et al. 2014)","plainCitation":"(Öz et al. 2014)","noteIndex":0},"citationItems":[{"id":6674,"uris":["http://zotero.org/users/3048964/items/LGMBIXZU"],"itemData":{"id":6674,"type":"article-journal","abstract":"A large body of published work shows that proton (hydrogen 1 [1H]) magnetic resonance (MR) spectroscopy has evolved from a research tool into a clinical neuroimaging modality. Herein, the authors present a summary of brain disorders in which MR spectroscopy has an impact on patient management, together with a critical consideration of common data acquisition and processing procedures. The article documents the impact of 1H MR spectroscopy in the clinical evaluation of disorders of the central nervous system. The clinical usefulness of 1H MR spectroscopy has been established for brain neoplasms, neonatal and pediatric disorders (hypoxia-ischemia, inherited metabolic diseases, and traumatic brain injury), demyelinating disorders, and infectious brain lesions. The growing list of disorders for which 1H MR spectroscopy may contribute to patient management extends to neurodegenerative diseases, epilepsy, and stroke. To facilitate expanded clinical acceptance and standardization of MR spectroscopy methodology, guidelines are provided for data acquisition and analysis, quality assessment, and interpretation. Finally, the authors offer recommendations to expedite the use of robust MR spectroscopy methodology in the clinical setting, including incorporation of technical advances on clinical units.\n\n© RSNA, 2014\n\nOnline supplemental material is available for this article.","container-title":"Radiology","DOI":"10.1148/radiol.13130531","ISSN":"0033-8419","issue":"3","note":"publisher: Radiological Society of North America","page":"658-679","source":"pubs.rsna.org (Atypon)","title":"Clinical Proton MR Spectroscopy in Central Nervous System Disorders","volume":"270","author":[{"family":"Öz","given":"Gülin"},{"family":"Alger","given":"Jeffry R."},{"family":"Barker","given":"Peter B."},{"family":"Bartha","given":"Robert"},{"family":"Bizzi","given":"Alberto"},{"family":"Boesch","given":"Chris"},{"family":"Bolan","given":"Patrick J."},{"family":"Brindle","given":"Kevin M."},{"family":"Cudalbu","given":"Cristina"},{"family":"Dinçer","given":"Alp"},{"family":"Dydak","given":"Ulrike"},{"family":"Emir","given":"Uzay E."},{"family":"Frahm","given":"Jens"},{"family":"González","given":"Ramón Gilberto"},{"family":"Gruber","given":"Stephan"},{"family":"Gruetter","given":"Rolf"},{"family":"Gupta","given":"Rakesh K."},{"family":"Heerschap","given":"Arend"},{"family":"Henning","given":"Anke"},{"family":"Hetherington","given":"Hoby P."},{"family":"Howe","given":"Franklyn A."},{"family":"Hüppi","given":"Petra S."},{"family":"Hurd","given":"Ralph E."},{"family":"Kantarci","given":"Kejal"},{"family":"Klomp","given":"Dennis W. J."},{"family":"Kreis","given":"Roland"},{"family":"Kruiskamp","given":"Marijn J."},{"family":"Leach","given":"Martin O."},{"family":"Lin","given":"Alexander P."},{"family":"Luijten","given":"Peter R."},{"family":"Marjańska","given":"Małgorzata"},{"family":"Maudsley","given":"Andrew A."},{"family":"Meyerhoff","given":"Dieter J."},{"family":"Mountford","given":"Carolyn E."},{"family":"Nelson","given":"Sarah J."},{"family":"Pamir","given":"M. Necmettin"},{"family":"Pan","given":"Jullie W."},{"family":"Peet","given":"Andrew C."},{"family":"Poptani","given":"Harish"},{"family":"Posse","given":"Stefan"},{"family":"Pouwels","given":"Petra J. W."},{"family":"Ratai","given":"Eva-Maria"},{"family":"Ross","given":"Brian D."},{"family":"Scheenen","given":"Tom W. J."},{"family":"Schuster","given":"Christian"},{"family":"Smith","given":"Ian C. P."},{"family":"Soher","given":"Brian J."},{"family":"Tkáč","given":"Ivan"},{"family":"Vigneron","given":"Daniel B."},{"family":"Kauppinen","given":"Risto A."}],"issued":{"date-parts":[["2014",3]]},"citation-key":"ozClinicalProtonMR2014"}}],"schema":"https://github.com/citation-style-language/schema/raw/master/csl-citation.json"} </w:instrText>
      </w:r>
      <w:r w:rsidR="00E94AE1">
        <w:rPr>
          <w:rFonts w:ascii="Calibri" w:eastAsia="Calibri" w:hAnsi="Calibri" w:cs="Calibri"/>
        </w:rPr>
        <w:fldChar w:fldCharType="separate"/>
      </w:r>
      <w:r w:rsidR="00E94AE1" w:rsidRPr="00E94AE1">
        <w:rPr>
          <w:rFonts w:ascii="Calibri" w:hAnsi="Calibri" w:cs="Calibri"/>
        </w:rPr>
        <w:t>(Öz et al. 2014)</w:t>
      </w:r>
      <w:r w:rsidR="00E94AE1">
        <w:rPr>
          <w:rFonts w:ascii="Calibri" w:eastAsia="Calibri" w:hAnsi="Calibri" w:cs="Calibri"/>
        </w:rPr>
        <w:fldChar w:fldCharType="end"/>
      </w:r>
      <w:r w:rsidRPr="7DA76EC9">
        <w:rPr>
          <w:rFonts w:ascii="Calibri" w:eastAsia="Calibri" w:hAnsi="Calibri" w:cs="Calibri"/>
        </w:rPr>
        <w:t>. However, the wider use of MR spectroscopy across CNS pathologies is hampered by the lack of standardization and adequate normative data</w:t>
      </w:r>
      <w:r w:rsidR="00527125">
        <w:rPr>
          <w:rFonts w:ascii="Calibri" w:eastAsia="Calibri" w:hAnsi="Calibri" w:cs="Calibri"/>
        </w:rPr>
        <w:t xml:space="preserve"> </w:t>
      </w:r>
      <w:r w:rsidR="00E94AE1">
        <w:rPr>
          <w:rFonts w:ascii="Calibri" w:eastAsia="Calibri" w:hAnsi="Calibri" w:cs="Calibri"/>
        </w:rPr>
        <w:fldChar w:fldCharType="begin"/>
      </w:r>
      <w:r w:rsidR="00E94AE1">
        <w:rPr>
          <w:rFonts w:ascii="Calibri" w:eastAsia="Calibri" w:hAnsi="Calibri" w:cs="Calibri"/>
        </w:rPr>
        <w:instrText xml:space="preserve"> ADDIN ZOTERO_ITEM CSL_CITATION {"citationID":"1CNawae7","properties":{"formattedCitation":"(Choi and Kreis 2021)","plainCitation":"(Choi and Kreis 2021)","noteIndex":0},"citationItems":[{"id":1307,"uris":["http://zotero.org/users/3048964/items/RERP65TQ"],"itemData":{"id":1307,"type":"article-journal","container-title":"NMR in Biomedicine","DOI":"10.1002/nbm.4504","ISSN":"1099-1492","issue":"5","language":"en","note":"_eprint: https://onlinelibrary.wiley.com/doi/pdf/10.1002/nbm.4504","page":"e4504","source":"Wiley Online Library","title":"Advanced methodology for in vivo magnetic resonance spectroscopy","volume":"34","author":[{"family":"Choi","given":"In-Young"},{"family":"Kreis","given":"Roland"}],"issued":{"date-parts":[["2021"]]},"citation-key":"choiAdvancedMethodologyVivo2021"}}],"schema":"https://github.com/citation-style-language/schema/raw/master/csl-citation.json"} </w:instrText>
      </w:r>
      <w:r w:rsidR="00E94AE1">
        <w:rPr>
          <w:rFonts w:ascii="Calibri" w:eastAsia="Calibri" w:hAnsi="Calibri" w:cs="Calibri"/>
        </w:rPr>
        <w:fldChar w:fldCharType="separate"/>
      </w:r>
      <w:r w:rsidR="00E94AE1" w:rsidRPr="00E94AE1">
        <w:rPr>
          <w:rFonts w:ascii="Calibri" w:hAnsi="Calibri" w:cs="Calibri"/>
        </w:rPr>
        <w:t>(Choi and Kreis 2021)</w:t>
      </w:r>
      <w:r w:rsidR="00E94AE1">
        <w:rPr>
          <w:rFonts w:ascii="Calibri" w:eastAsia="Calibri" w:hAnsi="Calibri" w:cs="Calibri"/>
        </w:rPr>
        <w:fldChar w:fldCharType="end"/>
      </w:r>
      <w:r w:rsidRPr="7DA76EC9">
        <w:rPr>
          <w:rFonts w:ascii="Calibri" w:eastAsia="Calibri" w:hAnsi="Calibri" w:cs="Calibri"/>
        </w:rPr>
        <w:t xml:space="preserve">. Unlike imaging methods such as structural MRI or diffusion tensor imaging, there has been little work to harmonize MRS methods, data, and analysis methods despite the </w:t>
      </w:r>
      <w:r w:rsidR="02E7326A" w:rsidRPr="7DA76EC9">
        <w:rPr>
          <w:rFonts w:ascii="Calibri" w:eastAsia="Calibri" w:hAnsi="Calibri" w:cs="Calibri"/>
        </w:rPr>
        <w:t>great potential for</w:t>
      </w:r>
      <w:r w:rsidRPr="7DA76EC9">
        <w:rPr>
          <w:rFonts w:ascii="Calibri" w:eastAsia="Calibri" w:hAnsi="Calibri" w:cs="Calibri"/>
        </w:rPr>
        <w:t xml:space="preserve"> quantitative, and informative biomarkers of disease. </w:t>
      </w:r>
    </w:p>
    <w:p w14:paraId="19B789C0" w14:textId="71540DED" w:rsidR="1F0DFE14" w:rsidRDefault="1F0DFE14" w:rsidP="7DA76EC9">
      <w:pPr>
        <w:spacing w:line="257" w:lineRule="auto"/>
        <w:ind w:left="-20" w:right="-20"/>
      </w:pPr>
      <w:r w:rsidRPr="7DA76EC9">
        <w:rPr>
          <w:rFonts w:ascii="Calibri" w:eastAsia="Calibri" w:hAnsi="Calibri" w:cs="Calibri"/>
        </w:rPr>
        <w:t xml:space="preserve">ENIGMA (Enhanced NeuroImaging Genetics through MetaAnalysis) is a network that brings together researchers in imaging fields to share ideas, algorithms, data, and information.  The ENIGMA MRS group previously published a technical introduction to the use of MRS in pediatric and adult traumatic brain injury, outlining several considerations and recommendations to improve </w:t>
      </w:r>
      <w:r w:rsidR="3722F19C" w:rsidRPr="7DA76EC9">
        <w:rPr>
          <w:rFonts w:ascii="Calibri" w:eastAsia="Calibri" w:hAnsi="Calibri" w:cs="Calibri"/>
        </w:rPr>
        <w:t xml:space="preserve">studies </w:t>
      </w:r>
      <w:r w:rsidRPr="7DA76EC9">
        <w:rPr>
          <w:rFonts w:ascii="Calibri" w:eastAsia="Calibri" w:hAnsi="Calibri" w:cs="Calibri"/>
        </w:rPr>
        <w:t>within this injury group</w:t>
      </w:r>
      <w:r w:rsidR="00527125">
        <w:rPr>
          <w:rFonts w:ascii="Calibri" w:eastAsia="Calibri" w:hAnsi="Calibri" w:cs="Calibri"/>
        </w:rPr>
        <w:t xml:space="preserve"> </w:t>
      </w:r>
      <w:r w:rsidR="00527125">
        <w:rPr>
          <w:rFonts w:ascii="Calibri" w:eastAsia="Calibri" w:hAnsi="Calibri" w:cs="Calibri"/>
        </w:rPr>
        <w:fldChar w:fldCharType="begin"/>
      </w:r>
      <w:r w:rsidR="00527125">
        <w:rPr>
          <w:rFonts w:ascii="Calibri" w:eastAsia="Calibri" w:hAnsi="Calibri" w:cs="Calibri"/>
        </w:rPr>
        <w:instrText xml:space="preserve"> ADDIN ZOTERO_ITEM CSL_CITATION {"citationID":"m28eGdsH","properties":{"formattedCitation":"(Bartnik-Olson et al. 2021)","plainCitation":"(Bartnik-Olson et al. 2021)","noteIndex":0},"citationItems":[{"id":1264,"uris":["http://zotero.org/users/3048964/items/DQ4UMD5H"],"itemData":{"id":1264,"type":"article-journal","abstract":"Proton (1H) magnetic resonance spectroscopy provides a non-invasive and quantitative measure of brain metabolites. Traumatic brain injury impacts cerebral metabolism and a number of research groups have successfully used this technique as a biomarker of injury and/or outcome in both pediatric and adult TBI populations. However, this technique is underutilized, with studies being performed primarily at centers with access to MR research support. In this paper we present a technical introduction to the acquisition and analysis of in vivo 1H magnetic resonance spectroscopy and review 1H magnetic resonance spectroscopy findings in different injury populations. In addition, we propose a basic 1H magnetic resonance spectroscopy data acquisition scheme (Supplemental Information) that can be added to any imaging protocol, regardless of clinical magnetic resonance platform. We outline a number of considerations for study design as a way of encouraging the use of 1H magnetic resonance spectroscopy in the study of traumatic brain injury, as well as recommendations to improve data harmonization across groups already using this technique.","container-title":"Brain Imaging and Behavior","DOI":"10.1007/s11682-020-00330-6","ISSN":"1931-7565","issue":"2","journalAbbreviation":"Brain Imaging and Behavior","language":"en","page":"504-525","source":"Springer Link","title":"The clinical utility of proton magnetic resonance spectroscopy in traumatic brain injury: recommendations from the ENIGMA MRS working group","title-short":"The clinical utility of proton magnetic resonance spectroscopy in traumatic brain injury","volume":"15","author":[{"family":"Bartnik-Olson","given":"Brenda L."},{"family":"Alger","given":"Jeffry R."},{"family":"Babikian","given":"Talin"},{"family":"Harris","given":"Ashley D."},{"family":"Holshouser","given":"Barbara"},{"family":"Kirov","given":"Ivan I."},{"family":"Maudsley","given":"Andrew A."},{"family":"Thompson","given":"Paul M."},{"family":"Dennis","given":"Emily L."},{"family":"Tate","given":"David F."},{"family":"Wilde","given":"Elisabeth A."},{"family":"Lin","given":"Alexander"}],"issued":{"date-parts":[["2021",4,1]]},"citation-key":"bartnik-olsonClinicalUtilityProton2021"}}],"schema":"https://github.com/citation-style-language/schema/raw/master/csl-citation.json"} </w:instrText>
      </w:r>
      <w:r w:rsidR="00527125">
        <w:rPr>
          <w:rFonts w:ascii="Calibri" w:eastAsia="Calibri" w:hAnsi="Calibri" w:cs="Calibri"/>
        </w:rPr>
        <w:fldChar w:fldCharType="separate"/>
      </w:r>
      <w:r w:rsidR="00527125" w:rsidRPr="00527125">
        <w:rPr>
          <w:rFonts w:ascii="Calibri" w:hAnsi="Calibri" w:cs="Calibri"/>
        </w:rPr>
        <w:t>(Bartnik-Olson et al. 2021)</w:t>
      </w:r>
      <w:r w:rsidR="00527125">
        <w:rPr>
          <w:rFonts w:ascii="Calibri" w:eastAsia="Calibri" w:hAnsi="Calibri" w:cs="Calibri"/>
        </w:rPr>
        <w:fldChar w:fldCharType="end"/>
      </w:r>
      <w:r w:rsidRPr="7DA76EC9">
        <w:rPr>
          <w:rFonts w:ascii="Calibri" w:eastAsia="Calibri" w:hAnsi="Calibri" w:cs="Calibri"/>
        </w:rPr>
        <w:t xml:space="preserve"> </w:t>
      </w:r>
      <w:r w:rsidR="12DDA3AF" w:rsidRPr="7DA76EC9">
        <w:rPr>
          <w:rFonts w:ascii="Calibri" w:eastAsia="Calibri" w:hAnsi="Calibri" w:cs="Calibri"/>
        </w:rPr>
        <w:t>and more recently has published on considerations of data harmonization across multiple sides, with considerations of prospective study d</w:t>
      </w:r>
      <w:r w:rsidR="2D2784DA" w:rsidRPr="7DA76EC9">
        <w:rPr>
          <w:rFonts w:ascii="Calibri" w:eastAsia="Calibri" w:hAnsi="Calibri" w:cs="Calibri"/>
        </w:rPr>
        <w:t xml:space="preserve">esigns as well as retrospective data aggregation </w:t>
      </w:r>
      <w:r w:rsidR="00527125">
        <w:rPr>
          <w:rFonts w:ascii="Calibri" w:eastAsia="Calibri" w:hAnsi="Calibri" w:cs="Calibri"/>
        </w:rPr>
        <w:fldChar w:fldCharType="begin"/>
      </w:r>
      <w:r w:rsidR="00527125">
        <w:rPr>
          <w:rFonts w:ascii="Calibri" w:eastAsia="Calibri" w:hAnsi="Calibri" w:cs="Calibri"/>
        </w:rPr>
        <w:instrText xml:space="preserve"> ADDIN ZOTERO_ITEM CSL_CITATION {"citationID":"j4NTyz4c","properties":{"formattedCitation":"(Harris et al. 2023)","plainCitation":"(Harris et al. 2023)","noteIndex":0},"citationItems":[{"id":7571,"uris":["http://zotero.org/users/3048964/items/M8M6UKAC"],"itemData":{"id":7571,"type":"article-journal","abstract":"&lt;p&gt;Magnetic resonance spectroscopy is a powerful, non-invasive, quantitative imaging technique that allows for the measurement of brain metabolites that has demonstrated utility in diagnosing and characterizing a broad range of neurological diseases. Its impact, however, has been limited due to small sample sizes and methodological variability in addition to intrinsic limitations of the method itself such as its sensitivity to motion. The lack of standardization from a data acquisition and data processing perspective makes it difficult to pool multiple studies and/or conduct multisite studies that are necessary for supporting clinically relevant findings. Based on the experience of the ENIGMA MRS work group and a review of the literature, this manuscript provides an overview of the current state of MRS data harmonization. Key factors that need to be taken into consideration when conducting both retrospective and prospective studies are described. These include (1) MRS acquisition issues such as pulse sequence, RF and B0 calibrations, echo time, and SNR; (2) data processing issues such as pre-processing steps, modeling, and quantitation; and (3) biological factors such as voxel location, age, sex, and pathology. Various approaches to MRS data harmonization are then described including meta-analysis, mega-analysis, linear modeling, ComBat and artificial intelligence approaches. The goal is to provide both novice and experienced readers with the necessary knowledge for conducting MRS data harmonization studies.&lt;/p&gt;","container-title":"Frontiers in Neurology","DOI":"10.3389/fneur.2022.1045678","ISSN":"1664-2295","journalAbbreviation":"Front. Neurol.","language":"English","note":"publisher: Frontiers","source":"Frontiers","title":"Harmonization of multi-scanner in vivo magnetic resonance spectroscopy: ENIGMA consortium task group considerations","title-short":"Harmonization of multi-scanner in vivo magnetic resonance spectroscopy","URL":"https://www.frontiersin.org/journals/neurology/articles/10.3389/fneur.2022.1045678/full","volume":"13","author":[{"family":"Harris","given":"Ashley D."},{"family":"Amiri","given":"Houshang"},{"family":"Bento","given":"Mariana"},{"family":"Cohen","given":"Ronald"},{"family":"Ching","given":"Christopher R. K."},{"family":"Cudalbu","given":"Christina"},{"family":"Dennis","given":"Emily L."},{"family":"Doose","given":"Arne"},{"family":"Ehrlich","given":"Stefan"},{"family":"Kirov","given":"Ivan I."},{"family":"Mekle","given":"Ralf"},{"family":"Oeltzschner","given":"Georg"},{"family":"Porges","given":"Eric"},{"family":"Souza","given":"Roberto"},{"family":"Tam","given":"Friederike I."},{"family":"Taylor","given":"Brian"},{"family":"Thompson","given":"Paul M."},{"family":"Quidé","given":"Yann"},{"family":"Wilde","given":"Elisabeth A."},{"family":"Williamson","given":"John"},{"family":"Lin","given":"Alexander P."},{"family":"Bartnik-Olson","given":"Brenda"}],"accessed":{"date-parts":[["2024",5,9]]},"issued":{"date-parts":[["2023",1,4]]},"citation-key":"harrisHarmonizationMultiscannerVivo2023a"}}],"schema":"https://github.com/citation-style-language/schema/raw/master/csl-citation.json"} </w:instrText>
      </w:r>
      <w:r w:rsidR="00527125">
        <w:rPr>
          <w:rFonts w:ascii="Calibri" w:eastAsia="Calibri" w:hAnsi="Calibri" w:cs="Calibri"/>
        </w:rPr>
        <w:fldChar w:fldCharType="separate"/>
      </w:r>
      <w:r w:rsidR="00527125" w:rsidRPr="00527125">
        <w:rPr>
          <w:rFonts w:ascii="Calibri" w:hAnsi="Calibri" w:cs="Calibri"/>
        </w:rPr>
        <w:t>(Harris et al. 2023)</w:t>
      </w:r>
      <w:r w:rsidR="00527125">
        <w:rPr>
          <w:rFonts w:ascii="Calibri" w:eastAsia="Calibri" w:hAnsi="Calibri" w:cs="Calibri"/>
        </w:rPr>
        <w:fldChar w:fldCharType="end"/>
      </w:r>
      <w:r w:rsidR="2D2784DA" w:rsidRPr="7DA76EC9">
        <w:rPr>
          <w:rFonts w:ascii="Calibri" w:eastAsia="Calibri" w:hAnsi="Calibri" w:cs="Calibri"/>
        </w:rPr>
        <w:t>.</w:t>
      </w:r>
      <w:r w:rsidRPr="7DA76EC9">
        <w:rPr>
          <w:rFonts w:ascii="Calibri" w:eastAsia="Calibri" w:hAnsi="Calibri" w:cs="Calibri"/>
        </w:rPr>
        <w:t xml:space="preserve"> The MRS Group represe</w:t>
      </w:r>
      <w:r w:rsidRPr="00AA556E">
        <w:rPr>
          <w:rFonts w:ascii="Calibri" w:eastAsia="Calibri" w:hAnsi="Calibri" w:cs="Calibri"/>
        </w:rPr>
        <w:t>nts major academic sites including Harvard Medical School, Loma Linda University, Johns Hopkins University, University of Calgary, University of Florida</w:t>
      </w:r>
      <w:r w:rsidR="00AA556E" w:rsidRPr="00AA556E">
        <w:rPr>
          <w:rFonts w:ascii="Calibri" w:eastAsia="Calibri" w:hAnsi="Calibri" w:cs="Calibri"/>
        </w:rPr>
        <w:t>,</w:t>
      </w:r>
      <w:r w:rsidRPr="00AA556E">
        <w:rPr>
          <w:rFonts w:ascii="Calibri" w:eastAsia="Calibri" w:hAnsi="Calibri" w:cs="Calibri"/>
        </w:rPr>
        <w:t xml:space="preserve"> University</w:t>
      </w:r>
      <w:r w:rsidR="00AA556E" w:rsidRPr="00AA556E">
        <w:rPr>
          <w:rFonts w:ascii="Calibri" w:eastAsia="Calibri" w:hAnsi="Calibri" w:cs="Calibri"/>
        </w:rPr>
        <w:t xml:space="preserve"> of Dresden, Charité Berlin, and others</w:t>
      </w:r>
      <w:r w:rsidRPr="7DA76EC9">
        <w:rPr>
          <w:rFonts w:ascii="Calibri" w:eastAsia="Calibri" w:hAnsi="Calibri" w:cs="Calibri"/>
        </w:rPr>
        <w:t>. Through the combination of these sites, the ENIGMA MRS study group has a unique collection of what is likely the world’s largest collection of MR spectroscopy data.  In addition, each of the sites have collected hundreds of spectroscopy cases of normative data across ages.</w:t>
      </w:r>
    </w:p>
    <w:p w14:paraId="656422DA" w14:textId="71DFA84B" w:rsidR="008C3134" w:rsidRDefault="008C3134" w:rsidP="008C3134">
      <w:pPr>
        <w:pStyle w:val="Heading2"/>
      </w:pPr>
      <w:bookmarkStart w:id="1" w:name="_Toc189646586"/>
      <w:r>
        <w:t>Goals</w:t>
      </w:r>
      <w:bookmarkEnd w:id="1"/>
    </w:p>
    <w:p w14:paraId="59A73965" w14:textId="17000310" w:rsidR="0586FC4A" w:rsidRDefault="6B996478" w:rsidP="7DA76EC9">
      <w:pPr>
        <w:rPr>
          <w:rFonts w:ascii="Arial" w:eastAsia="Arial" w:hAnsi="Arial" w:cs="Arial"/>
          <w:lang w:val="en"/>
        </w:rPr>
      </w:pPr>
      <w:r w:rsidRPr="005647A5">
        <w:t>It</w:t>
      </w:r>
      <w:r w:rsidR="0586FC4A" w:rsidRPr="005647A5">
        <w:t xml:space="preserve"> is well</w:t>
      </w:r>
      <w:r w:rsidR="4980F506" w:rsidRPr="005647A5">
        <w:t xml:space="preserve"> </w:t>
      </w:r>
      <w:r w:rsidR="4107B978" w:rsidRPr="005647A5">
        <w:t xml:space="preserve">known that there are many technical factors that can influence MRS data quantification (e.g., </w:t>
      </w:r>
      <w:r w:rsidR="473A240F" w:rsidRPr="005647A5">
        <w:t>acquisition</w:t>
      </w:r>
      <w:r w:rsidR="4107B978" w:rsidRPr="005647A5">
        <w:t xml:space="preserve"> sequence, field strength</w:t>
      </w:r>
      <w:r w:rsidR="65D8291F" w:rsidRPr="005647A5">
        <w:t>, analysis approach)</w:t>
      </w:r>
      <w:r w:rsidR="547956D6" w:rsidRPr="005647A5">
        <w:t xml:space="preserve">. </w:t>
      </w:r>
      <w:r w:rsidR="09B93C99" w:rsidRPr="005647A5">
        <w:t xml:space="preserve">However, </w:t>
      </w:r>
      <w:r w:rsidR="514DA341" w:rsidRPr="005647A5">
        <w:t xml:space="preserve">rather than avoiding these sources of heterogeneity, </w:t>
      </w:r>
      <w:r w:rsidR="6BA988AC" w:rsidRPr="005647A5">
        <w:t xml:space="preserve">our goal is to test a single </w:t>
      </w:r>
      <w:r w:rsidR="4F82BD02" w:rsidRPr="005647A5">
        <w:t>analysis</w:t>
      </w:r>
      <w:r w:rsidR="6BA988AC" w:rsidRPr="005647A5">
        <w:t xml:space="preserve"> pipeline </w:t>
      </w:r>
      <w:r w:rsidR="3DEC3889" w:rsidRPr="005647A5">
        <w:t xml:space="preserve">and </w:t>
      </w:r>
      <w:r w:rsidR="52587F1F" w:rsidRPr="005647A5">
        <w:t xml:space="preserve">account for </w:t>
      </w:r>
      <w:r w:rsidR="10598D3A" w:rsidRPr="005647A5">
        <w:t>this heterogeneity in</w:t>
      </w:r>
      <w:r w:rsidR="70910DB9" w:rsidRPr="005647A5">
        <w:t xml:space="preserve"> the </w:t>
      </w:r>
      <w:r w:rsidR="005647A5" w:rsidRPr="005647A5">
        <w:t xml:space="preserve">statistical </w:t>
      </w:r>
      <w:r w:rsidR="70910DB9" w:rsidRPr="005647A5">
        <w:t>analysis</w:t>
      </w:r>
      <w:r w:rsidR="3B1E2A41" w:rsidRPr="005647A5">
        <w:t xml:space="preserve"> to develop a normative </w:t>
      </w:r>
      <w:r w:rsidR="7C98D18F" w:rsidRPr="005647A5">
        <w:t xml:space="preserve">SVS </w:t>
      </w:r>
      <w:r w:rsidR="3B1E2A41" w:rsidRPr="005647A5">
        <w:t>data</w:t>
      </w:r>
      <w:r w:rsidR="2D77C7D7" w:rsidRPr="005647A5">
        <w:t>base</w:t>
      </w:r>
      <w:r w:rsidR="3B1E2A41" w:rsidRPr="005647A5">
        <w:t xml:space="preserve"> across </w:t>
      </w:r>
      <w:r w:rsidR="005647A5" w:rsidRPr="005647A5">
        <w:t>the human lifespan</w:t>
      </w:r>
      <w:r w:rsidR="3B1E2A41" w:rsidRPr="005647A5">
        <w:t>.</w:t>
      </w:r>
    </w:p>
    <w:p w14:paraId="7C4033B2" w14:textId="23A75492" w:rsidR="008C3134" w:rsidRDefault="008C3134" w:rsidP="008C3134">
      <w:pPr>
        <w:pStyle w:val="Heading2"/>
      </w:pPr>
      <w:bookmarkStart w:id="2" w:name="_Toc189646587"/>
      <w:r>
        <w:t>Eligible datasets</w:t>
      </w:r>
      <w:bookmarkEnd w:id="2"/>
    </w:p>
    <w:p w14:paraId="3024A18F" w14:textId="3D819449" w:rsidR="00E827ED" w:rsidRPr="005647A5" w:rsidRDefault="17A1870D" w:rsidP="7DA76EC9">
      <w:r w:rsidRPr="005647A5">
        <w:t xml:space="preserve">All </w:t>
      </w:r>
      <w:r w:rsidR="005647A5" w:rsidRPr="005647A5">
        <w:t>single-voxel spectroscopy (SVS)</w:t>
      </w:r>
      <w:r w:rsidR="295272F8" w:rsidRPr="005647A5">
        <w:t xml:space="preserve"> data</w:t>
      </w:r>
      <w:r w:rsidR="75064F23" w:rsidRPr="005647A5">
        <w:t>, regardless of manufacturer, field strength, or sequence</w:t>
      </w:r>
      <w:r w:rsidR="005647A5" w:rsidRPr="005647A5">
        <w:t xml:space="preserve"> type,</w:t>
      </w:r>
      <w:r w:rsidR="295272F8" w:rsidRPr="005647A5">
        <w:t xml:space="preserve"> </w:t>
      </w:r>
      <w:r w:rsidR="005647A5" w:rsidRPr="005647A5">
        <w:t xml:space="preserve">are </w:t>
      </w:r>
      <w:r w:rsidR="295272F8" w:rsidRPr="005647A5">
        <w:t>eligible for inclusion</w:t>
      </w:r>
      <w:r w:rsidR="005647A5" w:rsidRPr="005647A5">
        <w:t>.</w:t>
      </w:r>
      <w:r w:rsidR="295272F8" w:rsidRPr="005647A5">
        <w:t xml:space="preserve"> </w:t>
      </w:r>
      <w:r w:rsidR="005647A5" w:rsidRPr="005647A5">
        <w:t>T</w:t>
      </w:r>
      <w:r w:rsidR="295272F8" w:rsidRPr="005647A5">
        <w:t xml:space="preserve">he </w:t>
      </w:r>
      <w:r w:rsidR="005647A5" w:rsidRPr="005647A5">
        <w:t xml:space="preserve">Osprey data processing </w:t>
      </w:r>
      <w:r w:rsidR="295272F8" w:rsidRPr="005647A5">
        <w:t xml:space="preserve">pipeline supports </w:t>
      </w:r>
      <w:r w:rsidR="005647A5" w:rsidRPr="005647A5">
        <w:t>many different sequences and vendor-</w:t>
      </w:r>
      <w:r w:rsidR="56466C3E" w:rsidRPr="005647A5">
        <w:t>specific raw data formats</w:t>
      </w:r>
      <w:r w:rsidR="77412FA5" w:rsidRPr="005647A5">
        <w:t xml:space="preserve">. </w:t>
      </w:r>
      <w:r w:rsidR="0D2E5ED5" w:rsidRPr="005647A5">
        <w:t>Initial</w:t>
      </w:r>
      <w:r w:rsidR="77412FA5" w:rsidRPr="005647A5">
        <w:t xml:space="preserve"> analyses will </w:t>
      </w:r>
      <w:r w:rsidR="6A2C3638" w:rsidRPr="005647A5">
        <w:t xml:space="preserve">focus on </w:t>
      </w:r>
      <w:r w:rsidR="09A785F4" w:rsidRPr="005647A5">
        <w:t>normative (</w:t>
      </w:r>
      <w:r w:rsidR="005647A5" w:rsidRPr="005647A5">
        <w:t xml:space="preserve">healthy </w:t>
      </w:r>
      <w:r w:rsidR="09A785F4" w:rsidRPr="005647A5">
        <w:t xml:space="preserve">control) </w:t>
      </w:r>
      <w:r w:rsidR="6A2C3638" w:rsidRPr="005647A5">
        <w:t xml:space="preserve">data </w:t>
      </w:r>
      <w:r w:rsidR="5476A7AD" w:rsidRPr="005647A5">
        <w:t xml:space="preserve">from typically developing, healthy subjects </w:t>
      </w:r>
      <w:r w:rsidR="49BC67B5" w:rsidRPr="005647A5">
        <w:t xml:space="preserve">where the study exclusion criteria included </w:t>
      </w:r>
      <w:r w:rsidR="184ADAF5" w:rsidRPr="005647A5">
        <w:t>the</w:t>
      </w:r>
      <w:r w:rsidR="044953D4" w:rsidRPr="005647A5">
        <w:t xml:space="preserve"> absence of </w:t>
      </w:r>
      <w:r w:rsidR="182E416B" w:rsidRPr="005647A5">
        <w:t>a previous medical diagnosis of brain injury, stroke, neuropsychiatric disorders.</w:t>
      </w:r>
    </w:p>
    <w:p w14:paraId="7914DFF0" w14:textId="3E3865DE" w:rsidR="005B35E4" w:rsidRDefault="005B35E4">
      <w:pPr>
        <w:pStyle w:val="Heading2"/>
      </w:pPr>
      <w:bookmarkStart w:id="3" w:name="_Toc189646588"/>
      <w:r>
        <w:t>Contact</w:t>
      </w:r>
      <w:bookmarkEnd w:id="3"/>
    </w:p>
    <w:p w14:paraId="7A59D17E" w14:textId="1DA03BCC" w:rsidR="006170AA" w:rsidRDefault="006170AA" w:rsidP="005B35E4">
      <w:r>
        <w:t>If you have questions about the project, please contact the ENIGMA-MRS group leaders:</w:t>
      </w:r>
    </w:p>
    <w:p w14:paraId="7ECDCC7B" w14:textId="5054E420" w:rsidR="005B35E4" w:rsidRDefault="006170AA" w:rsidP="006170AA">
      <w:pPr>
        <w:pStyle w:val="ListParagraph"/>
        <w:numPr>
          <w:ilvl w:val="0"/>
          <w:numId w:val="11"/>
        </w:numPr>
      </w:pPr>
      <w:r>
        <w:t>Dr. Alexander Lin</w:t>
      </w:r>
      <w:r>
        <w:tab/>
      </w:r>
      <w:r w:rsidR="00B726B9">
        <w:tab/>
      </w:r>
      <w:hyperlink r:id="rId10" w:history="1">
        <w:r w:rsidR="00B726B9" w:rsidRPr="008010B7">
          <w:rPr>
            <w:rStyle w:val="Hyperlink"/>
          </w:rPr>
          <w:t>aplin@bwh.harvard.edu</w:t>
        </w:r>
      </w:hyperlink>
    </w:p>
    <w:p w14:paraId="033C967C" w14:textId="6A3CF92F" w:rsidR="00B726B9" w:rsidRDefault="00B726B9" w:rsidP="006170AA">
      <w:pPr>
        <w:pStyle w:val="ListParagraph"/>
        <w:numPr>
          <w:ilvl w:val="0"/>
          <w:numId w:val="11"/>
        </w:numPr>
      </w:pPr>
      <w:r>
        <w:lastRenderedPageBreak/>
        <w:t>Dr. Brenda Bartnik-Ols</w:t>
      </w:r>
      <w:r w:rsidR="2E104BE6">
        <w:t>o</w:t>
      </w:r>
      <w:r>
        <w:t>n</w:t>
      </w:r>
      <w:r>
        <w:tab/>
      </w:r>
      <w:hyperlink r:id="rId11">
        <w:r w:rsidR="002B0CBF" w:rsidRPr="66E51D74">
          <w:rPr>
            <w:rStyle w:val="Hyperlink"/>
          </w:rPr>
          <w:t>bbartnik@llu.edu</w:t>
        </w:r>
      </w:hyperlink>
    </w:p>
    <w:p w14:paraId="113E02E3" w14:textId="1E2C272F" w:rsidR="002B0CBF" w:rsidRDefault="002B0CBF" w:rsidP="006170AA">
      <w:pPr>
        <w:pStyle w:val="ListParagraph"/>
        <w:numPr>
          <w:ilvl w:val="0"/>
          <w:numId w:val="11"/>
        </w:numPr>
      </w:pPr>
      <w:r>
        <w:t>Dr. Ashley Harris</w:t>
      </w:r>
      <w:r>
        <w:tab/>
      </w:r>
      <w:r>
        <w:tab/>
      </w:r>
      <w:hyperlink r:id="rId12" w:history="1">
        <w:r w:rsidRPr="008010B7">
          <w:rPr>
            <w:rStyle w:val="Hyperlink"/>
          </w:rPr>
          <w:t>ashley.harris2@ucalgary.ca</w:t>
        </w:r>
      </w:hyperlink>
      <w:r>
        <w:t>.</w:t>
      </w:r>
    </w:p>
    <w:p w14:paraId="3E4EAFDC" w14:textId="46054935" w:rsidR="002B0CBF" w:rsidRDefault="002B0CBF" w:rsidP="002B0CBF">
      <w:r>
        <w:t>For technical questions about the Osprey analysis pipeline</w:t>
      </w:r>
      <w:r w:rsidR="007B723D">
        <w:t>, please submit a GitHub issue at the Osprey repository (</w:t>
      </w:r>
      <w:hyperlink r:id="rId13" w:history="1">
        <w:r w:rsidR="00D36382" w:rsidRPr="008010B7">
          <w:rPr>
            <w:rStyle w:val="Hyperlink"/>
          </w:rPr>
          <w:t>https://github.com/schorschinho/osprey/issues</w:t>
        </w:r>
      </w:hyperlink>
      <w:r w:rsidR="00D36382">
        <w:t xml:space="preserve">) or </w:t>
      </w:r>
      <w:r w:rsidR="007B723D">
        <w:t>contact</w:t>
      </w:r>
    </w:p>
    <w:p w14:paraId="53C6152D" w14:textId="60FF0C8D" w:rsidR="005B35E4" w:rsidRDefault="007B723D">
      <w:pPr>
        <w:pStyle w:val="ListParagraph"/>
        <w:numPr>
          <w:ilvl w:val="0"/>
          <w:numId w:val="11"/>
        </w:numPr>
      </w:pPr>
      <w:r>
        <w:t>Dr. Georg Oeltzschner</w:t>
      </w:r>
      <w:r>
        <w:tab/>
      </w:r>
      <w:r>
        <w:tab/>
      </w:r>
      <w:hyperlink r:id="rId14" w:history="1">
        <w:r w:rsidRPr="008010B7">
          <w:rPr>
            <w:rStyle w:val="Hyperlink"/>
          </w:rPr>
          <w:t>goeltzs1@jh.edu</w:t>
        </w:r>
      </w:hyperlink>
    </w:p>
    <w:p w14:paraId="2DC82F19" w14:textId="77777777" w:rsidR="002C39CA" w:rsidRDefault="002C39CA" w:rsidP="002C39CA">
      <w:pPr>
        <w:pStyle w:val="Heading2"/>
      </w:pPr>
      <w:bookmarkStart w:id="4" w:name="_Toc189646589"/>
      <w:r>
        <w:t>Contributors</w:t>
      </w:r>
      <w:bookmarkEnd w:id="4"/>
    </w:p>
    <w:p w14:paraId="73C39823" w14:textId="77777777" w:rsidR="002C39CA" w:rsidRDefault="002C39CA" w:rsidP="002C39CA">
      <w:r>
        <w:t>This document has been drafted and edited by the following individuals:</w:t>
      </w:r>
    </w:p>
    <w:p w14:paraId="31B0708D" w14:textId="77777777" w:rsidR="002C39CA" w:rsidRPr="002D476F" w:rsidRDefault="002C39CA" w:rsidP="002C39CA">
      <w:r>
        <w:t>Brenda Bartnik-Olson, Alexander P. Lin, Ashley D. Harris, Helge J. Zöllner, Georg Oeltzschner</w:t>
      </w:r>
    </w:p>
    <w:p w14:paraId="4D1D3365" w14:textId="25AD4DE1" w:rsidR="002C39CA" w:rsidRDefault="002C39CA">
      <w:r>
        <w:br w:type="page"/>
      </w:r>
    </w:p>
    <w:p w14:paraId="31587DB3" w14:textId="145CE85E" w:rsidR="00754689" w:rsidRDefault="00754689" w:rsidP="00754689">
      <w:pPr>
        <w:pStyle w:val="Heading1"/>
        <w:rPr>
          <w:rFonts w:eastAsia="Calibri"/>
        </w:rPr>
      </w:pPr>
      <w:bookmarkStart w:id="5" w:name="_Toc189646590"/>
      <w:r>
        <w:rPr>
          <w:rFonts w:eastAsia="Calibri"/>
        </w:rPr>
        <w:lastRenderedPageBreak/>
        <w:t>Installation &amp; Setup</w:t>
      </w:r>
      <w:bookmarkEnd w:id="5"/>
    </w:p>
    <w:p w14:paraId="2ADAFD24" w14:textId="77777777" w:rsidR="00754689" w:rsidRDefault="00754689" w:rsidP="00754689">
      <w:pPr>
        <w:pStyle w:val="Heading2"/>
      </w:pPr>
      <w:bookmarkStart w:id="6" w:name="_Ref158885861"/>
      <w:bookmarkStart w:id="7" w:name="_Toc189646591"/>
      <w:r>
        <w:t>System requirements</w:t>
      </w:r>
      <w:bookmarkEnd w:id="6"/>
      <w:bookmarkEnd w:id="7"/>
    </w:p>
    <w:p w14:paraId="2E2E2200" w14:textId="28A3B25D" w:rsidR="00754689" w:rsidRDefault="00754689" w:rsidP="00754689">
      <w:r>
        <w:t xml:space="preserve">Osprey can generally be run on any modern personal computer with MATLAB. If you don’t have a MATLAB license (or do not have access to the required toolboxes set out in Section </w:t>
      </w:r>
      <w:r>
        <w:fldChar w:fldCharType="begin"/>
      </w:r>
      <w:r>
        <w:instrText xml:space="preserve"> REF _Ref158110678 \r \h </w:instrText>
      </w:r>
      <w:r>
        <w:fldChar w:fldCharType="separate"/>
      </w:r>
      <w:r w:rsidR="00F62C78">
        <w:t>2.2</w:t>
      </w:r>
      <w:r>
        <w:fldChar w:fldCharType="end"/>
      </w:r>
      <w:r>
        <w:t xml:space="preserve">), please read Section </w:t>
      </w:r>
      <w:r>
        <w:fldChar w:fldCharType="begin"/>
      </w:r>
      <w:r>
        <w:instrText xml:space="preserve"> REF _Ref158110714 \r \h </w:instrText>
      </w:r>
      <w:r>
        <w:fldChar w:fldCharType="separate"/>
      </w:r>
      <w:r w:rsidR="00F62C78">
        <w:t>5.1.2</w:t>
      </w:r>
      <w:r>
        <w:fldChar w:fldCharType="end"/>
      </w:r>
      <w:r>
        <w:t xml:space="preserve"> for instructions on using the compiled Osprey executable.</w:t>
      </w:r>
    </w:p>
    <w:p w14:paraId="3ADB1E43" w14:textId="7D5641ED" w:rsidR="00754689" w:rsidRDefault="00754689" w:rsidP="00754689">
      <w:r>
        <w:t>For this project, Osprey is going to internally call a compiled LCModel binary to carry out the modeling process. We have pre-compiled LCModel binaries for several systems that should work out of the box</w:t>
      </w:r>
      <w:r w:rsidR="00A5461E">
        <w:t xml:space="preserve">, but please </w:t>
      </w:r>
      <w:r w:rsidR="000D6079">
        <w:t xml:space="preserve">test on your system as described in Section </w:t>
      </w:r>
      <w:r w:rsidR="000D6079">
        <w:fldChar w:fldCharType="begin"/>
      </w:r>
      <w:r w:rsidR="000D6079">
        <w:instrText xml:space="preserve"> REF _Ref160090919 \r \h </w:instrText>
      </w:r>
      <w:r w:rsidR="000D6079">
        <w:fldChar w:fldCharType="separate"/>
      </w:r>
      <w:r w:rsidR="00F62C78">
        <w:t>2.3</w:t>
      </w:r>
      <w:r w:rsidR="000D6079">
        <w:fldChar w:fldCharType="end"/>
      </w:r>
      <w:r>
        <w:t xml:space="preserve">. We recommend running </w:t>
      </w:r>
      <w:r w:rsidR="001E60B5">
        <w:t xml:space="preserve">the analysis on </w:t>
      </w:r>
      <w:r>
        <w:t>one of the following operating systems:</w:t>
      </w:r>
    </w:p>
    <w:p w14:paraId="0324B607" w14:textId="47A5AB73" w:rsidR="00754689" w:rsidRDefault="00754689" w:rsidP="001E60B5">
      <w:pPr>
        <w:pStyle w:val="ListParagraph"/>
        <w:numPr>
          <w:ilvl w:val="0"/>
          <w:numId w:val="4"/>
        </w:numPr>
      </w:pPr>
      <w:r>
        <w:t xml:space="preserve">macOS on Intel or M </w:t>
      </w:r>
      <w:r w:rsidR="001C43C8">
        <w:t xml:space="preserve">(tentative) </w:t>
      </w:r>
      <w:r>
        <w:t>processors</w:t>
      </w:r>
      <w:r w:rsidR="00F62C78">
        <w:t xml:space="preserve"> (</w:t>
      </w:r>
      <w:hyperlink r:id="rId15" w:history="1">
        <w:r w:rsidR="00F62C78" w:rsidRPr="00F62C78">
          <w:rPr>
            <w:rStyle w:val="Hyperlink"/>
          </w:rPr>
          <w:t>how to find out what CP you have</w:t>
        </w:r>
      </w:hyperlink>
      <w:r w:rsidR="00F62C78">
        <w:t>)</w:t>
      </w:r>
    </w:p>
    <w:p w14:paraId="3267DB2C" w14:textId="77777777" w:rsidR="00754689" w:rsidRDefault="00754689" w:rsidP="001E60B5">
      <w:pPr>
        <w:pStyle w:val="ListParagraph"/>
        <w:numPr>
          <w:ilvl w:val="0"/>
          <w:numId w:val="4"/>
        </w:numPr>
      </w:pPr>
      <w:r>
        <w:t>Windows 10 or 11</w:t>
      </w:r>
    </w:p>
    <w:p w14:paraId="71D6F684" w14:textId="13FCAC6B" w:rsidR="00AC7C2D" w:rsidRDefault="00754689" w:rsidP="00AC7C2D">
      <w:pPr>
        <w:pStyle w:val="ListParagraph"/>
        <w:numPr>
          <w:ilvl w:val="0"/>
          <w:numId w:val="4"/>
        </w:numPr>
      </w:pPr>
      <w:r>
        <w:t>Ubuntu</w:t>
      </w:r>
    </w:p>
    <w:p w14:paraId="1D26FCE9" w14:textId="1A5BCEE1" w:rsidR="00AC7C2D" w:rsidRPr="00FF5E71" w:rsidRDefault="00AC7C2D" w:rsidP="00AC7C2D">
      <w:r>
        <w:t>If you encounter a problem during setup or analysis, please open a new GitHub issue in the Osprey repository.</w:t>
      </w:r>
    </w:p>
    <w:p w14:paraId="7892EEF4" w14:textId="77777777" w:rsidR="00754689" w:rsidRDefault="00754689" w:rsidP="00754689">
      <w:pPr>
        <w:pStyle w:val="Heading2"/>
      </w:pPr>
      <w:bookmarkStart w:id="8" w:name="_Ref158110678"/>
      <w:bookmarkStart w:id="9" w:name="_Toc189646592"/>
      <w:r>
        <w:t>Setup instructions</w:t>
      </w:r>
      <w:bookmarkEnd w:id="8"/>
      <w:bookmarkEnd w:id="9"/>
    </w:p>
    <w:p w14:paraId="3795786C" w14:textId="4AB10B8B" w:rsidR="003B11D2" w:rsidRDefault="003B11D2" w:rsidP="00754689">
      <w:r>
        <w:t xml:space="preserve">First, remove all toolboxes from your MATLAB path that might interfere with Osprey and SPM12, e.g., Gannet, FID-A, or </w:t>
      </w:r>
      <w:r w:rsidR="003A4A8C">
        <w:t>FieldTrip.</w:t>
      </w:r>
    </w:p>
    <w:p w14:paraId="37E60A4A" w14:textId="6876FB59" w:rsidR="00754689" w:rsidRDefault="00754689" w:rsidP="00754689">
      <w:r>
        <w:t>Osprey currently requires MATLAB 2020b (or later) with the “Optimization” and “Statistics and Machine Learning” toolboxes installed.</w:t>
      </w:r>
    </w:p>
    <w:p w14:paraId="0E0478AD" w14:textId="4279D600" w:rsidR="00365BCF" w:rsidRDefault="00754689" w:rsidP="00754689">
      <w:pPr>
        <w:pStyle w:val="NormalWeb"/>
        <w:spacing w:before="0" w:beforeAutospacing="0" w:after="240" w:afterAutospacing="0"/>
        <w:rPr>
          <w:rFonts w:asciiTheme="minorHAnsi" w:hAnsiTheme="minorHAnsi" w:cstheme="minorHAnsi"/>
          <w:sz w:val="22"/>
          <w:szCs w:val="22"/>
        </w:rPr>
      </w:pPr>
      <w:r w:rsidRPr="008D5742">
        <w:rPr>
          <w:rFonts w:asciiTheme="minorHAnsi" w:hAnsiTheme="minorHAnsi" w:cstheme="minorHAnsi"/>
          <w:sz w:val="22"/>
          <w:szCs w:val="22"/>
        </w:rPr>
        <w:t>Download</w:t>
      </w:r>
      <w:r w:rsidR="00C1164D">
        <w:rPr>
          <w:rFonts w:asciiTheme="minorHAnsi" w:hAnsiTheme="minorHAnsi" w:cstheme="minorHAnsi"/>
          <w:sz w:val="22"/>
          <w:szCs w:val="22"/>
        </w:rPr>
        <w:t xml:space="preserve"> </w:t>
      </w:r>
      <w:r w:rsidRPr="008D5742">
        <w:rPr>
          <w:rStyle w:val="Strong"/>
          <w:rFonts w:asciiTheme="minorHAnsi" w:eastAsiaTheme="majorEastAsia" w:hAnsiTheme="minorHAnsi" w:cstheme="minorHAnsi"/>
          <w:sz w:val="22"/>
          <w:szCs w:val="22"/>
        </w:rPr>
        <w:t>Osprey</w:t>
      </w:r>
      <w:r w:rsidRPr="008D5742">
        <w:rPr>
          <w:rFonts w:asciiTheme="minorHAnsi" w:hAnsiTheme="minorHAnsi" w:cstheme="minorHAnsi"/>
          <w:sz w:val="22"/>
          <w:szCs w:val="22"/>
        </w:rPr>
        <w:t> </w:t>
      </w:r>
      <w:r w:rsidR="00A87F5C">
        <w:rPr>
          <w:rFonts w:asciiTheme="minorHAnsi" w:hAnsiTheme="minorHAnsi" w:cstheme="minorHAnsi"/>
          <w:sz w:val="22"/>
          <w:szCs w:val="22"/>
        </w:rPr>
        <w:t>version 2.9</w:t>
      </w:r>
      <w:r w:rsidR="00C7183F">
        <w:rPr>
          <w:rFonts w:asciiTheme="minorHAnsi" w:hAnsiTheme="minorHAnsi" w:cstheme="minorHAnsi"/>
          <w:sz w:val="22"/>
          <w:szCs w:val="22"/>
        </w:rPr>
        <w:t>.0 (released November 26, 2024)</w:t>
      </w:r>
      <w:r w:rsidR="00A87F5C">
        <w:rPr>
          <w:rFonts w:asciiTheme="minorHAnsi" w:hAnsiTheme="minorHAnsi" w:cstheme="minorHAnsi"/>
          <w:sz w:val="22"/>
          <w:szCs w:val="22"/>
        </w:rPr>
        <w:t xml:space="preserve"> </w:t>
      </w:r>
      <w:r w:rsidRPr="008D5742">
        <w:rPr>
          <w:rFonts w:asciiTheme="minorHAnsi" w:hAnsiTheme="minorHAnsi" w:cstheme="minorHAnsi"/>
          <w:sz w:val="22"/>
          <w:szCs w:val="22"/>
        </w:rPr>
        <w:t>from its </w:t>
      </w:r>
      <w:hyperlink r:id="rId16" w:history="1">
        <w:r w:rsidR="00C7183F" w:rsidRPr="00C7183F">
          <w:rPr>
            <w:rStyle w:val="Hyperlink"/>
            <w:rFonts w:asciiTheme="minorHAnsi" w:eastAsiaTheme="majorEastAsia" w:hAnsiTheme="minorHAnsi" w:cstheme="minorHAnsi"/>
            <w:sz w:val="22"/>
            <w:szCs w:val="22"/>
          </w:rPr>
          <w:t>GitHub release repository</w:t>
        </w:r>
      </w:hyperlink>
      <w:r w:rsidR="000A4B32" w:rsidRPr="000A4B32">
        <w:rPr>
          <w:rFonts w:asciiTheme="minorHAnsi" w:hAnsiTheme="minorHAnsi" w:cstheme="minorHAnsi"/>
          <w:sz w:val="22"/>
          <w:szCs w:val="22"/>
        </w:rPr>
        <w:t>.</w:t>
      </w:r>
    </w:p>
    <w:p w14:paraId="7932421C" w14:textId="0BA051BC" w:rsidR="00365BCF" w:rsidRDefault="00365BCF" w:rsidP="00754689">
      <w:pPr>
        <w:pStyle w:val="NormalWeb"/>
        <w:spacing w:before="0" w:beforeAutospacing="0" w:after="240" w:afterAutospacing="0"/>
        <w:rPr>
          <w:rFonts w:asciiTheme="minorHAnsi" w:hAnsiTheme="minorHAnsi" w:cstheme="minorHAnsi"/>
          <w:sz w:val="22"/>
          <w:szCs w:val="22"/>
        </w:rPr>
      </w:pPr>
      <w:r>
        <w:rPr>
          <w:rFonts w:asciiTheme="minorHAnsi" w:hAnsiTheme="minorHAnsi" w:cstheme="minorHAnsi"/>
          <w:sz w:val="22"/>
          <w:szCs w:val="22"/>
        </w:rPr>
        <w:t>D</w:t>
      </w:r>
      <w:r w:rsidRPr="008D5742">
        <w:rPr>
          <w:rFonts w:asciiTheme="minorHAnsi" w:hAnsiTheme="minorHAnsi" w:cstheme="minorHAnsi"/>
          <w:sz w:val="22"/>
          <w:szCs w:val="22"/>
        </w:rPr>
        <w:t>ownload </w:t>
      </w:r>
      <w:r w:rsidRPr="008D5742">
        <w:rPr>
          <w:rStyle w:val="Strong"/>
          <w:rFonts w:asciiTheme="minorHAnsi" w:eastAsiaTheme="majorEastAsia" w:hAnsiTheme="minorHAnsi" w:cstheme="minorHAnsi"/>
          <w:sz w:val="22"/>
          <w:szCs w:val="22"/>
        </w:rPr>
        <w:t>SPM12</w:t>
      </w:r>
      <w:r w:rsidRPr="008D5742">
        <w:rPr>
          <w:rFonts w:asciiTheme="minorHAnsi" w:hAnsiTheme="minorHAnsi" w:cstheme="minorHAnsi"/>
          <w:sz w:val="22"/>
          <w:szCs w:val="22"/>
        </w:rPr>
        <w:t> </w:t>
      </w:r>
      <w:hyperlink r:id="rId17" w:history="1">
        <w:r w:rsidRPr="008D5742">
          <w:rPr>
            <w:rStyle w:val="Hyperlink"/>
            <w:rFonts w:asciiTheme="minorHAnsi" w:eastAsiaTheme="majorEastAsia" w:hAnsiTheme="minorHAnsi" w:cstheme="minorHAnsi"/>
            <w:color w:val="2E74B5" w:themeColor="accent5" w:themeShade="BF"/>
            <w:sz w:val="22"/>
            <w:szCs w:val="22"/>
          </w:rPr>
          <w:t>from the UCL website</w:t>
        </w:r>
      </w:hyperlink>
      <w:r w:rsidR="000A4B32" w:rsidRPr="000A4B32">
        <w:rPr>
          <w:rFonts w:asciiTheme="minorHAnsi" w:hAnsiTheme="minorHAnsi" w:cstheme="minorHAnsi"/>
          <w:sz w:val="22"/>
          <w:szCs w:val="22"/>
        </w:rPr>
        <w:t>.</w:t>
      </w:r>
      <w:r w:rsidR="00DA3047">
        <w:rPr>
          <w:rFonts w:asciiTheme="minorHAnsi" w:hAnsiTheme="minorHAnsi" w:cstheme="minorHAnsi"/>
          <w:sz w:val="22"/>
          <w:szCs w:val="22"/>
        </w:rPr>
        <w:t xml:space="preserve"> </w:t>
      </w:r>
      <w:r w:rsidR="00DA3047" w:rsidRPr="00DA3047">
        <w:rPr>
          <w:rFonts w:asciiTheme="minorHAnsi" w:hAnsiTheme="minorHAnsi" w:cstheme="minorHAnsi"/>
          <w:sz w:val="22"/>
          <w:szCs w:val="22"/>
        </w:rPr>
        <w:t>If you run an Apple Silicon processor (M1 and later), please download the </w:t>
      </w:r>
      <w:hyperlink r:id="rId18" w:history="1">
        <w:r w:rsidR="00DA3047" w:rsidRPr="00DA3047">
          <w:rPr>
            <w:rStyle w:val="Hyperlink"/>
            <w:rFonts w:asciiTheme="minorHAnsi" w:hAnsiTheme="minorHAnsi" w:cstheme="minorHAnsi"/>
            <w:sz w:val="22"/>
            <w:szCs w:val="22"/>
          </w:rPr>
          <w:t>SPM development version from GitHub</w:t>
        </w:r>
      </w:hyperlink>
      <w:r w:rsidR="00DA3047">
        <w:rPr>
          <w:rFonts w:asciiTheme="minorHAnsi" w:hAnsiTheme="minorHAnsi" w:cstheme="minorHAnsi"/>
          <w:sz w:val="22"/>
          <w:szCs w:val="22"/>
        </w:rPr>
        <w:t xml:space="preserve"> instead.</w:t>
      </w:r>
    </w:p>
    <w:p w14:paraId="181F12D4" w14:textId="77777777" w:rsidR="00365BCF" w:rsidRPr="008D5742" w:rsidRDefault="00365BCF" w:rsidP="00365BCF">
      <w:pPr>
        <w:pStyle w:val="NormalWeb"/>
        <w:spacing w:before="0" w:beforeAutospacing="0" w:after="240" w:afterAutospacing="0"/>
        <w:rPr>
          <w:rFonts w:asciiTheme="minorHAnsi" w:hAnsiTheme="minorHAnsi" w:cstheme="minorHAnsi"/>
          <w:sz w:val="22"/>
          <w:szCs w:val="22"/>
        </w:rPr>
      </w:pPr>
      <w:r w:rsidRPr="008D5742">
        <w:rPr>
          <w:rFonts w:asciiTheme="minorHAnsi" w:hAnsiTheme="minorHAnsi" w:cstheme="minorHAnsi"/>
          <w:sz w:val="22"/>
          <w:szCs w:val="22"/>
        </w:rPr>
        <w:t>Make sure to regularly check for updates, as we frequently commit new features, bug fixes, and improved functions.</w:t>
      </w:r>
    </w:p>
    <w:p w14:paraId="7B21FCCB" w14:textId="77777777" w:rsidR="00365BCF" w:rsidRPr="008D5742" w:rsidRDefault="00365BCF" w:rsidP="00365BCF">
      <w:pPr>
        <w:pStyle w:val="NormalWeb"/>
        <w:spacing w:before="0" w:beforeAutospacing="0" w:after="0" w:afterAutospacing="0"/>
        <w:rPr>
          <w:rFonts w:asciiTheme="minorHAnsi" w:hAnsiTheme="minorHAnsi" w:cstheme="minorHAnsi"/>
          <w:sz w:val="22"/>
          <w:szCs w:val="22"/>
        </w:rPr>
      </w:pPr>
      <w:r w:rsidRPr="008D5742">
        <w:rPr>
          <w:rFonts w:asciiTheme="minorHAnsi" w:hAnsiTheme="minorHAnsi" w:cstheme="minorHAnsi"/>
          <w:sz w:val="22"/>
          <w:szCs w:val="22"/>
        </w:rPr>
        <w:t>If you want to use the </w:t>
      </w:r>
      <w:r w:rsidRPr="008D5742">
        <w:rPr>
          <w:rStyle w:val="HTMLCode"/>
          <w:rFonts w:asciiTheme="minorHAnsi" w:eastAsiaTheme="majorEastAsia" w:hAnsiTheme="minorHAnsi" w:cstheme="minorHAnsi"/>
          <w:sz w:val="22"/>
          <w:szCs w:val="22"/>
        </w:rPr>
        <w:t>Osprey</w:t>
      </w:r>
      <w:r w:rsidRPr="008D5742">
        <w:rPr>
          <w:rFonts w:asciiTheme="minorHAnsi" w:hAnsiTheme="minorHAnsi" w:cstheme="minorHAnsi"/>
          <w:sz w:val="22"/>
          <w:szCs w:val="22"/>
        </w:rPr>
        <w:t> Graphical User Interface (GUI), please download the following toolboxes from the MATLAB File Exchange:</w:t>
      </w:r>
    </w:p>
    <w:p w14:paraId="61EBF746" w14:textId="75D59915" w:rsidR="00365BCF" w:rsidRPr="007E6CCC" w:rsidRDefault="00365BCF" w:rsidP="00AC7C2D">
      <w:pPr>
        <w:pStyle w:val="NormalWeb"/>
        <w:numPr>
          <w:ilvl w:val="0"/>
          <w:numId w:val="2"/>
        </w:numPr>
        <w:spacing w:before="0" w:beforeAutospacing="0" w:after="0" w:afterAutospacing="0"/>
        <w:rPr>
          <w:rFonts w:asciiTheme="minorHAnsi" w:hAnsiTheme="minorHAnsi" w:cstheme="minorHAnsi"/>
          <w:sz w:val="22"/>
          <w:szCs w:val="22"/>
        </w:rPr>
      </w:pPr>
      <w:hyperlink r:id="rId19" w:history="1">
        <w:r w:rsidRPr="007E6CCC">
          <w:rPr>
            <w:rStyle w:val="Hyperlink"/>
            <w:rFonts w:asciiTheme="minorHAnsi" w:eastAsiaTheme="majorEastAsia" w:hAnsiTheme="minorHAnsi" w:cstheme="minorHAnsi"/>
            <w:color w:val="2E74B5" w:themeColor="accent5" w:themeShade="BF"/>
            <w:sz w:val="22"/>
            <w:szCs w:val="22"/>
          </w:rPr>
          <w:t>GUI Layout Toolbox</w:t>
        </w:r>
      </w:hyperlink>
      <w:r w:rsidRPr="007E6CCC">
        <w:rPr>
          <w:rFonts w:asciiTheme="minorHAnsi" w:hAnsiTheme="minorHAnsi" w:cstheme="minorHAnsi"/>
          <w:sz w:val="22"/>
          <w:szCs w:val="22"/>
        </w:rPr>
        <w:t> (David Sampson)</w:t>
      </w:r>
    </w:p>
    <w:p w14:paraId="347A1844" w14:textId="30A8AC5B" w:rsidR="00365BCF" w:rsidRPr="007E6CCC" w:rsidRDefault="00365BCF" w:rsidP="00AC7C2D">
      <w:pPr>
        <w:pStyle w:val="NormalWeb"/>
        <w:numPr>
          <w:ilvl w:val="0"/>
          <w:numId w:val="2"/>
        </w:numPr>
        <w:spacing w:before="0" w:beforeAutospacing="0" w:after="0" w:afterAutospacing="0"/>
        <w:rPr>
          <w:rFonts w:asciiTheme="minorHAnsi" w:hAnsiTheme="minorHAnsi" w:cstheme="minorHAnsi"/>
          <w:sz w:val="22"/>
          <w:szCs w:val="22"/>
        </w:rPr>
      </w:pPr>
      <w:hyperlink r:id="rId20" w:history="1">
        <w:r w:rsidRPr="007E6CCC">
          <w:rPr>
            <w:rStyle w:val="Hyperlink"/>
            <w:rFonts w:asciiTheme="minorHAnsi" w:eastAsiaTheme="majorEastAsia" w:hAnsiTheme="minorHAnsi" w:cstheme="minorHAnsi"/>
            <w:color w:val="2E74B5" w:themeColor="accent5" w:themeShade="BF"/>
            <w:sz w:val="22"/>
            <w:szCs w:val="22"/>
          </w:rPr>
          <w:t>Widget Toolbox</w:t>
        </w:r>
      </w:hyperlink>
      <w:r w:rsidRPr="007E6CCC">
        <w:rPr>
          <w:rFonts w:asciiTheme="minorHAnsi" w:hAnsiTheme="minorHAnsi" w:cstheme="minorHAnsi"/>
          <w:sz w:val="22"/>
          <w:szCs w:val="22"/>
        </w:rPr>
        <w:t> (Robin Jackey)</w:t>
      </w:r>
    </w:p>
    <w:p w14:paraId="4B01A864" w14:textId="6E73E5D3" w:rsidR="00365BCF" w:rsidRDefault="00365BCF" w:rsidP="00AC7C2D">
      <w:pPr>
        <w:pStyle w:val="NormalWeb"/>
        <w:numPr>
          <w:ilvl w:val="0"/>
          <w:numId w:val="2"/>
        </w:numPr>
        <w:spacing w:before="0" w:beforeAutospacing="0" w:after="0" w:afterAutospacing="0"/>
        <w:rPr>
          <w:rFonts w:asciiTheme="minorHAnsi" w:hAnsiTheme="minorHAnsi" w:cstheme="minorHAnsi"/>
          <w:sz w:val="22"/>
          <w:szCs w:val="22"/>
        </w:rPr>
      </w:pPr>
      <w:hyperlink r:id="rId21" w:history="1">
        <w:r w:rsidRPr="007E6CCC">
          <w:rPr>
            <w:rStyle w:val="Hyperlink"/>
            <w:rFonts w:asciiTheme="minorHAnsi" w:eastAsiaTheme="majorEastAsia" w:hAnsiTheme="minorHAnsi" w:cstheme="minorHAnsi"/>
            <w:sz w:val="22"/>
            <w:szCs w:val="22"/>
          </w:rPr>
          <w:t xml:space="preserve">Widgets Toolbox - Compatibility Support </w:t>
        </w:r>
      </w:hyperlink>
      <w:r w:rsidRPr="007E6CCC">
        <w:rPr>
          <w:rFonts w:asciiTheme="minorHAnsi" w:hAnsiTheme="minorHAnsi" w:cstheme="minorHAnsi"/>
          <w:sz w:val="22"/>
          <w:szCs w:val="22"/>
        </w:rPr>
        <w:t>(Robin Jackey)</w:t>
      </w:r>
    </w:p>
    <w:p w14:paraId="56DDDBC5" w14:textId="77777777" w:rsidR="00AC7C2D" w:rsidRPr="007E6CCC" w:rsidRDefault="00AC7C2D" w:rsidP="00AC7C2D">
      <w:pPr>
        <w:pStyle w:val="NormalWeb"/>
        <w:spacing w:before="0" w:beforeAutospacing="0" w:after="0" w:afterAutospacing="0"/>
        <w:ind w:left="720"/>
        <w:rPr>
          <w:rFonts w:asciiTheme="minorHAnsi" w:hAnsiTheme="minorHAnsi" w:cstheme="minorHAnsi"/>
          <w:sz w:val="22"/>
          <w:szCs w:val="22"/>
        </w:rPr>
      </w:pPr>
    </w:p>
    <w:p w14:paraId="19A5ED4E" w14:textId="77777777" w:rsidR="00365BCF" w:rsidRPr="008D5742" w:rsidRDefault="00365BCF" w:rsidP="00365BCF">
      <w:pPr>
        <w:pStyle w:val="NormalWeb"/>
        <w:spacing w:before="0" w:beforeAutospacing="0" w:after="240" w:afterAutospacing="0"/>
        <w:rPr>
          <w:rFonts w:asciiTheme="minorHAnsi" w:hAnsiTheme="minorHAnsi" w:cstheme="minorHAnsi"/>
          <w:sz w:val="22"/>
          <w:szCs w:val="22"/>
        </w:rPr>
      </w:pPr>
      <w:r w:rsidRPr="008D5742">
        <w:rPr>
          <w:rFonts w:asciiTheme="minorHAnsi" w:hAnsiTheme="minorHAnsi" w:cstheme="minorHAnsi"/>
          <w:sz w:val="22"/>
          <w:szCs w:val="22"/>
        </w:rPr>
        <w:t xml:space="preserve">Download </w:t>
      </w:r>
      <w:r>
        <w:rPr>
          <w:rFonts w:asciiTheme="minorHAnsi" w:hAnsiTheme="minorHAnsi" w:cstheme="minorHAnsi"/>
          <w:sz w:val="22"/>
          <w:szCs w:val="22"/>
        </w:rPr>
        <w:t>the</w:t>
      </w:r>
      <w:r w:rsidRPr="008D5742">
        <w:rPr>
          <w:rFonts w:asciiTheme="minorHAnsi" w:hAnsiTheme="minorHAnsi" w:cstheme="minorHAnsi"/>
          <w:sz w:val="22"/>
          <w:szCs w:val="22"/>
        </w:rPr>
        <w:t xml:space="preserve"> toolboxes in the MATLAB toolbox format (.mltbx). You can double-click to install. MATLAB will automatically add the toolboxes to its path.</w:t>
      </w:r>
    </w:p>
    <w:p w14:paraId="5A624436" w14:textId="2DF3F5A1" w:rsidR="00043CC7" w:rsidRDefault="00043CC7" w:rsidP="00754689">
      <w:pPr>
        <w:pStyle w:val="NormalWeb"/>
        <w:spacing w:before="0" w:beforeAutospacing="0" w:after="240" w:afterAutospacing="0"/>
        <w:rPr>
          <w:rFonts w:asciiTheme="minorHAnsi" w:hAnsiTheme="minorHAnsi" w:cstheme="minorHAnsi"/>
          <w:sz w:val="22"/>
          <w:szCs w:val="22"/>
        </w:rPr>
      </w:pPr>
      <w:r>
        <w:rPr>
          <w:rFonts w:asciiTheme="minorHAnsi" w:hAnsiTheme="minorHAnsi" w:cstheme="minorHAnsi"/>
          <w:sz w:val="22"/>
          <w:szCs w:val="22"/>
        </w:rPr>
        <w:t xml:space="preserve">It is recommended that you </w:t>
      </w:r>
      <w:r w:rsidR="00EB37E5">
        <w:rPr>
          <w:rFonts w:asciiTheme="minorHAnsi" w:hAnsiTheme="minorHAnsi" w:cstheme="minorHAnsi"/>
          <w:sz w:val="22"/>
          <w:szCs w:val="22"/>
        </w:rPr>
        <w:t>extract</w:t>
      </w:r>
      <w:r>
        <w:rPr>
          <w:rFonts w:asciiTheme="minorHAnsi" w:hAnsiTheme="minorHAnsi" w:cstheme="minorHAnsi"/>
          <w:sz w:val="22"/>
          <w:szCs w:val="22"/>
        </w:rPr>
        <w:t xml:space="preserve"> the Osprey and SPM12 code into your default MATLAB path</w:t>
      </w:r>
      <w:r w:rsidR="006E0B08">
        <w:rPr>
          <w:rFonts w:asciiTheme="minorHAnsi" w:hAnsiTheme="minorHAnsi" w:cstheme="minorHAnsi"/>
          <w:sz w:val="22"/>
          <w:szCs w:val="22"/>
        </w:rPr>
        <w:t>, which you can determine by opening MATLAB and typing `userpath` at the prompt.</w:t>
      </w:r>
    </w:p>
    <w:p w14:paraId="5DFF9D02" w14:textId="063E0FD9" w:rsidR="008F5D5A" w:rsidRDefault="0034274B" w:rsidP="00754689">
      <w:pPr>
        <w:pStyle w:val="NormalWeb"/>
        <w:spacing w:before="0" w:beforeAutospacing="0" w:after="240" w:afterAutospacing="0"/>
        <w:rPr>
          <w:rFonts w:asciiTheme="minorHAnsi" w:hAnsiTheme="minorHAnsi" w:cstheme="minorHAnsi"/>
          <w:sz w:val="22"/>
          <w:szCs w:val="22"/>
        </w:rPr>
      </w:pPr>
      <w:r>
        <w:rPr>
          <w:rFonts w:asciiTheme="minorHAnsi" w:hAnsiTheme="minorHAnsi" w:cstheme="minorHAnsi"/>
          <w:sz w:val="22"/>
          <w:szCs w:val="22"/>
        </w:rPr>
        <w:t xml:space="preserve">Before you start the analysis, you </w:t>
      </w:r>
      <w:r w:rsidR="001D2344">
        <w:rPr>
          <w:rFonts w:asciiTheme="minorHAnsi" w:hAnsiTheme="minorHAnsi" w:cstheme="minorHAnsi"/>
          <w:sz w:val="22"/>
          <w:szCs w:val="22"/>
        </w:rPr>
        <w:t>must</w:t>
      </w:r>
      <w:r>
        <w:rPr>
          <w:rFonts w:asciiTheme="minorHAnsi" w:hAnsiTheme="minorHAnsi" w:cstheme="minorHAnsi"/>
          <w:sz w:val="22"/>
          <w:szCs w:val="22"/>
        </w:rPr>
        <w:t xml:space="preserve"> add the </w:t>
      </w:r>
      <w:r w:rsidR="00754689" w:rsidRPr="008D5742">
        <w:rPr>
          <w:rFonts w:asciiTheme="minorHAnsi" w:hAnsiTheme="minorHAnsi" w:cstheme="minorHAnsi"/>
          <w:sz w:val="22"/>
          <w:szCs w:val="22"/>
        </w:rPr>
        <w:t xml:space="preserve">entire </w:t>
      </w:r>
      <w:r>
        <w:rPr>
          <w:rFonts w:asciiTheme="minorHAnsi" w:hAnsiTheme="minorHAnsi" w:cstheme="minorHAnsi"/>
          <w:sz w:val="22"/>
          <w:szCs w:val="22"/>
        </w:rPr>
        <w:t xml:space="preserve">Osprey </w:t>
      </w:r>
      <w:r w:rsidR="00754689" w:rsidRPr="008D5742">
        <w:rPr>
          <w:rFonts w:asciiTheme="minorHAnsi" w:hAnsiTheme="minorHAnsi" w:cstheme="minorHAnsi"/>
          <w:sz w:val="22"/>
          <w:szCs w:val="22"/>
        </w:rPr>
        <w:t>folder (</w:t>
      </w:r>
      <w:r w:rsidR="00754689" w:rsidRPr="0034274B">
        <w:rPr>
          <w:rFonts w:asciiTheme="minorHAnsi" w:hAnsiTheme="minorHAnsi" w:cstheme="minorHAnsi"/>
          <w:b/>
          <w:sz w:val="22"/>
          <w:szCs w:val="22"/>
        </w:rPr>
        <w:t>with</w:t>
      </w:r>
      <w:r w:rsidR="00754689" w:rsidRPr="008D5742">
        <w:rPr>
          <w:rFonts w:asciiTheme="minorHAnsi" w:hAnsiTheme="minorHAnsi" w:cstheme="minorHAnsi"/>
          <w:sz w:val="22"/>
          <w:szCs w:val="22"/>
        </w:rPr>
        <w:t xml:space="preserve"> subfolders) </w:t>
      </w:r>
      <w:r>
        <w:rPr>
          <w:rFonts w:asciiTheme="minorHAnsi" w:hAnsiTheme="minorHAnsi" w:cstheme="minorHAnsi"/>
          <w:sz w:val="22"/>
          <w:szCs w:val="22"/>
        </w:rPr>
        <w:t>and the SPM12 folder (</w:t>
      </w:r>
      <w:r w:rsidRPr="00AB4FC1">
        <w:rPr>
          <w:rFonts w:asciiTheme="minorHAnsi" w:hAnsiTheme="minorHAnsi" w:cstheme="minorHAnsi"/>
          <w:b/>
          <w:bCs/>
          <w:sz w:val="22"/>
          <w:szCs w:val="22"/>
        </w:rPr>
        <w:t>without</w:t>
      </w:r>
      <w:r>
        <w:rPr>
          <w:rFonts w:asciiTheme="minorHAnsi" w:hAnsiTheme="minorHAnsi" w:cstheme="minorHAnsi"/>
          <w:sz w:val="22"/>
          <w:szCs w:val="22"/>
        </w:rPr>
        <w:t xml:space="preserve"> subfolders) </w:t>
      </w:r>
      <w:r w:rsidR="00754689" w:rsidRPr="008D5742">
        <w:rPr>
          <w:rFonts w:asciiTheme="minorHAnsi" w:hAnsiTheme="minorHAnsi" w:cstheme="minorHAnsi"/>
          <w:sz w:val="22"/>
          <w:szCs w:val="22"/>
        </w:rPr>
        <w:t>to your MATLAB path</w:t>
      </w:r>
      <w:r>
        <w:rPr>
          <w:rFonts w:asciiTheme="minorHAnsi" w:hAnsiTheme="minorHAnsi" w:cstheme="minorHAnsi"/>
          <w:sz w:val="22"/>
          <w:szCs w:val="22"/>
        </w:rPr>
        <w:t xml:space="preserve"> with the following</w:t>
      </w:r>
      <w:r w:rsidR="00AB4FC1">
        <w:rPr>
          <w:rFonts w:asciiTheme="minorHAnsi" w:hAnsiTheme="minorHAnsi" w:cstheme="minorHAnsi"/>
          <w:sz w:val="22"/>
          <w:szCs w:val="22"/>
        </w:rPr>
        <w:t xml:space="preserve"> MATLAB prompt</w:t>
      </w:r>
      <w:r>
        <w:rPr>
          <w:rFonts w:asciiTheme="minorHAnsi" w:hAnsiTheme="minorHAnsi" w:cstheme="minorHAnsi"/>
          <w:sz w:val="22"/>
          <w:szCs w:val="22"/>
        </w:rPr>
        <w:t xml:space="preserve"> commands </w:t>
      </w:r>
      <w:r>
        <w:rPr>
          <w:rFonts w:asciiTheme="minorHAnsi" w:hAnsiTheme="minorHAnsi" w:cstheme="minorHAnsi"/>
          <w:sz w:val="22"/>
          <w:szCs w:val="22"/>
        </w:rPr>
        <w:lastRenderedPageBreak/>
        <w:t xml:space="preserve">(replace ‘userpath’ with the appropriate path if you have </w:t>
      </w:r>
      <w:r w:rsidR="001D2344">
        <w:rPr>
          <w:rFonts w:asciiTheme="minorHAnsi" w:hAnsiTheme="minorHAnsi" w:cstheme="minorHAnsi"/>
          <w:sz w:val="22"/>
          <w:szCs w:val="22"/>
        </w:rPr>
        <w:t>stored them in a different directory than the default MATLAB path):</w:t>
      </w:r>
    </w:p>
    <w:bookmarkStart w:id="10" w:name="_MON_1771662315"/>
    <w:bookmarkEnd w:id="10"/>
    <w:p w14:paraId="0BF48AA9" w14:textId="48363B40" w:rsidR="008F5D5A" w:rsidRDefault="00C57EB6" w:rsidP="0246EC1C">
      <w:pPr>
        <w:pStyle w:val="NormalWeb"/>
        <w:spacing w:before="0" w:beforeAutospacing="0" w:after="240" w:afterAutospacing="0"/>
        <w:rPr>
          <w:rFonts w:asciiTheme="minorHAnsi" w:hAnsiTheme="minorHAnsi" w:cstheme="minorBidi"/>
          <w:sz w:val="22"/>
          <w:szCs w:val="22"/>
        </w:rPr>
      </w:pPr>
      <w:r>
        <w:object w:dxaOrig="9360" w:dyaOrig="570" w14:anchorId="3F7821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28.5pt" o:ole="">
            <v:imagedata r:id="rId22" o:title=""/>
          </v:shape>
          <o:OLEObject Type="Embed" ProgID="Word.OpenDocumentText.12" ShapeID="_x0000_i1025" DrawAspect="Content" ObjectID="_1800260126" r:id="rId23"/>
        </w:object>
      </w:r>
    </w:p>
    <w:p w14:paraId="5C89A89F" w14:textId="735C223F" w:rsidR="00754689" w:rsidRDefault="00754689" w:rsidP="00754689">
      <w:pPr>
        <w:pStyle w:val="Heading2"/>
      </w:pPr>
      <w:bookmarkStart w:id="11" w:name="_Ref160090919"/>
      <w:bookmarkStart w:id="12" w:name="_Toc189646593"/>
      <w:r>
        <w:t>Testing the LCModel binary</w:t>
      </w:r>
      <w:bookmarkEnd w:id="11"/>
      <w:bookmarkEnd w:id="12"/>
    </w:p>
    <w:p w14:paraId="11D099F7" w14:textId="4C859855" w:rsidR="00F81BD5" w:rsidRDefault="009929BA" w:rsidP="00754689">
      <w:r>
        <w:rPr>
          <w:noProof/>
          <w14:ligatures w14:val="standardContextual"/>
        </w:rPr>
        <mc:AlternateContent>
          <mc:Choice Requires="wpg">
            <w:drawing>
              <wp:anchor distT="0" distB="0" distL="114300" distR="114300" simplePos="0" relativeHeight="251658240" behindDoc="0" locked="0" layoutInCell="1" allowOverlap="1" wp14:anchorId="0C261BE9" wp14:editId="342A63AB">
                <wp:simplePos x="0" y="0"/>
                <wp:positionH relativeFrom="column">
                  <wp:posOffset>4607442</wp:posOffset>
                </wp:positionH>
                <wp:positionV relativeFrom="paragraph">
                  <wp:posOffset>6025</wp:posOffset>
                </wp:positionV>
                <wp:extent cx="1453515" cy="4323080"/>
                <wp:effectExtent l="0" t="0" r="0" b="1270"/>
                <wp:wrapTight wrapText="bothSides">
                  <wp:wrapPolygon edited="0">
                    <wp:start x="0" y="0"/>
                    <wp:lineTo x="0" y="21511"/>
                    <wp:lineTo x="21232" y="21511"/>
                    <wp:lineTo x="21232" y="0"/>
                    <wp:lineTo x="0" y="0"/>
                  </wp:wrapPolygon>
                </wp:wrapTight>
                <wp:docPr id="1347580816" name="Group 1"/>
                <wp:cNvGraphicFramePr/>
                <a:graphic xmlns:a="http://schemas.openxmlformats.org/drawingml/2006/main">
                  <a:graphicData uri="http://schemas.microsoft.com/office/word/2010/wordprocessingGroup">
                    <wpg:wgp>
                      <wpg:cNvGrpSpPr/>
                      <wpg:grpSpPr>
                        <a:xfrm>
                          <a:off x="0" y="0"/>
                          <a:ext cx="1453515" cy="4323080"/>
                          <a:chOff x="0" y="0"/>
                          <a:chExt cx="1453515" cy="4323080"/>
                        </a:xfrm>
                      </wpg:grpSpPr>
                      <pic:pic xmlns:pic="http://schemas.openxmlformats.org/drawingml/2006/picture">
                        <pic:nvPicPr>
                          <pic:cNvPr id="668893946" name="Picture 1" descr="A screenshot of a computer screen&#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453515" cy="3721100"/>
                          </a:xfrm>
                          <a:prstGeom prst="rect">
                            <a:avLst/>
                          </a:prstGeom>
                        </pic:spPr>
                      </pic:pic>
                      <wps:wsp>
                        <wps:cNvPr id="2049519763" name="Text Box 1"/>
                        <wps:cNvSpPr txBox="1"/>
                        <wps:spPr>
                          <a:xfrm>
                            <a:off x="0" y="3777615"/>
                            <a:ext cx="1453515" cy="545465"/>
                          </a:xfrm>
                          <a:prstGeom prst="rect">
                            <a:avLst/>
                          </a:prstGeom>
                          <a:solidFill>
                            <a:prstClr val="white"/>
                          </a:solidFill>
                          <a:ln>
                            <a:noFill/>
                          </a:ln>
                        </wps:spPr>
                        <wps:txbx>
                          <w:txbxContent>
                            <w:p w14:paraId="17905EA8" w14:textId="20372C0A" w:rsidR="009929BA" w:rsidRPr="00CB18DE" w:rsidRDefault="009929BA" w:rsidP="009929BA">
                              <w:pPr>
                                <w:pStyle w:val="Caption"/>
                              </w:pPr>
                              <w:r>
                                <w:t xml:space="preserve">Figure </w:t>
                              </w:r>
                              <w:r>
                                <w:fldChar w:fldCharType="begin"/>
                              </w:r>
                              <w:r>
                                <w:instrText xml:space="preserve"> SEQ Figure \* ARABIC </w:instrText>
                              </w:r>
                              <w:r>
                                <w:fldChar w:fldCharType="separate"/>
                              </w:r>
                              <w:r>
                                <w:rPr>
                                  <w:noProof/>
                                </w:rPr>
                                <w:t>1</w:t>
                              </w:r>
                              <w:r>
                                <w:fldChar w:fldCharType="end"/>
                              </w:r>
                              <w:r>
                                <w:t>. Gold standard LCModel output for the test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261BE9" id="Group 1" o:spid="_x0000_s1026" style="position:absolute;margin-left:362.8pt;margin-top:.45pt;width:114.45pt;height:340.4pt;z-index:251658240" coordsize="14535,43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">
                <v:shape id="Picture 1" o:spid="_x0000_s1027" type="#_x0000_t75" alt="A screenshot of a computer screen&#10;&#10;Description automatically generated" style="position:absolute;width:14535;height:372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">
                  <v:imagedata r:id="rId25" o:title="A screenshot of a computer screen&#10;&#10;Description automatically generated"/>
                </v:shape>
                <v:shapetype id="_x0000_t202" coordsize="21600,21600" o:spt="202" path="m,l,21600r21600,l21600,xe">
                  <v:stroke joinstyle="miter"/>
                  <v:path gradientshapeok="t" o:connecttype="rect"/>
                </v:shapetype>
                <v:shape id="Text Box 1" o:spid="_x0000_s1028" type="#_x0000_t202" style="position:absolute;top:37776;width:14535;height:5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" stroked="f">
                  <v:textbox style="mso-fit-shape-to-text:t" inset="0,0,0,0">
                    <w:txbxContent>
                      <w:p w14:paraId="17905EA8" w14:textId="20372C0A" w:rsidR="009929BA" w:rsidRPr="00CB18DE" w:rsidRDefault="009929BA" w:rsidP="009929BA">
                        <w:pPr>
                          <w:pStyle w:val="Caption"/>
                        </w:pPr>
                        <w:r>
                          <w:t xml:space="preserve">Figure </w:t>
                        </w:r>
                        <w:r>
                          <w:fldChar w:fldCharType="begin"/>
                        </w:r>
                        <w:r>
                          <w:instrText xml:space="preserve"> SEQ Figure \* ARABIC </w:instrText>
                        </w:r>
                        <w:r>
                          <w:fldChar w:fldCharType="separate"/>
                        </w:r>
                        <w:r>
                          <w:rPr>
                            <w:noProof/>
                          </w:rPr>
                          <w:t>1</w:t>
                        </w:r>
                        <w:r>
                          <w:fldChar w:fldCharType="end"/>
                        </w:r>
                        <w:r>
                          <w:t>. Gold standard LCModel output for the test dataset.</w:t>
                        </w:r>
                      </w:p>
                    </w:txbxContent>
                  </v:textbox>
                </v:shape>
                <w10:wrap type="tight"/>
              </v:group>
            </w:pict>
          </mc:Fallback>
        </mc:AlternateContent>
      </w:r>
      <w:r w:rsidR="00D4412F">
        <w:t>While the Osprey processing</w:t>
      </w:r>
      <w:r w:rsidR="00F522FB">
        <w:t xml:space="preserve"> software itself</w:t>
      </w:r>
      <w:r w:rsidR="00D4412F">
        <w:t xml:space="preserve"> is written in MATLAB and should run anywhere MATLAB can run, </w:t>
      </w:r>
      <w:r w:rsidR="00F522FB">
        <w:t xml:space="preserve">for this project, </w:t>
      </w:r>
      <w:r w:rsidR="00863A1B">
        <w:t xml:space="preserve">it </w:t>
      </w:r>
      <w:r w:rsidR="00F522FB">
        <w:t xml:space="preserve">will call </w:t>
      </w:r>
      <w:r w:rsidR="00863A1B">
        <w:t xml:space="preserve">upon the external fitting tool ‘LCModel’ to carry out the spectral modeling. LCModel is a binary executable that needs to be </w:t>
      </w:r>
      <w:r w:rsidR="00CC5D50">
        <w:t xml:space="preserve">compiled for every operating system and processor architecture. </w:t>
      </w:r>
    </w:p>
    <w:p w14:paraId="2816C3D7" w14:textId="1AA39D27" w:rsidR="00754689" w:rsidRDefault="00CC5D50" w:rsidP="00754689">
      <w:r>
        <w:t xml:space="preserve">Osprey comes pre-packaged with pre-compiled binaries for </w:t>
      </w:r>
      <w:r w:rsidR="008F4AA1">
        <w:t>several systems (Linux, MacOS M1 Pro, MacOS Intel, Windows 10</w:t>
      </w:r>
      <w:r w:rsidR="00577E5D">
        <w:t xml:space="preserve"> 64 bit). </w:t>
      </w:r>
      <w:r w:rsidR="006704B4">
        <w:t xml:space="preserve">Before setting up your analysis, please </w:t>
      </w:r>
      <w:r w:rsidR="00D83613">
        <w:t>test whether the LCModel executable runs on the system that you intend to run the analysis on:</w:t>
      </w:r>
    </w:p>
    <w:p w14:paraId="5DD3FDF9" w14:textId="3A631EDC" w:rsidR="00F64077" w:rsidRDefault="00F64077" w:rsidP="00685BE1">
      <w:pPr>
        <w:pStyle w:val="ListParagraph"/>
        <w:numPr>
          <w:ilvl w:val="0"/>
          <w:numId w:val="9"/>
        </w:numPr>
      </w:pPr>
      <w:r>
        <w:t>Download</w:t>
      </w:r>
      <w:r w:rsidR="007D7AF9">
        <w:t xml:space="preserve"> or </w:t>
      </w:r>
      <w:r>
        <w:t xml:space="preserve">clone the LCModel binary repository at </w:t>
      </w:r>
      <w:hyperlink r:id="rId26" w:history="1">
        <w:r w:rsidRPr="00440E45">
          <w:rPr>
            <w:rStyle w:val="Hyperlink"/>
          </w:rPr>
          <w:t>https://github.com/schorschinho/LCModel</w:t>
        </w:r>
      </w:hyperlink>
    </w:p>
    <w:p w14:paraId="3C30577F" w14:textId="2421A9F8" w:rsidR="00EB1A67" w:rsidRDefault="00EB1A67" w:rsidP="00685BE1">
      <w:pPr>
        <w:pStyle w:val="ListParagraph"/>
        <w:numPr>
          <w:ilvl w:val="0"/>
          <w:numId w:val="9"/>
        </w:numPr>
      </w:pPr>
      <w:r>
        <w:t xml:space="preserve">Identify the </w:t>
      </w:r>
      <w:r w:rsidR="000B2D79">
        <w:t xml:space="preserve">executable in the </w:t>
      </w:r>
      <w:r w:rsidR="000B2D79" w:rsidRPr="007870D5">
        <w:rPr>
          <w:rFonts w:ascii="Courier New" w:hAnsi="Courier New" w:cs="Courier New"/>
          <w:b/>
          <w:bCs/>
        </w:rPr>
        <w:t>binaries</w:t>
      </w:r>
      <w:r w:rsidR="000B2D79">
        <w:t xml:space="preserve"> folder that most closely matches your system.</w:t>
      </w:r>
    </w:p>
    <w:p w14:paraId="6B9236CE" w14:textId="24897035" w:rsidR="00EB1A67" w:rsidRDefault="00EB1A67" w:rsidP="00685BE1">
      <w:pPr>
        <w:pStyle w:val="ListParagraph"/>
        <w:numPr>
          <w:ilvl w:val="0"/>
          <w:numId w:val="9"/>
        </w:numPr>
      </w:pPr>
      <w:r>
        <w:t xml:space="preserve">Copy </w:t>
      </w:r>
      <w:r w:rsidR="000B2D79">
        <w:t>that</w:t>
      </w:r>
      <w:r>
        <w:t xml:space="preserve"> executable into the </w:t>
      </w:r>
      <w:r w:rsidRPr="007870D5">
        <w:rPr>
          <w:rFonts w:ascii="Courier New" w:hAnsi="Courier New" w:cs="Courier New"/>
          <w:b/>
          <w:bCs/>
        </w:rPr>
        <w:t>test_lcm</w:t>
      </w:r>
      <w:r>
        <w:t xml:space="preserve"> folder</w:t>
      </w:r>
      <w:r w:rsidR="00C75091">
        <w:t>.</w:t>
      </w:r>
    </w:p>
    <w:p w14:paraId="634D6309" w14:textId="0A3D66D9" w:rsidR="00EB1A67" w:rsidRDefault="00C75091" w:rsidP="00685BE1">
      <w:pPr>
        <w:pStyle w:val="ListParagraph"/>
        <w:numPr>
          <w:ilvl w:val="0"/>
          <w:numId w:val="9"/>
        </w:numPr>
      </w:pPr>
      <w:r>
        <w:t xml:space="preserve">Open a terminal/command window and navigate into the </w:t>
      </w:r>
      <w:r w:rsidR="00940DC9" w:rsidRPr="007870D5">
        <w:rPr>
          <w:rFonts w:ascii="Courier New" w:hAnsi="Courier New" w:cs="Courier New"/>
          <w:b/>
          <w:bCs/>
        </w:rPr>
        <w:t>test_lcm</w:t>
      </w:r>
      <w:r w:rsidR="00940DC9">
        <w:t xml:space="preserve"> </w:t>
      </w:r>
      <w:r>
        <w:t>folder.</w:t>
      </w:r>
    </w:p>
    <w:p w14:paraId="578A366B" w14:textId="29AACD82" w:rsidR="00C75091" w:rsidRDefault="00C75091" w:rsidP="00685BE1">
      <w:pPr>
        <w:pStyle w:val="ListParagraph"/>
        <w:numPr>
          <w:ilvl w:val="0"/>
          <w:numId w:val="9"/>
        </w:numPr>
      </w:pPr>
      <w:r>
        <w:t xml:space="preserve">Run </w:t>
      </w:r>
      <w:r w:rsidR="000D4DDC">
        <w:t>the test dataset analysis with one of the following commands:</w:t>
      </w:r>
    </w:p>
    <w:p w14:paraId="2ADD472F" w14:textId="233EC053" w:rsidR="00EB1A67" w:rsidRDefault="00EB1A67" w:rsidP="00685BE1">
      <w:pPr>
        <w:pStyle w:val="ListParagraph"/>
        <w:numPr>
          <w:ilvl w:val="1"/>
          <w:numId w:val="9"/>
        </w:numPr>
      </w:pPr>
      <w:r w:rsidRPr="007870D5">
        <w:rPr>
          <w:rFonts w:ascii="Courier New" w:hAnsi="Courier New" w:cs="Courier New"/>
          <w:b/>
          <w:bCs/>
        </w:rPr>
        <w:t xml:space="preserve">./lcmodel &lt; control.file </w:t>
      </w:r>
      <w:r>
        <w:t>(Mac</w:t>
      </w:r>
      <w:r w:rsidR="000D4DDC">
        <w:t>, Linux</w:t>
      </w:r>
      <w:r>
        <w:t>)</w:t>
      </w:r>
    </w:p>
    <w:p w14:paraId="7A227CD1" w14:textId="0519EBD5" w:rsidR="00EB1A67" w:rsidRDefault="00EB1A67" w:rsidP="00685BE1">
      <w:pPr>
        <w:pStyle w:val="ListParagraph"/>
        <w:numPr>
          <w:ilvl w:val="1"/>
          <w:numId w:val="9"/>
        </w:numPr>
      </w:pPr>
      <w:r w:rsidRPr="007870D5">
        <w:rPr>
          <w:rFonts w:ascii="Courier New" w:hAnsi="Courier New" w:cs="Courier New"/>
          <w:b/>
          <w:bCs/>
        </w:rPr>
        <w:t>lcmodel &lt; control.file</w:t>
      </w:r>
      <w:r>
        <w:t xml:space="preserve"> (Windows)</w:t>
      </w:r>
    </w:p>
    <w:p w14:paraId="53D36E90" w14:textId="52A38040" w:rsidR="00F64077" w:rsidRDefault="00EB1A67" w:rsidP="00685BE1">
      <w:pPr>
        <w:pStyle w:val="ListParagraph"/>
        <w:numPr>
          <w:ilvl w:val="0"/>
          <w:numId w:val="9"/>
        </w:numPr>
      </w:pPr>
      <w:r>
        <w:t xml:space="preserve">Then, compare the </w:t>
      </w:r>
      <w:r w:rsidR="00940DC9">
        <w:t xml:space="preserve">Postscript </w:t>
      </w:r>
      <w:r>
        <w:t xml:space="preserve">output </w:t>
      </w:r>
      <w:r w:rsidR="00940DC9">
        <w:t xml:space="preserve">file </w:t>
      </w:r>
      <w:r>
        <w:t>(</w:t>
      </w:r>
      <w:r w:rsidRPr="007870D5">
        <w:rPr>
          <w:rFonts w:ascii="Courier New" w:hAnsi="Courier New" w:cs="Courier New"/>
          <w:b/>
          <w:bCs/>
        </w:rPr>
        <w:t>out.ps</w:t>
      </w:r>
      <w:r>
        <w:t>) with the gold-standard output (</w:t>
      </w:r>
      <w:r w:rsidRPr="007870D5">
        <w:rPr>
          <w:rFonts w:ascii="Courier New" w:hAnsi="Courier New" w:cs="Courier New"/>
          <w:b/>
          <w:bCs/>
        </w:rPr>
        <w:t>out_ref_build.ps</w:t>
      </w:r>
      <w:r>
        <w:t xml:space="preserve">). Apart from the date and the version (6.3-N vs. 6.3-R), the output </w:t>
      </w:r>
      <w:r w:rsidR="009929BA">
        <w:t xml:space="preserve">(Figure 1) </w:t>
      </w:r>
      <w:r>
        <w:t>should be identical.</w:t>
      </w:r>
      <w:r w:rsidR="003B643F" w:rsidRPr="007870D5">
        <w:rPr>
          <w:noProof/>
          <w14:ligatures w14:val="standardContextual"/>
        </w:rPr>
        <w:t xml:space="preserve"> </w:t>
      </w:r>
    </w:p>
    <w:p w14:paraId="232E598F" w14:textId="1C5394B6" w:rsidR="00D83613" w:rsidRDefault="008864DA" w:rsidP="009048CC">
      <w:pPr>
        <w:pStyle w:val="Heading3"/>
      </w:pPr>
      <w:bookmarkStart w:id="13" w:name="_Toc189646594"/>
      <w:r>
        <w:t>Compiling your own LCModel binary</w:t>
      </w:r>
      <w:bookmarkEnd w:id="13"/>
    </w:p>
    <w:p w14:paraId="40D085A3" w14:textId="77777777" w:rsidR="00F81BD5" w:rsidRDefault="008864DA" w:rsidP="008864DA">
      <w:r>
        <w:t>If you receive an error message at Step 6</w:t>
      </w:r>
      <w:r w:rsidR="00302BC5">
        <w:t xml:space="preserve">, it likely means that the executable is not a suitable match for your system architecture or that some vital internal libraries are missing (although we believe that we have everything included). </w:t>
      </w:r>
    </w:p>
    <w:p w14:paraId="101AD424" w14:textId="2EAB0711" w:rsidR="00F81BD5" w:rsidRDefault="00302BC5" w:rsidP="008864DA">
      <w:r>
        <w:t>In that case, you will need to compile the LCModel executable yourself.</w:t>
      </w:r>
      <w:r w:rsidR="00AE12A0">
        <w:t xml:space="preserve"> </w:t>
      </w:r>
      <w:r w:rsidR="00832816">
        <w:t xml:space="preserve">This </w:t>
      </w:r>
      <w:r w:rsidR="00DF43FA">
        <w:t>sounds more daunting th</w:t>
      </w:r>
      <w:r w:rsidR="00017E9A">
        <w:t>a</w:t>
      </w:r>
      <w:r w:rsidR="00DF43FA">
        <w:t xml:space="preserve">n it is – it </w:t>
      </w:r>
      <w:r w:rsidR="00832816">
        <w:t xml:space="preserve">should entail </w:t>
      </w:r>
      <w:r w:rsidR="00DF43FA">
        <w:t xml:space="preserve">nothing more than </w:t>
      </w:r>
      <w:r w:rsidR="00832816">
        <w:t xml:space="preserve">downloading </w:t>
      </w:r>
      <w:r w:rsidR="00DF43FA">
        <w:t xml:space="preserve">and installing </w:t>
      </w:r>
      <w:r w:rsidR="00832816">
        <w:t xml:space="preserve">a GFortran-compatible compiler for your system and then </w:t>
      </w:r>
      <w:r w:rsidR="00C41F72">
        <w:t>executing 1-2 lines of compiler code</w:t>
      </w:r>
      <w:r w:rsidR="00DF43FA">
        <w:t xml:space="preserve"> on the command line</w:t>
      </w:r>
      <w:r w:rsidR="00C41F72">
        <w:t xml:space="preserve">. </w:t>
      </w:r>
      <w:r w:rsidR="00AE12A0">
        <w:t xml:space="preserve">Please refer to the instructions at </w:t>
      </w:r>
      <w:hyperlink r:id="rId27" w:history="1">
        <w:r w:rsidR="00AE12A0" w:rsidRPr="00C979BA">
          <w:rPr>
            <w:rStyle w:val="Hyperlink"/>
          </w:rPr>
          <w:t>https://github.com/schorschinho/LCModel</w:t>
        </w:r>
      </w:hyperlink>
      <w:r w:rsidR="00AE12A0">
        <w:t xml:space="preserve"> for details</w:t>
      </w:r>
      <w:r w:rsidR="00C41F72">
        <w:t xml:space="preserve">. For support, please open an issue in that GitHub repository. </w:t>
      </w:r>
    </w:p>
    <w:p w14:paraId="64A5DCEB" w14:textId="77777777" w:rsidR="00112F0D" w:rsidRDefault="00C41F72">
      <w:r>
        <w:t xml:space="preserve">If you compile </w:t>
      </w:r>
      <w:r w:rsidR="00F340ED">
        <w:t>a new binary for a system architecture that we do not have in the repository, please submit a pull request or otherwise share with us so we can ex</w:t>
      </w:r>
      <w:r w:rsidR="00133156">
        <w:t xml:space="preserve">pand the </w:t>
      </w:r>
      <w:r w:rsidR="00BD7BF8">
        <w:t xml:space="preserve">executable </w:t>
      </w:r>
      <w:r w:rsidR="00133156">
        <w:t>library.</w:t>
      </w:r>
    </w:p>
    <w:p w14:paraId="4DD833D9" w14:textId="7BA25FA9" w:rsidR="00480802" w:rsidRDefault="00112F0D">
      <w:r>
        <w:lastRenderedPageBreak/>
        <w:t xml:space="preserve">Once you have a new </w:t>
      </w:r>
      <w:r w:rsidR="00B47399">
        <w:t xml:space="preserve">LCModel binary compiled, you need to modify your job file and let Osprey know where to find this binary (see Section </w:t>
      </w:r>
      <w:r w:rsidR="00B47399">
        <w:fldChar w:fldCharType="begin"/>
      </w:r>
      <w:r w:rsidR="00B47399">
        <w:instrText xml:space="preserve"> REF _Ref189577259 \r \h </w:instrText>
      </w:r>
      <w:r w:rsidR="00B47399">
        <w:fldChar w:fldCharType="separate"/>
      </w:r>
      <w:r w:rsidR="00F62C78">
        <w:t>4.1.1.4</w:t>
      </w:r>
      <w:r w:rsidR="00B47399">
        <w:fldChar w:fldCharType="end"/>
      </w:r>
      <w:r w:rsidR="00B47399">
        <w:t xml:space="preserve"> </w:t>
      </w:r>
      <w:r w:rsidR="00B47399" w:rsidRPr="00B47399">
        <w:rPr>
          <w:i/>
        </w:rPr>
        <w:t>Path to LCModel executable</w:t>
      </w:r>
      <w:r w:rsidR="00B47399">
        <w:t xml:space="preserve">). </w:t>
      </w:r>
      <w:r w:rsidR="00480802">
        <w:br w:type="page"/>
      </w:r>
    </w:p>
    <w:p w14:paraId="0C63CE0C" w14:textId="77777777" w:rsidR="00754689" w:rsidRDefault="00754689" w:rsidP="00754689">
      <w:pPr>
        <w:pStyle w:val="Heading1"/>
      </w:pPr>
      <w:bookmarkStart w:id="14" w:name="_Ref159918234"/>
      <w:bookmarkStart w:id="15" w:name="_Toc189646595"/>
      <w:r>
        <w:lastRenderedPageBreak/>
        <w:t>Preparing your data</w:t>
      </w:r>
      <w:bookmarkEnd w:id="14"/>
      <w:bookmarkEnd w:id="15"/>
    </w:p>
    <w:p w14:paraId="33F4D3AB" w14:textId="57FD1D4C" w:rsidR="00D93267" w:rsidRDefault="0075054B" w:rsidP="00E224B3">
      <w:r>
        <w:t xml:space="preserve">We </w:t>
      </w:r>
      <w:r w:rsidR="00AF7B81" w:rsidRPr="00AF7B81">
        <w:rPr>
          <w:b/>
        </w:rPr>
        <w:t>strictly</w:t>
      </w:r>
      <w:r w:rsidR="00AF7B81">
        <w:t xml:space="preserve"> </w:t>
      </w:r>
      <w:r w:rsidRPr="00E468DE">
        <w:rPr>
          <w:b/>
        </w:rPr>
        <w:t>require</w:t>
      </w:r>
      <w:r>
        <w:t xml:space="preserve"> </w:t>
      </w:r>
      <w:r w:rsidR="00FE7114">
        <w:t xml:space="preserve">that you organize your raw data according to the folder and file naming structure outlined below. </w:t>
      </w:r>
      <w:r w:rsidR="007C00F7">
        <w:t xml:space="preserve">This </w:t>
      </w:r>
      <w:r w:rsidR="00AF7B81">
        <w:t xml:space="preserve">may </w:t>
      </w:r>
      <w:r w:rsidR="007C00F7">
        <w:t xml:space="preserve">require some </w:t>
      </w:r>
      <w:r w:rsidR="00AF7B81">
        <w:t>re-organization effort from you, as y</w:t>
      </w:r>
      <w:r w:rsidR="00E468DE">
        <w:t xml:space="preserve">ou </w:t>
      </w:r>
      <w:r w:rsidR="00227995">
        <w:t xml:space="preserve">probably </w:t>
      </w:r>
      <w:r w:rsidR="00E468DE">
        <w:t>store and organize your data in a lab-specific fashion</w:t>
      </w:r>
      <w:r w:rsidR="007C00F7">
        <w:t xml:space="preserve"> according to your own conventions. </w:t>
      </w:r>
      <w:r w:rsidR="002C0F99">
        <w:t>The purpose of this strict structure is two-fold:</w:t>
      </w:r>
    </w:p>
    <w:p w14:paraId="59BA3F13" w14:textId="206C2ADF" w:rsidR="002C0F99" w:rsidRDefault="009F246F" w:rsidP="002C0F99">
      <w:pPr>
        <w:pStyle w:val="ListParagraph"/>
        <w:numPr>
          <w:ilvl w:val="0"/>
          <w:numId w:val="6"/>
        </w:numPr>
      </w:pPr>
      <w:r>
        <w:t xml:space="preserve">Automate and harmonize the Osprey analysis to the highest </w:t>
      </w:r>
      <w:r w:rsidR="00EF2B0F">
        <w:t xml:space="preserve">possible </w:t>
      </w:r>
      <w:r>
        <w:t>degree while minimizing the risk of human error.</w:t>
      </w:r>
    </w:p>
    <w:p w14:paraId="57F3604A" w14:textId="344E6B09" w:rsidR="009F246F" w:rsidRDefault="00EF2B0F" w:rsidP="002C0F99">
      <w:pPr>
        <w:pStyle w:val="ListParagraph"/>
        <w:numPr>
          <w:ilvl w:val="0"/>
          <w:numId w:val="6"/>
        </w:numPr>
      </w:pPr>
      <w:r>
        <w:t>Standardize the input, output</w:t>
      </w:r>
      <w:r w:rsidR="00122E48">
        <w:t>,</w:t>
      </w:r>
      <w:r>
        <w:t xml:space="preserve"> and metadata to the highest possible degree to minimize the</w:t>
      </w:r>
      <w:r w:rsidR="0056445D">
        <w:t xml:space="preserve"> need for additional</w:t>
      </w:r>
      <w:r>
        <w:t xml:space="preserve"> </w:t>
      </w:r>
      <w:r w:rsidR="0056445D">
        <w:t>data wrangling effort during statistical analysis.</w:t>
      </w:r>
    </w:p>
    <w:p w14:paraId="3727C8C6" w14:textId="07746870" w:rsidR="002420BA" w:rsidRDefault="002420BA" w:rsidP="002420BA">
      <w:r>
        <w:t>We have therefore ad</w:t>
      </w:r>
      <w:r w:rsidR="00E45F7D">
        <w:t>o</w:t>
      </w:r>
      <w:r>
        <w:t xml:space="preserve">pted the </w:t>
      </w:r>
      <w:r w:rsidR="00E45F7D" w:rsidRPr="00E45F7D">
        <w:t xml:space="preserve">folder </w:t>
      </w:r>
      <w:r w:rsidR="00E45F7D">
        <w:t xml:space="preserve">and file </w:t>
      </w:r>
      <w:r w:rsidR="00E45F7D" w:rsidRPr="00E45F7D">
        <w:t>hierarchy </w:t>
      </w:r>
      <w:r w:rsidR="00E45F7D">
        <w:t xml:space="preserve">and naming conventions </w:t>
      </w:r>
      <w:hyperlink r:id="rId28" w:history="1">
        <w:r w:rsidR="00E45F7D" w:rsidRPr="00E45F7D">
          <w:rPr>
            <w:rStyle w:val="Hyperlink"/>
          </w:rPr>
          <w:t>proposed by the BIDS (Brain Imaging Data Structure) initiative</w:t>
        </w:r>
      </w:hyperlink>
      <w:r w:rsidR="00E45F7D">
        <w:t xml:space="preserve">. </w:t>
      </w:r>
      <w:r w:rsidR="006F561A">
        <w:t>Very briefly, there are four main levels of the folder hierarchy:</w:t>
      </w:r>
    </w:p>
    <w:bookmarkStart w:id="16" w:name="_MON_1769500405"/>
    <w:bookmarkEnd w:id="16"/>
    <w:p w14:paraId="20A25BFA" w14:textId="1CBD2242" w:rsidR="006F561A" w:rsidRDefault="00D03D6E" w:rsidP="002420BA">
      <w:r>
        <w:object w:dxaOrig="9360" w:dyaOrig="1140" w14:anchorId="20159F1C">
          <v:shape id="_x0000_i1026" type="#_x0000_t75" style="width:468pt;height:57pt" o:ole="">
            <v:imagedata r:id="rId29" o:title=""/>
          </v:shape>
          <o:OLEObject Type="Embed" ProgID="Word.OpenDocumentText.12" ShapeID="_x0000_i1026" DrawAspect="Content" ObjectID="_1800260127" r:id="rId30"/>
        </w:object>
      </w:r>
    </w:p>
    <w:p w14:paraId="60591E27" w14:textId="76BE848C" w:rsidR="00D03D6E" w:rsidRDefault="006E6FBE" w:rsidP="002420BA">
      <w:r>
        <w:t>Except</w:t>
      </w:r>
      <w:r w:rsidRPr="006E6FBE">
        <w:t xml:space="preserve"> the top-level </w:t>
      </w:r>
      <w:r w:rsidRPr="007552A5">
        <w:rPr>
          <w:rFonts w:ascii="Courier New" w:hAnsi="Courier New" w:cs="Courier New"/>
          <w:b/>
          <w:bCs/>
        </w:rPr>
        <w:t>project</w:t>
      </w:r>
      <w:r w:rsidRPr="006E6FBE">
        <w:t xml:space="preserve"> folder, all sub-folders have a specific structure to their nam</w:t>
      </w:r>
      <w:r w:rsidR="007552A5">
        <w:t>e, representing different subjects with running indices, different sessions with running indices</w:t>
      </w:r>
      <w:r w:rsidR="007A66C4">
        <w:t>, and unique identifiers for different imaging modalities</w:t>
      </w:r>
      <w:r w:rsidRPr="006E6FBE">
        <w:t>. Here’s an example</w:t>
      </w:r>
      <w:r w:rsidR="00DF600E">
        <w:t xml:space="preserve"> for the first session</w:t>
      </w:r>
      <w:r w:rsidR="00DA067D">
        <w:t xml:space="preserve"> (</w:t>
      </w:r>
      <w:r w:rsidR="00DA067D" w:rsidRPr="00DA067D">
        <w:rPr>
          <w:rFonts w:ascii="Courier New" w:hAnsi="Courier New" w:cs="Courier New"/>
          <w:b/>
          <w:bCs/>
        </w:rPr>
        <w:t>s</w:t>
      </w:r>
      <w:r w:rsidR="00DA067D">
        <w:rPr>
          <w:rFonts w:ascii="Courier New" w:hAnsi="Courier New" w:cs="Courier New"/>
          <w:b/>
          <w:bCs/>
        </w:rPr>
        <w:t>es</w:t>
      </w:r>
      <w:r w:rsidR="00DA067D" w:rsidRPr="00DA067D">
        <w:rPr>
          <w:rFonts w:ascii="Courier New" w:hAnsi="Courier New" w:cs="Courier New"/>
          <w:b/>
          <w:bCs/>
        </w:rPr>
        <w:t>-01</w:t>
      </w:r>
      <w:r w:rsidR="00DA067D">
        <w:t>)</w:t>
      </w:r>
      <w:r w:rsidR="00DF600E">
        <w:t xml:space="preserve"> of the first subject</w:t>
      </w:r>
      <w:r w:rsidR="00DA067D">
        <w:t xml:space="preserve"> (</w:t>
      </w:r>
      <w:r w:rsidR="00DA067D" w:rsidRPr="00DA067D">
        <w:rPr>
          <w:rFonts w:ascii="Courier New" w:hAnsi="Courier New" w:cs="Courier New"/>
          <w:b/>
          <w:bCs/>
        </w:rPr>
        <w:t>sub-001</w:t>
      </w:r>
      <w:r w:rsidR="00DA067D">
        <w:t>)</w:t>
      </w:r>
      <w:r w:rsidR="007A66C4">
        <w:t>:</w:t>
      </w:r>
    </w:p>
    <w:bookmarkStart w:id="17" w:name="_MON_1769500546"/>
    <w:bookmarkEnd w:id="17"/>
    <w:p w14:paraId="3F2C948F" w14:textId="707C3EFF" w:rsidR="007A66C4" w:rsidRDefault="007A66C4" w:rsidP="002420BA">
      <w:r>
        <w:object w:dxaOrig="9360" w:dyaOrig="1425" w14:anchorId="346251F9">
          <v:shape id="_x0000_i1027" type="#_x0000_t75" style="width:468pt;height:71.5pt" o:ole="">
            <v:imagedata r:id="rId31" o:title=""/>
          </v:shape>
          <o:OLEObject Type="Embed" ProgID="Word.OpenDocumentText.12" ShapeID="_x0000_i1027" DrawAspect="Content" ObjectID="_1800260128" r:id="rId32"/>
        </w:object>
      </w:r>
    </w:p>
    <w:p w14:paraId="10D0D733" w14:textId="76346577" w:rsidR="00F842BF" w:rsidRDefault="00F842BF" w:rsidP="002420BA">
      <w:r>
        <w:t xml:space="preserve">Here, </w:t>
      </w:r>
      <w:r w:rsidR="00DF600E" w:rsidRPr="00DA067D">
        <w:rPr>
          <w:rFonts w:ascii="Courier New" w:hAnsi="Courier New" w:cs="Courier New"/>
          <w:b/>
          <w:bCs/>
        </w:rPr>
        <w:t>anat</w:t>
      </w:r>
      <w:r w:rsidR="00DF600E">
        <w:t xml:space="preserve"> and </w:t>
      </w:r>
      <w:r w:rsidR="00DA067D">
        <w:rPr>
          <w:rFonts w:ascii="Courier New" w:hAnsi="Courier New" w:cs="Courier New"/>
          <w:b/>
          <w:bCs/>
        </w:rPr>
        <w:t>mrs</w:t>
      </w:r>
      <w:r w:rsidR="00DF600E">
        <w:t xml:space="preserve"> are the BIDS folder naming conventions for the modalities “anatomical scans” and “MRS scans”</w:t>
      </w:r>
      <w:r w:rsidR="00156A3C">
        <w:t xml:space="preserve"> (for a complete list of </w:t>
      </w:r>
      <w:r w:rsidR="00925CB1">
        <w:t xml:space="preserve">data types, please refer to </w:t>
      </w:r>
      <w:hyperlink r:id="rId33" w:history="1">
        <w:r w:rsidR="00925CB1" w:rsidRPr="00C979BA">
          <w:rPr>
            <w:rStyle w:val="Hyperlink"/>
          </w:rPr>
          <w:t>https://bids-specification.readthedocs.io/en/bep022/common-principles.html</w:t>
        </w:r>
      </w:hyperlink>
      <w:r w:rsidR="00925CB1">
        <w:t>).</w:t>
      </w:r>
      <w:r w:rsidR="00DA067D">
        <w:t xml:space="preserve"> </w:t>
      </w:r>
      <w:r w:rsidR="006427A3">
        <w:t>All scans of the respective modality will be stored inside these folders and differentiated by their filenames – no subfolders for regions, within-session repetitions, etc.</w:t>
      </w:r>
      <w:r w:rsidR="005807D5">
        <w:t xml:space="preserve"> For details about naming files, see Sections</w:t>
      </w:r>
      <w:r w:rsidR="00BC589A">
        <w:t xml:space="preserve"> </w:t>
      </w:r>
      <w:r w:rsidR="00BC589A">
        <w:fldChar w:fldCharType="begin"/>
      </w:r>
      <w:r w:rsidR="00BC589A">
        <w:instrText xml:space="preserve"> REF _Ref158894780 \r \h </w:instrText>
      </w:r>
      <w:r w:rsidR="00BC589A">
        <w:fldChar w:fldCharType="separate"/>
      </w:r>
      <w:r w:rsidR="00F62C78">
        <w:t>3.3.1</w:t>
      </w:r>
      <w:r w:rsidR="00BC589A">
        <w:fldChar w:fldCharType="end"/>
      </w:r>
      <w:r w:rsidR="00353D58">
        <w:t xml:space="preserve">, </w:t>
      </w:r>
      <w:r w:rsidR="00353D58">
        <w:fldChar w:fldCharType="begin"/>
      </w:r>
      <w:r w:rsidR="00353D58">
        <w:instrText xml:space="preserve"> REF _Ref158894052 \r \h </w:instrText>
      </w:r>
      <w:r w:rsidR="00353D58">
        <w:fldChar w:fldCharType="separate"/>
      </w:r>
      <w:r w:rsidR="00F62C78">
        <w:t>3.3.2</w:t>
      </w:r>
      <w:r w:rsidR="00353D58">
        <w:fldChar w:fldCharType="end"/>
      </w:r>
      <w:r w:rsidR="00353D58">
        <w:t xml:space="preserve">, and </w:t>
      </w:r>
      <w:r w:rsidR="00353D58">
        <w:fldChar w:fldCharType="begin"/>
      </w:r>
      <w:r w:rsidR="00353D58">
        <w:instrText xml:space="preserve"> REF _Ref158894056 \r \h </w:instrText>
      </w:r>
      <w:r w:rsidR="00353D58">
        <w:fldChar w:fldCharType="separate"/>
      </w:r>
      <w:r w:rsidR="00F62C78">
        <w:t>3.3.3</w:t>
      </w:r>
      <w:r w:rsidR="00353D58">
        <w:fldChar w:fldCharType="end"/>
      </w:r>
      <w:r w:rsidR="00353D58">
        <w:t>.</w:t>
      </w:r>
    </w:p>
    <w:p w14:paraId="2088F317" w14:textId="039A857B" w:rsidR="002420BA" w:rsidRDefault="002420BA" w:rsidP="002420BA">
      <w:r>
        <w:t xml:space="preserve">We realize that </w:t>
      </w:r>
      <w:r w:rsidR="00F40EAA">
        <w:t>different sites will contribute different</w:t>
      </w:r>
      <w:r w:rsidR="00450C03">
        <w:t xml:space="preserve"> types of data, i.e., some will have structural images and water references, while others won’t. We have branched out the workflow</w:t>
      </w:r>
      <w:r w:rsidR="008D3079">
        <w:t>s</w:t>
      </w:r>
      <w:r w:rsidR="00450C03">
        <w:t xml:space="preserve"> to set up the analysis job file</w:t>
      </w:r>
      <w:r w:rsidR="008D3079">
        <w:t xml:space="preserve"> (Section </w:t>
      </w:r>
      <w:r w:rsidR="008D3079">
        <w:fldChar w:fldCharType="begin"/>
      </w:r>
      <w:r w:rsidR="008D3079">
        <w:instrText xml:space="preserve"> REF _Ref158887439 \r \h </w:instrText>
      </w:r>
      <w:r w:rsidR="008D3079">
        <w:fldChar w:fldCharType="separate"/>
      </w:r>
      <w:r w:rsidR="00F62C78">
        <w:t>4</w:t>
      </w:r>
      <w:r w:rsidR="008D3079">
        <w:fldChar w:fldCharType="end"/>
      </w:r>
      <w:r w:rsidR="008D3079">
        <w:t>), to run the analysis (Section</w:t>
      </w:r>
      <w:r w:rsidR="00082704">
        <w:t xml:space="preserve"> </w:t>
      </w:r>
      <w:r w:rsidR="00082704">
        <w:fldChar w:fldCharType="begin"/>
      </w:r>
      <w:r w:rsidR="00082704">
        <w:instrText xml:space="preserve"> REF _Ref158887494 \r \h </w:instrText>
      </w:r>
      <w:r w:rsidR="00082704">
        <w:fldChar w:fldCharType="separate"/>
      </w:r>
      <w:r w:rsidR="00F62C78">
        <w:t>4.6</w:t>
      </w:r>
      <w:r w:rsidR="00082704">
        <w:fldChar w:fldCharType="end"/>
      </w:r>
      <w:r w:rsidR="008D3079">
        <w:t xml:space="preserve">), and to </w:t>
      </w:r>
      <w:r w:rsidR="00082704">
        <w:t xml:space="preserve">select </w:t>
      </w:r>
      <w:r w:rsidR="008D3079">
        <w:t xml:space="preserve">the </w:t>
      </w:r>
      <w:r w:rsidR="00082704">
        <w:t xml:space="preserve">output files (Section </w:t>
      </w:r>
      <w:r w:rsidR="00082704">
        <w:fldChar w:fldCharType="begin"/>
      </w:r>
      <w:r w:rsidR="00082704">
        <w:instrText xml:space="preserve"> REF _Ref158887502 \r \h </w:instrText>
      </w:r>
      <w:r w:rsidR="00082704">
        <w:fldChar w:fldCharType="separate"/>
      </w:r>
      <w:r w:rsidR="00F62C78">
        <w:t>0</w:t>
      </w:r>
      <w:r w:rsidR="00082704">
        <w:fldChar w:fldCharType="end"/>
      </w:r>
      <w:r w:rsidR="00082704">
        <w:t xml:space="preserve">) </w:t>
      </w:r>
      <w:r w:rsidR="008D3079">
        <w:t>according to the data you have available.</w:t>
      </w:r>
    </w:p>
    <w:p w14:paraId="6FEFA3AC" w14:textId="2D16DE8E" w:rsidR="00E224B3" w:rsidRPr="00E224B3" w:rsidRDefault="00D93267" w:rsidP="00E224B3">
      <w:r>
        <w:t xml:space="preserve">(Note: </w:t>
      </w:r>
      <w:r w:rsidR="007A2264">
        <w:t xml:space="preserve">In general, </w:t>
      </w:r>
      <w:r w:rsidRPr="00D93267">
        <w:t xml:space="preserve">Osprey does not make a lot of assumptions </w:t>
      </w:r>
      <w:r>
        <w:t xml:space="preserve">about </w:t>
      </w:r>
      <w:r w:rsidRPr="00D93267">
        <w:t xml:space="preserve">your folder structure, since you </w:t>
      </w:r>
      <w:r w:rsidR="007A2264">
        <w:t xml:space="preserve">can </w:t>
      </w:r>
      <w:r w:rsidRPr="00D93267">
        <w:t>specify the exact location for each file in a job file prior to each analysis.</w:t>
      </w:r>
      <w:r>
        <w:t xml:space="preserve"> For your </w:t>
      </w:r>
      <w:r w:rsidR="007A2264">
        <w:t xml:space="preserve">other </w:t>
      </w:r>
      <w:r>
        <w:t>projects, you can organize your data however you want, although BIDS is</w:t>
      </w:r>
      <w:r w:rsidR="006B533D">
        <w:t xml:space="preserve"> still</w:t>
      </w:r>
      <w:r>
        <w:t xml:space="preserve"> highly recommended).</w:t>
      </w:r>
    </w:p>
    <w:p w14:paraId="347E06AB" w14:textId="5980F12F" w:rsidR="00FC42F8" w:rsidRDefault="00FC42F8">
      <w:pPr>
        <w:pStyle w:val="Heading2"/>
      </w:pPr>
      <w:bookmarkStart w:id="18" w:name="_Toc189646596"/>
      <w:r>
        <w:lastRenderedPageBreak/>
        <w:t xml:space="preserve">Converting </w:t>
      </w:r>
      <w:r w:rsidR="00B34408">
        <w:t>raw data to NIfTI</w:t>
      </w:r>
      <w:bookmarkEnd w:id="18"/>
    </w:p>
    <w:p w14:paraId="2B7A7A8B" w14:textId="48CC6D74" w:rsidR="00B34408" w:rsidRPr="00B34408" w:rsidRDefault="00B34408" w:rsidP="00B34408">
      <w:r>
        <w:t xml:space="preserve">We </w:t>
      </w:r>
      <w:r w:rsidRPr="00B34408">
        <w:rPr>
          <w:b/>
        </w:rPr>
        <w:t>strongly recommend</w:t>
      </w:r>
      <w:r>
        <w:t xml:space="preserve"> </w:t>
      </w:r>
      <w:r w:rsidR="001C515D">
        <w:t xml:space="preserve">(but do not require) </w:t>
      </w:r>
      <w:r>
        <w:t xml:space="preserve">converting your raw MRS data to the new NIfTI-MRS format. This </w:t>
      </w:r>
      <w:r w:rsidR="007022C8">
        <w:t xml:space="preserve">simplifies </w:t>
      </w:r>
      <w:r>
        <w:t xml:space="preserve">the </w:t>
      </w:r>
      <w:r w:rsidR="007022C8">
        <w:t xml:space="preserve">creation of the Osprey job file enormously. </w:t>
      </w:r>
    </w:p>
    <w:p w14:paraId="288BF769" w14:textId="70F814CB" w:rsidR="007022C8" w:rsidRDefault="007022C8" w:rsidP="007022C8">
      <w:pPr>
        <w:pStyle w:val="Heading3"/>
      </w:pPr>
      <w:bookmarkStart w:id="19" w:name="_Toc189646597"/>
      <w:r>
        <w:t xml:space="preserve">Installing </w:t>
      </w:r>
      <w:r w:rsidR="0030633A">
        <w:t xml:space="preserve">and running </w:t>
      </w:r>
      <w:r>
        <w:t>spec2nii</w:t>
      </w:r>
      <w:bookmarkEnd w:id="19"/>
    </w:p>
    <w:p w14:paraId="418AC28A" w14:textId="3A72C0BA" w:rsidR="007022C8" w:rsidRDefault="00C732BD" w:rsidP="007022C8">
      <w:r>
        <w:t xml:space="preserve">The open-source tool spec2nii (developed by Will Clarke) supports </w:t>
      </w:r>
      <w:r w:rsidR="009A1F9E">
        <w:t xml:space="preserve">the </w:t>
      </w:r>
      <w:r>
        <w:t xml:space="preserve">most commonly used data formats and sequences of the main vendors. </w:t>
      </w:r>
      <w:r w:rsidR="009A1F9E">
        <w:t xml:space="preserve">Follow the installation instructions at </w:t>
      </w:r>
      <w:hyperlink r:id="rId34" w:history="1">
        <w:r w:rsidR="009A1F9E" w:rsidRPr="00B45E79">
          <w:rPr>
            <w:rStyle w:val="Hyperlink"/>
          </w:rPr>
          <w:t>https://open.win.ox.ac.uk/pages/fsl/fsl_mrs/install.html</w:t>
        </w:r>
      </w:hyperlink>
      <w:r w:rsidR="009A1F9E">
        <w:t xml:space="preserve"> (spec2nii requires </w:t>
      </w:r>
      <w:r w:rsidR="00081D42">
        <w:t>at least Python 3.8).</w:t>
      </w:r>
    </w:p>
    <w:p w14:paraId="2F81E4C1" w14:textId="7A0E28F5" w:rsidR="0030633A" w:rsidRDefault="00E26F4D" w:rsidP="007022C8">
      <w:r>
        <w:t xml:space="preserve">The basic spec2nii </w:t>
      </w:r>
      <w:r w:rsidR="005263CE">
        <w:t>command usage looks like</w:t>
      </w:r>
      <w:r w:rsidR="005263CE">
        <w:br/>
      </w:r>
      <w:bookmarkStart w:id="20" w:name="_MON_1771668623"/>
      <w:bookmarkEnd w:id="20"/>
      <w:r w:rsidR="0036094E">
        <w:object w:dxaOrig="9360" w:dyaOrig="285" w14:anchorId="7BAEBB48">
          <v:shape id="_x0000_i1028" type="#_x0000_t75" style="width:468pt;height:14.5pt" o:ole="">
            <v:imagedata r:id="rId35" o:title=""/>
          </v:shape>
          <o:OLEObject Type="Embed" ProgID="Word.OpenDocumentText.12" ShapeID="_x0000_i1028" DrawAspect="Content" ObjectID="_1800260129" r:id="rId36"/>
        </w:object>
      </w:r>
    </w:p>
    <w:p w14:paraId="2C34FB73" w14:textId="2C0D2CA1" w:rsidR="00DE13BD" w:rsidRDefault="008E4EAD" w:rsidP="007022C8">
      <w:r>
        <w:t xml:space="preserve">Here, </w:t>
      </w:r>
      <w:r w:rsidR="007D126E">
        <w:t>FORMAT</w:t>
      </w:r>
      <w:r>
        <w:t xml:space="preserve"> is a string describing the format you’re converting from (</w:t>
      </w:r>
      <w:r w:rsidR="007D126E">
        <w:t xml:space="preserve">rda, twix, dicom, etc.), OPTIONS specifies </w:t>
      </w:r>
      <w:r w:rsidR="00A23ECA">
        <w:t>several options for conversion, and FILENAME</w:t>
      </w:r>
      <w:r w:rsidR="0036094E">
        <w:t xml:space="preserve"> represents the filename of the original raw data file you intend to convert from.</w:t>
      </w:r>
    </w:p>
    <w:p w14:paraId="1E6EA88E" w14:textId="2BE7F18C" w:rsidR="00F0692A" w:rsidRDefault="00F0692A" w:rsidP="00F0692A">
      <w:r>
        <w:t>We recommend using the -j option to automatically generate the NIfTI-MRS JSON sidecar metadata file.</w:t>
      </w:r>
    </w:p>
    <w:p w14:paraId="16451F8A" w14:textId="77777777" w:rsidR="00F0692A" w:rsidRPr="00865082" w:rsidRDefault="00F0692A" w:rsidP="00F0692A">
      <w:r>
        <w:t>-f FILEOUT and -o OUTDIR are optional (if not provided, spec2nii defaults to using the name and directory of the input file).</w:t>
      </w:r>
    </w:p>
    <w:p w14:paraId="2E100E56" w14:textId="7BBE685C" w:rsidR="00865082" w:rsidRDefault="00865082">
      <w:pPr>
        <w:pStyle w:val="Heading3"/>
      </w:pPr>
      <w:bookmarkStart w:id="21" w:name="_Toc189646598"/>
      <w:r>
        <w:t>Converting Philips SPAR/SDAT</w:t>
      </w:r>
      <w:bookmarkEnd w:id="21"/>
    </w:p>
    <w:p w14:paraId="3F906939" w14:textId="535EAED4" w:rsidR="00865082" w:rsidRDefault="0018426A" w:rsidP="00865082">
      <w:r>
        <w:t>For conventional short-TE data, you should use the following command:</w:t>
      </w:r>
    </w:p>
    <w:bookmarkStart w:id="22" w:name="_MON_1771668936"/>
    <w:bookmarkEnd w:id="22"/>
    <w:p w14:paraId="4A7246E6" w14:textId="0AB754E3" w:rsidR="0018426A" w:rsidRDefault="00604E34" w:rsidP="00865082">
      <w:r>
        <w:object w:dxaOrig="9360" w:dyaOrig="1710" w14:anchorId="2A8D67BE">
          <v:shape id="_x0000_i1029" type="#_x0000_t75" style="width:468pt;height:85.5pt" o:ole="">
            <v:imagedata r:id="rId37" o:title=""/>
          </v:shape>
          <o:OLEObject Type="Embed" ProgID="Word.OpenDocumentText.12" ShapeID="_x0000_i1029" DrawAspect="Content" ObjectID="_1800260130" r:id="rId38"/>
        </w:object>
      </w:r>
    </w:p>
    <w:p w14:paraId="0651C979" w14:textId="029E3C6B" w:rsidR="00ED590B" w:rsidRDefault="00ED590B" w:rsidP="00865082">
      <w:r>
        <w:t>For example, the following script creates the files test001.nii.gz and test001.json in the same directory as test001.spar and test001.sdat.</w:t>
      </w:r>
    </w:p>
    <w:bookmarkStart w:id="23" w:name="_MON_1771669340"/>
    <w:bookmarkEnd w:id="23"/>
    <w:p w14:paraId="7098A39E" w14:textId="62F18996" w:rsidR="00ED590B" w:rsidRDefault="00F52696" w:rsidP="00865082">
      <w:r>
        <w:object w:dxaOrig="9360" w:dyaOrig="285" w14:anchorId="66FCB84C">
          <v:shape id="_x0000_i1030" type="#_x0000_t75" style="width:468pt;height:14.5pt" o:ole="">
            <v:imagedata r:id="rId39" o:title=""/>
          </v:shape>
          <o:OLEObject Type="Embed" ProgID="Word.OpenDocumentText.12" ShapeID="_x0000_i1030" DrawAspect="Content" ObjectID="_1800260131" r:id="rId40"/>
        </w:object>
      </w:r>
    </w:p>
    <w:p w14:paraId="557BE297" w14:textId="075DF61A" w:rsidR="00DC3122" w:rsidRPr="00A86F75" w:rsidRDefault="00DC3122" w:rsidP="00865082">
      <w:r>
        <w:t xml:space="preserve">Metabolite (_raw_act.sdat) and water reference (_raw_ref.sdat) data need to be converted separately. Append the </w:t>
      </w:r>
      <w:r w:rsidR="00FC4B6F">
        <w:t xml:space="preserve">suffixes `svs` and `ref` to the output file names as described in sections </w:t>
      </w:r>
      <w:r w:rsidR="003D50A3">
        <w:fldChar w:fldCharType="begin"/>
      </w:r>
      <w:r w:rsidR="003D50A3">
        <w:instrText xml:space="preserve"> REF _Ref158894780 \r \h </w:instrText>
      </w:r>
      <w:r w:rsidR="003D50A3">
        <w:fldChar w:fldCharType="separate"/>
      </w:r>
      <w:r w:rsidR="00F62C78">
        <w:t>3.3.1</w:t>
      </w:r>
      <w:r w:rsidR="003D50A3">
        <w:fldChar w:fldCharType="end"/>
      </w:r>
      <w:r w:rsidR="00A86F75">
        <w:t xml:space="preserve"> and </w:t>
      </w:r>
      <w:r w:rsidR="00A86F75">
        <w:fldChar w:fldCharType="begin"/>
      </w:r>
      <w:r w:rsidR="00A86F75">
        <w:instrText xml:space="preserve"> REF _Ref158894052 \r \h </w:instrText>
      </w:r>
      <w:r w:rsidR="00A86F75">
        <w:fldChar w:fldCharType="separate"/>
      </w:r>
      <w:r w:rsidR="00F62C78">
        <w:t>3.3.2</w:t>
      </w:r>
      <w:r w:rsidR="00A86F75">
        <w:fldChar w:fldCharType="end"/>
      </w:r>
      <w:r w:rsidR="00A86F75">
        <w:t>.</w:t>
      </w:r>
    </w:p>
    <w:p w14:paraId="6670646C" w14:textId="6A596456" w:rsidR="00081D42" w:rsidRDefault="00081D42">
      <w:pPr>
        <w:pStyle w:val="Heading3"/>
      </w:pPr>
      <w:bookmarkStart w:id="24" w:name="_Toc189646599"/>
      <w:r>
        <w:t xml:space="preserve">Converting Siemens </w:t>
      </w:r>
      <w:r w:rsidR="00B207A4">
        <w:t>RDA</w:t>
      </w:r>
      <w:bookmarkEnd w:id="24"/>
    </w:p>
    <w:p w14:paraId="126D0563" w14:textId="77777777" w:rsidR="00604E34" w:rsidRDefault="00604E34" w:rsidP="00604E34">
      <w:r>
        <w:t>For conventional short-TE data, you should use the following command:</w:t>
      </w:r>
    </w:p>
    <w:bookmarkStart w:id="25" w:name="_MON_1771669970"/>
    <w:bookmarkEnd w:id="25"/>
    <w:p w14:paraId="7B746B5F" w14:textId="27C2ACFA" w:rsidR="00604E34" w:rsidRDefault="00B207A4" w:rsidP="00604E34">
      <w:r>
        <w:object w:dxaOrig="9360" w:dyaOrig="1425" w14:anchorId="3222C8F4">
          <v:shape id="_x0000_i1031" type="#_x0000_t75" style="width:468pt;height:71.5pt" o:ole="">
            <v:imagedata r:id="rId41" o:title=""/>
          </v:shape>
          <o:OLEObject Type="Embed" ProgID="Word.OpenDocumentText.12" ShapeID="_x0000_i1031" DrawAspect="Content" ObjectID="_1800260132" r:id="rId42"/>
        </w:object>
      </w:r>
    </w:p>
    <w:p w14:paraId="3C48157F" w14:textId="15481CCC" w:rsidR="00604E34" w:rsidRDefault="00604E34" w:rsidP="00604E34">
      <w:r>
        <w:lastRenderedPageBreak/>
        <w:t>For example, the following script creates the files test001.nii.gz and test001.json in the same directory as test001.</w:t>
      </w:r>
      <w:r w:rsidR="00B207A4">
        <w:t>rda.</w:t>
      </w:r>
    </w:p>
    <w:bookmarkStart w:id="26" w:name="_MON_1771670018"/>
    <w:bookmarkEnd w:id="26"/>
    <w:p w14:paraId="346D77E3" w14:textId="431B76F8" w:rsidR="00604E34" w:rsidRDefault="002E0C13" w:rsidP="00604E34">
      <w:r>
        <w:object w:dxaOrig="9360" w:dyaOrig="285" w14:anchorId="7B8402D1">
          <v:shape id="_x0000_i1032" type="#_x0000_t75" style="width:468pt;height:14.5pt" o:ole="">
            <v:imagedata r:id="rId43" o:title=""/>
          </v:shape>
          <o:OLEObject Type="Embed" ProgID="Word.OpenDocumentText.12" ShapeID="_x0000_i1032" DrawAspect="Content" ObjectID="_1800260133" r:id="rId44"/>
        </w:object>
      </w:r>
    </w:p>
    <w:p w14:paraId="669D15A1" w14:textId="7E8055E9" w:rsidR="00604E34" w:rsidRPr="00A86F75" w:rsidRDefault="00604E34" w:rsidP="00604E34">
      <w:r>
        <w:t xml:space="preserve">Metabolite and water reference data need to be converted separately. Append the suffixes `svs` and `ref` to the output file names as described in sections </w:t>
      </w:r>
      <w:r>
        <w:fldChar w:fldCharType="begin"/>
      </w:r>
      <w:r>
        <w:instrText xml:space="preserve"> REF _Ref158894780 \r \h </w:instrText>
      </w:r>
      <w:r>
        <w:fldChar w:fldCharType="separate"/>
      </w:r>
      <w:r w:rsidR="00F62C78">
        <w:t>3.3.1</w:t>
      </w:r>
      <w:r>
        <w:fldChar w:fldCharType="end"/>
      </w:r>
      <w:r>
        <w:t xml:space="preserve"> and </w:t>
      </w:r>
      <w:r>
        <w:fldChar w:fldCharType="begin"/>
      </w:r>
      <w:r>
        <w:instrText xml:space="preserve"> REF _Ref158894052 \r \h </w:instrText>
      </w:r>
      <w:r>
        <w:fldChar w:fldCharType="separate"/>
      </w:r>
      <w:r w:rsidR="00F62C78">
        <w:t>3.3.2</w:t>
      </w:r>
      <w:r>
        <w:fldChar w:fldCharType="end"/>
      </w:r>
      <w:r>
        <w:t>.</w:t>
      </w:r>
    </w:p>
    <w:p w14:paraId="38A52EFC" w14:textId="2116A56A" w:rsidR="00104E97" w:rsidRDefault="00104E97">
      <w:pPr>
        <w:pStyle w:val="Heading3"/>
      </w:pPr>
      <w:bookmarkStart w:id="27" w:name="_Toc189646600"/>
      <w:r>
        <w:t>Converting Siemens TWIX</w:t>
      </w:r>
      <w:bookmarkEnd w:id="27"/>
    </w:p>
    <w:p w14:paraId="71A7F6BA" w14:textId="2900D533" w:rsidR="00104E97" w:rsidRDefault="00596F85" w:rsidP="00104E97">
      <w:r>
        <w:t>The content of TWIX data varies considerably based on the sequence implementation and Siemens software version. First, inspect your data by typing</w:t>
      </w:r>
    </w:p>
    <w:bookmarkStart w:id="28" w:name="_MON_1771670208"/>
    <w:bookmarkEnd w:id="28"/>
    <w:p w14:paraId="53B1408B" w14:textId="6625FC9A" w:rsidR="00104E97" w:rsidRDefault="00C874F1" w:rsidP="00104E97">
      <w:r>
        <w:object w:dxaOrig="9360" w:dyaOrig="855" w14:anchorId="546B0530">
          <v:shape id="_x0000_i1033" type="#_x0000_t75" style="width:468pt;height:43pt" o:ole="">
            <v:imagedata r:id="rId45" o:title=""/>
          </v:shape>
          <o:OLEObject Type="Embed" ProgID="Word.OpenDocumentText.12" ShapeID="_x0000_i1033" DrawAspect="Content" ObjectID="_1800260134" r:id="rId46"/>
        </w:object>
      </w:r>
    </w:p>
    <w:p w14:paraId="3EE8D6E3" w14:textId="1A573145" w:rsidR="006C2B18" w:rsidRDefault="008D7C77" w:rsidP="00104E97">
      <w:r>
        <w:t xml:space="preserve">This shows </w:t>
      </w:r>
      <w:r w:rsidR="00515812" w:rsidRPr="00515812">
        <w:t>a list of contained MDH flags</w:t>
      </w:r>
      <w:r w:rsidR="00A17DEE">
        <w:t xml:space="preserve"> and multi-RAID files</w:t>
      </w:r>
      <w:r w:rsidR="00FA6AAE">
        <w:t xml:space="preserve">. </w:t>
      </w:r>
      <w:r w:rsidR="003C352D">
        <w:t xml:space="preserve">You usually only want the actual data (but not noise scans), which should be contained in the </w:t>
      </w:r>
      <w:r w:rsidR="00A23B67">
        <w:t xml:space="preserve">RAID file called </w:t>
      </w:r>
      <w:r w:rsidR="003C352D">
        <w:t xml:space="preserve">‘image’ </w:t>
      </w:r>
      <w:r w:rsidR="00A23B67">
        <w:t xml:space="preserve">(typically the second file). If </w:t>
      </w:r>
      <w:r w:rsidR="001B1CA7">
        <w:t>the above command returns something like</w:t>
      </w:r>
      <w:r w:rsidR="00DE1A1D">
        <w:t xml:space="preserve"> (note the `image` in the last line):</w:t>
      </w:r>
    </w:p>
    <w:bookmarkStart w:id="29" w:name="_MON_1771670673"/>
    <w:bookmarkEnd w:id="29"/>
    <w:p w14:paraId="398968FB" w14:textId="505D370E" w:rsidR="00A17DEE" w:rsidRDefault="00DE1A1D" w:rsidP="00104E97">
      <w:r>
        <w:object w:dxaOrig="9360" w:dyaOrig="1995" w14:anchorId="48E255B1">
          <v:shape id="_x0000_i1034" type="#_x0000_t75" style="width:468pt;height:99.5pt" o:ole="">
            <v:imagedata r:id="rId47" o:title=""/>
          </v:shape>
          <o:OLEObject Type="Embed" ProgID="Word.OpenDocumentText.12" ShapeID="_x0000_i1034" DrawAspect="Content" ObjectID="_1800260135" r:id="rId48"/>
        </w:object>
      </w:r>
    </w:p>
    <w:p w14:paraId="65B9E1D6" w14:textId="43D68AF7" w:rsidR="008D7C77" w:rsidRDefault="006C2B18" w:rsidP="00104E97">
      <w:r>
        <w:t xml:space="preserve">Then, </w:t>
      </w:r>
      <w:r w:rsidR="00DE1A1D">
        <w:t>you can extract the data with</w:t>
      </w:r>
    </w:p>
    <w:bookmarkStart w:id="30" w:name="_MON_1771670798"/>
    <w:bookmarkEnd w:id="30"/>
    <w:p w14:paraId="7F59E19B" w14:textId="40B5DCA7" w:rsidR="00DE1A1D" w:rsidRDefault="00482677" w:rsidP="00104E97">
      <w:r>
        <w:object w:dxaOrig="9360" w:dyaOrig="1140" w14:anchorId="1F55C48E">
          <v:shape id="_x0000_i1035" type="#_x0000_t75" style="width:468pt;height:57pt" o:ole="">
            <v:imagedata r:id="rId49" o:title=""/>
          </v:shape>
          <o:OLEObject Type="Embed" ProgID="Word.OpenDocumentText.12" ShapeID="_x0000_i1035" DrawAspect="Content" ObjectID="_1800260136" r:id="rId50"/>
        </w:object>
      </w:r>
    </w:p>
    <w:p w14:paraId="520601D1" w14:textId="65BE41F2" w:rsidR="00104E97" w:rsidRDefault="00104E97" w:rsidP="00104E97">
      <w:r>
        <w:t>For example, the following script creates the files test001.nii.gz and test001.json in the same directory as test001.</w:t>
      </w:r>
      <w:r w:rsidR="00FF1C3A">
        <w:t>dat</w:t>
      </w:r>
      <w:r>
        <w:t>.</w:t>
      </w:r>
    </w:p>
    <w:bookmarkStart w:id="31" w:name="_MON_1771670959"/>
    <w:bookmarkEnd w:id="31"/>
    <w:p w14:paraId="4B80894A" w14:textId="4E77FB0A" w:rsidR="00104E97" w:rsidRDefault="00FF1C3A" w:rsidP="00104E97">
      <w:r>
        <w:object w:dxaOrig="9360" w:dyaOrig="285" w14:anchorId="28B2E27F">
          <v:shape id="_x0000_i1036" type="#_x0000_t75" style="width:468pt;height:14.5pt" o:ole="">
            <v:imagedata r:id="rId51" o:title=""/>
          </v:shape>
          <o:OLEObject Type="Embed" ProgID="Word.OpenDocumentText.12" ShapeID="_x0000_i1036" DrawAspect="Content" ObjectID="_1800260137" r:id="rId52"/>
        </w:object>
      </w:r>
    </w:p>
    <w:p w14:paraId="023C8CD9" w14:textId="75BF57BB" w:rsidR="00104E97" w:rsidRDefault="00104E97" w:rsidP="00104E97">
      <w:r>
        <w:t xml:space="preserve">Metabolite and water reference data need to be converted separately. Append the suffixes `svs` and `ref` to the output file names as described in sections </w:t>
      </w:r>
      <w:r>
        <w:fldChar w:fldCharType="begin"/>
      </w:r>
      <w:r>
        <w:instrText xml:space="preserve"> REF _Ref158894780 \r \h </w:instrText>
      </w:r>
      <w:r>
        <w:fldChar w:fldCharType="separate"/>
      </w:r>
      <w:r w:rsidR="00F62C78">
        <w:t>3.3.1</w:t>
      </w:r>
      <w:r>
        <w:fldChar w:fldCharType="end"/>
      </w:r>
      <w:r>
        <w:t xml:space="preserve"> and </w:t>
      </w:r>
      <w:r>
        <w:fldChar w:fldCharType="begin"/>
      </w:r>
      <w:r>
        <w:instrText xml:space="preserve"> REF _Ref158894052 \r \h </w:instrText>
      </w:r>
      <w:r>
        <w:fldChar w:fldCharType="separate"/>
      </w:r>
      <w:r w:rsidR="00F62C78">
        <w:t>3.3.2</w:t>
      </w:r>
      <w:r>
        <w:fldChar w:fldCharType="end"/>
      </w:r>
      <w:r>
        <w:t>.</w:t>
      </w:r>
    </w:p>
    <w:p w14:paraId="02F6EF72" w14:textId="15D180E2" w:rsidR="00046F67" w:rsidRDefault="00046F67" w:rsidP="00104E97">
      <w:r>
        <w:t xml:space="preserve">Note that some newer sequences </w:t>
      </w:r>
      <w:r w:rsidR="00C76F0B">
        <w:t xml:space="preserve">(for example from CMRR) </w:t>
      </w:r>
      <w:r>
        <w:t>may have the water reference data included</w:t>
      </w:r>
      <w:r w:rsidR="00C76F0B">
        <w:t xml:space="preserve"> in the same TWIX file as the metabolite data</w:t>
      </w:r>
      <w:r>
        <w:t>. In that case, they are likely to be stored as separate RAID files, and will need to be extracted separately</w:t>
      </w:r>
      <w:r w:rsidR="00333164">
        <w:t xml:space="preserve"> (please contact us if you struggle with that).</w:t>
      </w:r>
    </w:p>
    <w:p w14:paraId="51B168AD" w14:textId="263020B9" w:rsidR="001C132E" w:rsidRDefault="001C132E" w:rsidP="001C132E">
      <w:pPr>
        <w:pStyle w:val="Heading3"/>
      </w:pPr>
      <w:bookmarkStart w:id="32" w:name="_Toc189646601"/>
      <w:r>
        <w:t>Converting GE P-files</w:t>
      </w:r>
      <w:bookmarkEnd w:id="32"/>
    </w:p>
    <w:p w14:paraId="1E09A3BE" w14:textId="77777777" w:rsidR="001C132E" w:rsidRDefault="001C132E" w:rsidP="001C132E">
      <w:r>
        <w:t>For conventional short-TE data, you should use the following command:</w:t>
      </w:r>
    </w:p>
    <w:bookmarkStart w:id="33" w:name="_MON_1771671606"/>
    <w:bookmarkEnd w:id="33"/>
    <w:p w14:paraId="72DB8344" w14:textId="2A619DAD" w:rsidR="001C132E" w:rsidRDefault="00D64D19" w:rsidP="001C132E">
      <w:r>
        <w:object w:dxaOrig="9360" w:dyaOrig="1425" w14:anchorId="5D63CD43">
          <v:shape id="_x0000_i1037" type="#_x0000_t75" style="width:468pt;height:71.5pt" o:ole="">
            <v:imagedata r:id="rId53" o:title=""/>
          </v:shape>
          <o:OLEObject Type="Embed" ProgID="Word.OpenDocumentText.12" ShapeID="_x0000_i1037" DrawAspect="Content" ObjectID="_1800260138" r:id="rId54"/>
        </w:object>
      </w:r>
    </w:p>
    <w:p w14:paraId="6A47C056" w14:textId="5F71E058" w:rsidR="001C132E" w:rsidRDefault="001C132E" w:rsidP="001C132E">
      <w:r>
        <w:t>For example, the following script creates the files test001.nii.gz</w:t>
      </w:r>
      <w:r w:rsidR="005D53B8">
        <w:t xml:space="preserve">, </w:t>
      </w:r>
      <w:r>
        <w:t>test001.json</w:t>
      </w:r>
      <w:r w:rsidR="005D53B8">
        <w:t>, test001_ref.nii.gz, and test001_ref.json</w:t>
      </w:r>
      <w:r>
        <w:t xml:space="preserve"> in the same directory as test001.</w:t>
      </w:r>
      <w:r w:rsidR="005D53B8">
        <w:t>7</w:t>
      </w:r>
      <w:r>
        <w:t>.</w:t>
      </w:r>
    </w:p>
    <w:bookmarkStart w:id="34" w:name="_MON_1771671781"/>
    <w:bookmarkEnd w:id="34"/>
    <w:p w14:paraId="5DAA8E2A" w14:textId="394D4086" w:rsidR="001C132E" w:rsidRDefault="00BB2FA5" w:rsidP="001C132E">
      <w:r>
        <w:object w:dxaOrig="9360" w:dyaOrig="285" w14:anchorId="58C67CDF">
          <v:shape id="_x0000_i1038" type="#_x0000_t75" style="width:468pt;height:14.5pt" o:ole="">
            <v:imagedata r:id="rId55" o:title=""/>
          </v:shape>
          <o:OLEObject Type="Embed" ProgID="Word.OpenDocumentText.12" ShapeID="_x0000_i1038" DrawAspect="Content" ObjectID="_1800260139" r:id="rId56"/>
        </w:object>
      </w:r>
    </w:p>
    <w:p w14:paraId="731CC2D0" w14:textId="796E6D73" w:rsidR="001C132E" w:rsidRPr="00A86F75" w:rsidRDefault="005D53B8" w:rsidP="001C132E">
      <w:r>
        <w:t>Note that m</w:t>
      </w:r>
      <w:r w:rsidR="001C132E">
        <w:t xml:space="preserve">etabolite and water reference data need </w:t>
      </w:r>
      <w:r>
        <w:t xml:space="preserve">do not need </w:t>
      </w:r>
      <w:r w:rsidR="001C132E">
        <w:t xml:space="preserve">to be </w:t>
      </w:r>
      <w:r>
        <w:t xml:space="preserve">extracted or </w:t>
      </w:r>
      <w:r w:rsidR="001C132E">
        <w:t xml:space="preserve">converted separately. </w:t>
      </w:r>
      <w:r w:rsidR="00674DD4">
        <w:t>However, make sure that you correctly a</w:t>
      </w:r>
      <w:r w:rsidR="001C132E">
        <w:t xml:space="preserve">ppend the suffixes `svs` and `ref` to the output file names as described in sections </w:t>
      </w:r>
      <w:r w:rsidR="001C132E">
        <w:fldChar w:fldCharType="begin"/>
      </w:r>
      <w:r w:rsidR="001C132E">
        <w:instrText xml:space="preserve"> REF _Ref158894780 \r \h </w:instrText>
      </w:r>
      <w:r w:rsidR="001C132E">
        <w:fldChar w:fldCharType="separate"/>
      </w:r>
      <w:r w:rsidR="00F62C78">
        <w:t>3.3.1</w:t>
      </w:r>
      <w:r w:rsidR="001C132E">
        <w:fldChar w:fldCharType="end"/>
      </w:r>
      <w:r w:rsidR="001C132E">
        <w:t xml:space="preserve"> and </w:t>
      </w:r>
      <w:r w:rsidR="001C132E">
        <w:fldChar w:fldCharType="begin"/>
      </w:r>
      <w:r w:rsidR="001C132E">
        <w:instrText xml:space="preserve"> REF _Ref158894052 \r \h </w:instrText>
      </w:r>
      <w:r w:rsidR="001C132E">
        <w:fldChar w:fldCharType="separate"/>
      </w:r>
      <w:r w:rsidR="00F62C78">
        <w:t>3.3.2</w:t>
      </w:r>
      <w:r w:rsidR="001C132E">
        <w:fldChar w:fldCharType="end"/>
      </w:r>
      <w:r w:rsidR="001C132E">
        <w:t>.</w:t>
      </w:r>
    </w:p>
    <w:p w14:paraId="6C7C62EC" w14:textId="5E6CCAA7" w:rsidR="000903A5" w:rsidRDefault="000903A5" w:rsidP="000903A5">
      <w:pPr>
        <w:pStyle w:val="Heading3"/>
      </w:pPr>
      <w:bookmarkStart w:id="35" w:name="_Toc189646602"/>
      <w:r>
        <w:t>Converting Siemens DICOM</w:t>
      </w:r>
      <w:bookmarkEnd w:id="35"/>
    </w:p>
    <w:p w14:paraId="7AEBE799" w14:textId="77777777" w:rsidR="000903A5" w:rsidRDefault="000903A5" w:rsidP="000903A5">
      <w:r>
        <w:t>For conventional short-TE data, you should use the following command:</w:t>
      </w:r>
    </w:p>
    <w:bookmarkStart w:id="36" w:name="_MON_1771672729"/>
    <w:bookmarkEnd w:id="36"/>
    <w:p w14:paraId="4720E021" w14:textId="35056469" w:rsidR="000903A5" w:rsidRDefault="004570AB" w:rsidP="000903A5">
      <w:r>
        <w:object w:dxaOrig="9360" w:dyaOrig="1425" w14:anchorId="467A580C">
          <v:shape id="_x0000_i1039" type="#_x0000_t75" style="width:468pt;height:71.5pt" o:ole="">
            <v:imagedata r:id="rId57" o:title=""/>
          </v:shape>
          <o:OLEObject Type="Embed" ProgID="Word.OpenDocumentText.12" ShapeID="_x0000_i1039" DrawAspect="Content" ObjectID="_1800260140" r:id="rId58"/>
        </w:object>
      </w:r>
    </w:p>
    <w:p w14:paraId="04567408" w14:textId="58592523" w:rsidR="004570AB" w:rsidRDefault="004570AB" w:rsidP="000903A5">
      <w:r>
        <w:t xml:space="preserve">You can </w:t>
      </w:r>
      <w:r w:rsidR="00CD0B5E">
        <w:t>provide a single DCM/IMA file or an entire directory of DCM/IMA files.</w:t>
      </w:r>
    </w:p>
    <w:p w14:paraId="53431C17" w14:textId="2C15C38F" w:rsidR="000903A5" w:rsidRDefault="000903A5" w:rsidP="000903A5">
      <w:r>
        <w:t>For example, the following script creates the files test001.nii.gz</w:t>
      </w:r>
      <w:r w:rsidR="00CD0B5E">
        <w:t xml:space="preserve"> and</w:t>
      </w:r>
      <w:r>
        <w:t xml:space="preserve"> test001.json in the same directory as test001.</w:t>
      </w:r>
      <w:r w:rsidR="00CD0B5E">
        <w:t>dcm</w:t>
      </w:r>
      <w:r>
        <w:t>.</w:t>
      </w:r>
    </w:p>
    <w:bookmarkStart w:id="37" w:name="_MON_1771672857"/>
    <w:bookmarkEnd w:id="37"/>
    <w:p w14:paraId="509990D8" w14:textId="10A262D4" w:rsidR="000903A5" w:rsidRDefault="00F016F2" w:rsidP="000903A5">
      <w:r>
        <w:object w:dxaOrig="9360" w:dyaOrig="285" w14:anchorId="5E909A4D">
          <v:shape id="_x0000_i1040" type="#_x0000_t75" style="width:468pt;height:14.5pt" o:ole="">
            <v:imagedata r:id="rId59" o:title=""/>
          </v:shape>
          <o:OLEObject Type="Embed" ProgID="Word.OpenDocumentText.12" ShapeID="_x0000_i1040" DrawAspect="Content" ObjectID="_1800260141" r:id="rId60"/>
        </w:object>
      </w:r>
    </w:p>
    <w:p w14:paraId="1256EF4A" w14:textId="09E2AF83" w:rsidR="00F016F2" w:rsidRDefault="00F016F2" w:rsidP="00F016F2">
      <w:r>
        <w:t xml:space="preserve">Metabolite and water reference data need to be converted separately. Append the suffixes `svs` and `ref` to the output file names as described in sections </w:t>
      </w:r>
      <w:r>
        <w:fldChar w:fldCharType="begin"/>
      </w:r>
      <w:r>
        <w:instrText xml:space="preserve"> REF _Ref158894780 \r \h </w:instrText>
      </w:r>
      <w:r>
        <w:fldChar w:fldCharType="separate"/>
      </w:r>
      <w:r w:rsidR="00F62C78">
        <w:t>3.3.1</w:t>
      </w:r>
      <w:r>
        <w:fldChar w:fldCharType="end"/>
      </w:r>
      <w:r>
        <w:t xml:space="preserve"> and </w:t>
      </w:r>
      <w:r>
        <w:fldChar w:fldCharType="begin"/>
      </w:r>
      <w:r>
        <w:instrText xml:space="preserve"> REF _Ref158894052 \r \h </w:instrText>
      </w:r>
      <w:r>
        <w:fldChar w:fldCharType="separate"/>
      </w:r>
      <w:r w:rsidR="00F62C78">
        <w:t>3.3.2</w:t>
      </w:r>
      <w:r>
        <w:fldChar w:fldCharType="end"/>
      </w:r>
      <w:r>
        <w:t>.</w:t>
      </w:r>
    </w:p>
    <w:p w14:paraId="25AEADE8" w14:textId="6A6D2199" w:rsidR="0031427F" w:rsidRDefault="0031427F" w:rsidP="0031427F">
      <w:pPr>
        <w:pStyle w:val="Heading3"/>
      </w:pPr>
      <w:bookmarkStart w:id="38" w:name="_Toc189646603"/>
      <w:r>
        <w:t>Converting Philips DICOM</w:t>
      </w:r>
      <w:bookmarkEnd w:id="38"/>
    </w:p>
    <w:p w14:paraId="39525361" w14:textId="77777777" w:rsidR="0031427F" w:rsidRDefault="0031427F" w:rsidP="0031427F">
      <w:r>
        <w:t>For conventional short-TE data, you should use the following command:</w:t>
      </w:r>
    </w:p>
    <w:bookmarkStart w:id="39" w:name="_MON_1771672955"/>
    <w:bookmarkEnd w:id="39"/>
    <w:p w14:paraId="26558FA0" w14:textId="1467E88C" w:rsidR="0031427F" w:rsidRDefault="00E732FF" w:rsidP="0031427F">
      <w:r>
        <w:object w:dxaOrig="9360" w:dyaOrig="1425" w14:anchorId="3A250E10">
          <v:shape id="_x0000_i1041" type="#_x0000_t75" style="width:468pt;height:71.5pt" o:ole="">
            <v:imagedata r:id="rId61" o:title=""/>
          </v:shape>
          <o:OLEObject Type="Embed" ProgID="Word.OpenDocumentText.12" ShapeID="_x0000_i1041" DrawAspect="Content" ObjectID="_1800260142" r:id="rId62"/>
        </w:object>
      </w:r>
    </w:p>
    <w:p w14:paraId="3B73A95E" w14:textId="45142DD9" w:rsidR="0031427F" w:rsidRDefault="0031427F" w:rsidP="0031427F">
      <w:r>
        <w:t>You can provide a single DCM file or an entire directory of DCM files.</w:t>
      </w:r>
    </w:p>
    <w:p w14:paraId="5F35567C" w14:textId="77777777" w:rsidR="0031427F" w:rsidRDefault="0031427F" w:rsidP="0031427F">
      <w:r>
        <w:t>For example, the following script creates the files test001.nii.gz and test001.json in the same directory as test001.dcm.</w:t>
      </w:r>
    </w:p>
    <w:bookmarkStart w:id="40" w:name="_MON_1771673002"/>
    <w:bookmarkEnd w:id="40"/>
    <w:p w14:paraId="1C43BCFF" w14:textId="002C52E8" w:rsidR="0031427F" w:rsidRDefault="00247AC9" w:rsidP="0031427F">
      <w:r>
        <w:object w:dxaOrig="9360" w:dyaOrig="285" w14:anchorId="3A9949BD">
          <v:shape id="_x0000_i1042" type="#_x0000_t75" style="width:468pt;height:14.5pt" o:ole="">
            <v:imagedata r:id="rId63" o:title=""/>
          </v:shape>
          <o:OLEObject Type="Embed" ProgID="Word.OpenDocumentText.12" ShapeID="_x0000_i1042" DrawAspect="Content" ObjectID="_1800260143" r:id="rId64"/>
        </w:object>
      </w:r>
    </w:p>
    <w:p w14:paraId="6DB65654" w14:textId="1D62D346" w:rsidR="0031427F" w:rsidRDefault="0031427F" w:rsidP="0031427F">
      <w:r>
        <w:lastRenderedPageBreak/>
        <w:t xml:space="preserve">Metabolite and water reference data need to be converted separately. Append the suffixes `svs` and `ref` to the output file names as described in sections </w:t>
      </w:r>
      <w:r>
        <w:fldChar w:fldCharType="begin"/>
      </w:r>
      <w:r>
        <w:instrText xml:space="preserve"> REF _Ref158894780 \r \h </w:instrText>
      </w:r>
      <w:r>
        <w:fldChar w:fldCharType="separate"/>
      </w:r>
      <w:r w:rsidR="00F62C78">
        <w:t>3.3.1</w:t>
      </w:r>
      <w:r>
        <w:fldChar w:fldCharType="end"/>
      </w:r>
      <w:r>
        <w:t xml:space="preserve"> and </w:t>
      </w:r>
      <w:r>
        <w:fldChar w:fldCharType="begin"/>
      </w:r>
      <w:r>
        <w:instrText xml:space="preserve"> REF _Ref158894052 \r \h </w:instrText>
      </w:r>
      <w:r>
        <w:fldChar w:fldCharType="separate"/>
      </w:r>
      <w:r w:rsidR="00F62C78">
        <w:t>3.3.2</w:t>
      </w:r>
      <w:r>
        <w:fldChar w:fldCharType="end"/>
      </w:r>
      <w:r>
        <w:t>.</w:t>
      </w:r>
    </w:p>
    <w:p w14:paraId="6BE46C03" w14:textId="7351DA0B" w:rsidR="00754689" w:rsidRDefault="00754689" w:rsidP="00754689">
      <w:pPr>
        <w:pStyle w:val="Heading2"/>
      </w:pPr>
      <w:bookmarkStart w:id="41" w:name="_Toc189646604"/>
      <w:r>
        <w:t xml:space="preserve">BIDS </w:t>
      </w:r>
      <w:r w:rsidR="00FB6DC5">
        <w:t xml:space="preserve">folder </w:t>
      </w:r>
      <w:r>
        <w:t>organization</w:t>
      </w:r>
      <w:bookmarkEnd w:id="41"/>
    </w:p>
    <w:p w14:paraId="2D1AA1FA" w14:textId="7397CE11" w:rsidR="004E1646" w:rsidRDefault="00FB6DC5" w:rsidP="004E1646">
      <w:r>
        <w:t xml:space="preserve">You can use </w:t>
      </w:r>
      <w:r w:rsidR="00F5049B">
        <w:t xml:space="preserve">the </w:t>
      </w:r>
      <w:r w:rsidR="00BA0B66">
        <w:t xml:space="preserve">MATLAB </w:t>
      </w:r>
      <w:r w:rsidR="00F5049B">
        <w:t>function “</w:t>
      </w:r>
      <w:r w:rsidR="00F5049B" w:rsidRPr="0056145D">
        <w:rPr>
          <w:rFonts w:ascii="Courier New" w:hAnsi="Courier New" w:cs="Courier New"/>
          <w:b/>
          <w:bCs/>
        </w:rPr>
        <w:t>GenerateBIDSStructure</w:t>
      </w:r>
      <w:r w:rsidR="00F5049B">
        <w:t xml:space="preserve">” in the ‘utilities’ folder of Osprey to generate </w:t>
      </w:r>
      <w:r w:rsidR="003A4E4C">
        <w:t>a new, generic, empty BIDS folder structure</w:t>
      </w:r>
      <w:r w:rsidR="0003420B">
        <w:t xml:space="preserve">. </w:t>
      </w:r>
      <w:r w:rsidR="0003420B" w:rsidRPr="0056145D">
        <w:rPr>
          <w:rFonts w:ascii="Courier New" w:hAnsi="Courier New" w:cs="Courier New"/>
          <w:b/>
          <w:bCs/>
        </w:rPr>
        <w:t>GenerateBIDSStructure</w:t>
      </w:r>
      <w:r w:rsidR="0024460A">
        <w:t xml:space="preserve"> is called by running</w:t>
      </w:r>
    </w:p>
    <w:bookmarkStart w:id="42" w:name="_MON_1769506988"/>
    <w:bookmarkEnd w:id="42"/>
    <w:p w14:paraId="46514F17" w14:textId="57B0406B" w:rsidR="0024460A" w:rsidRDefault="00AB6B35" w:rsidP="004E1646">
      <w:r>
        <w:object w:dxaOrig="9360" w:dyaOrig="285" w14:anchorId="121F5C96">
          <v:shape id="_x0000_i1043" type="#_x0000_t75" style="width:468pt;height:14.5pt" o:ole="">
            <v:imagedata r:id="rId65" o:title=""/>
          </v:shape>
          <o:OLEObject Type="Embed" ProgID="Word.OpenDocumentText.12" ShapeID="_x0000_i1043" DrawAspect="Content" ObjectID="_1800260144" r:id="rId66"/>
        </w:object>
      </w:r>
    </w:p>
    <w:p w14:paraId="271BE2C8" w14:textId="2863EC7D" w:rsidR="00AB6B35" w:rsidRDefault="00A61730" w:rsidP="004E1646">
      <w:r>
        <w:t>a</w:t>
      </w:r>
      <w:r w:rsidR="00AB6B35">
        <w:t xml:space="preserve">t the MATLAB command prompt, where </w:t>
      </w:r>
      <w:r w:rsidR="00AB6B35" w:rsidRPr="0056145D">
        <w:rPr>
          <w:rFonts w:ascii="Courier New" w:hAnsi="Courier New" w:cs="Courier New"/>
          <w:b/>
          <w:bCs/>
        </w:rPr>
        <w:t>nSubs</w:t>
      </w:r>
      <w:r w:rsidR="00AB6B35">
        <w:t xml:space="preserve"> is the number of subjects, </w:t>
      </w:r>
      <w:r w:rsidR="00AB6B35" w:rsidRPr="0056145D">
        <w:rPr>
          <w:rFonts w:ascii="Courier New" w:hAnsi="Courier New" w:cs="Courier New"/>
          <w:b/>
          <w:bCs/>
        </w:rPr>
        <w:t>nSes</w:t>
      </w:r>
      <w:r w:rsidR="00AB6B35">
        <w:t xml:space="preserve"> is the number of repeat sessions, and </w:t>
      </w:r>
      <w:r w:rsidR="00AB6B35" w:rsidRPr="0056145D">
        <w:rPr>
          <w:rFonts w:ascii="Courier New" w:hAnsi="Courier New" w:cs="Courier New"/>
          <w:b/>
          <w:bCs/>
        </w:rPr>
        <w:t>dataTypes</w:t>
      </w:r>
      <w:r w:rsidR="00AB6B35">
        <w:t xml:space="preserve"> is a cell array of modalities that you want to generate, e.g. </w:t>
      </w:r>
      <w:r w:rsidR="00AB6B35" w:rsidRPr="00AB6B35">
        <w:rPr>
          <w:rFonts w:ascii="Courier New" w:hAnsi="Courier New" w:cs="Courier New"/>
          <w:b/>
          <w:bCs/>
        </w:rPr>
        <w:t>{</w:t>
      </w:r>
      <w:r w:rsidR="0056145D" w:rsidRPr="0056145D">
        <w:rPr>
          <w:rFonts w:ascii="Courier New" w:hAnsi="Courier New" w:cs="Courier New"/>
          <w:b/>
          <w:bCs/>
        </w:rPr>
        <w:t>'</w:t>
      </w:r>
      <w:r w:rsidR="00AB6B35" w:rsidRPr="00AB6B35">
        <w:rPr>
          <w:rFonts w:ascii="Courier New" w:hAnsi="Courier New" w:cs="Courier New"/>
          <w:b/>
          <w:bCs/>
        </w:rPr>
        <w:t>anat</w:t>
      </w:r>
      <w:r w:rsidR="0056145D" w:rsidRPr="0056145D">
        <w:rPr>
          <w:rFonts w:ascii="Courier New" w:hAnsi="Courier New" w:cs="Courier New"/>
          <w:b/>
          <w:bCs/>
        </w:rPr>
        <w:t>'</w:t>
      </w:r>
      <w:r w:rsidR="00AB6B35" w:rsidRPr="00AB6B35">
        <w:rPr>
          <w:rFonts w:ascii="Courier New" w:hAnsi="Courier New" w:cs="Courier New"/>
          <w:b/>
          <w:bCs/>
        </w:rPr>
        <w:t>,</w:t>
      </w:r>
      <w:r w:rsidR="0056145D" w:rsidRPr="0056145D">
        <w:rPr>
          <w:rFonts w:ascii="Courier New" w:hAnsi="Courier New" w:cs="Courier New"/>
          <w:b/>
          <w:bCs/>
        </w:rPr>
        <w:t>'</w:t>
      </w:r>
      <w:r w:rsidR="00AB6B35" w:rsidRPr="00AB6B35">
        <w:rPr>
          <w:rFonts w:ascii="Courier New" w:hAnsi="Courier New" w:cs="Courier New"/>
          <w:b/>
          <w:bCs/>
        </w:rPr>
        <w:t>mrs</w:t>
      </w:r>
      <w:r w:rsidR="0056145D" w:rsidRPr="0056145D">
        <w:rPr>
          <w:rFonts w:ascii="Courier New" w:hAnsi="Courier New" w:cs="Courier New"/>
          <w:b/>
          <w:bCs/>
        </w:rPr>
        <w:t>'</w:t>
      </w:r>
      <w:r w:rsidR="00AB6B35" w:rsidRPr="00AB6B35">
        <w:rPr>
          <w:rFonts w:ascii="Courier New" w:hAnsi="Courier New" w:cs="Courier New"/>
          <w:b/>
          <w:bCs/>
        </w:rPr>
        <w:t>}</w:t>
      </w:r>
      <w:r w:rsidR="00AB6B35">
        <w:t>.</w:t>
      </w:r>
    </w:p>
    <w:p w14:paraId="49B33D67" w14:textId="5C170681" w:rsidR="00497ED2" w:rsidRPr="004E1646" w:rsidRDefault="00497ED2" w:rsidP="004E1646">
      <w:r>
        <w:t xml:space="preserve">If you only have one session, you may omit the session label altogether. Consequently, </w:t>
      </w:r>
      <w:r w:rsidR="007C7F90">
        <w:t xml:space="preserve">if you specify </w:t>
      </w:r>
      <w:r w:rsidR="007C7F90" w:rsidRPr="007C7F90">
        <w:rPr>
          <w:rFonts w:ascii="Courier New" w:hAnsi="Courier New" w:cs="Courier New"/>
          <w:b/>
          <w:bCs/>
        </w:rPr>
        <w:t>nSes = 1</w:t>
      </w:r>
      <w:r w:rsidR="007C7F90">
        <w:t xml:space="preserve">, </w:t>
      </w:r>
      <w:r w:rsidR="007C7F90" w:rsidRPr="007C7F90">
        <w:rPr>
          <w:rFonts w:ascii="Courier New" w:hAnsi="Courier New" w:cs="Courier New"/>
          <w:b/>
          <w:bCs/>
        </w:rPr>
        <w:t>GenerateBIDSStructure</w:t>
      </w:r>
      <w:r w:rsidR="007C7F90">
        <w:t xml:space="preserve"> does not create a session layer.</w:t>
      </w:r>
    </w:p>
    <w:p w14:paraId="6B46B57F" w14:textId="4BACA2A5" w:rsidR="00BC589A" w:rsidRDefault="00BC589A" w:rsidP="00754689">
      <w:pPr>
        <w:pStyle w:val="Heading2"/>
      </w:pPr>
      <w:bookmarkStart w:id="43" w:name="_Toc189646605"/>
      <w:bookmarkStart w:id="44" w:name="_Ref158894046"/>
      <w:r>
        <w:t>BIDS file naming conventions</w:t>
      </w:r>
      <w:bookmarkEnd w:id="43"/>
    </w:p>
    <w:p w14:paraId="3D93F13E" w14:textId="2DE4DD4B" w:rsidR="00187F17" w:rsidRPr="00187F17" w:rsidRDefault="00A62ED4" w:rsidP="00187F17">
      <w:r>
        <w:t xml:space="preserve">In BIDS, each </w:t>
      </w:r>
      <w:r w:rsidR="00B831C3">
        <w:t xml:space="preserve">dataset </w:t>
      </w:r>
      <w:r>
        <w:t>is uniquely identifiable by its filename</w:t>
      </w:r>
      <w:r w:rsidR="00B831C3">
        <w:t>, which is assembled from multiple identifiers (subject, session, modality, contrast, run, etc.)</w:t>
      </w:r>
      <w:r>
        <w:t xml:space="preserve">. There are no duplicate filenames across the </w:t>
      </w:r>
      <w:r w:rsidR="00B831C3">
        <w:t xml:space="preserve">entire </w:t>
      </w:r>
      <w:r>
        <w:t>proje</w:t>
      </w:r>
      <w:r w:rsidR="00B831C3">
        <w:t xml:space="preserve">ct. </w:t>
      </w:r>
    </w:p>
    <w:p w14:paraId="35109E22" w14:textId="55885C38" w:rsidR="00754689" w:rsidRDefault="00754689" w:rsidP="00BC589A">
      <w:pPr>
        <w:pStyle w:val="Heading3"/>
      </w:pPr>
      <w:bookmarkStart w:id="45" w:name="_Ref158894780"/>
      <w:bookmarkStart w:id="46" w:name="_Toc189646606"/>
      <w:r>
        <w:t>Metabolite data</w:t>
      </w:r>
      <w:bookmarkEnd w:id="44"/>
      <w:bookmarkEnd w:id="45"/>
      <w:bookmarkEnd w:id="46"/>
    </w:p>
    <w:p w14:paraId="4122FEEA" w14:textId="592ED00C" w:rsidR="00977356" w:rsidRDefault="00E3180D" w:rsidP="00977356">
      <w:r>
        <w:t>Each metabolite acquisition shall be named</w:t>
      </w:r>
      <w:r w:rsidR="00274D96">
        <w:t xml:space="preserve"> and sorted </w:t>
      </w:r>
      <w:r w:rsidR="00134984">
        <w:t xml:space="preserve">in the </w:t>
      </w:r>
      <w:r w:rsidR="00134984" w:rsidRPr="000A1E43">
        <w:rPr>
          <w:rFonts w:ascii="Courier New" w:hAnsi="Courier New" w:cs="Courier New"/>
          <w:b/>
          <w:bCs/>
        </w:rPr>
        <w:t>mrs</w:t>
      </w:r>
      <w:r w:rsidR="00134984">
        <w:t xml:space="preserve"> folder </w:t>
      </w:r>
      <w:r w:rsidR="000A1E43">
        <w:t xml:space="preserve">for the respective subject and session </w:t>
      </w:r>
      <w:r w:rsidR="00274D96">
        <w:t xml:space="preserve">according to </w:t>
      </w:r>
      <w:r w:rsidR="00DE795D">
        <w:t xml:space="preserve">several key-value pairs, which are referred to as entities in BIDS-speak. You can find out more about them at </w:t>
      </w:r>
      <w:hyperlink r:id="rId67" w:history="1">
        <w:r w:rsidR="00DE795D" w:rsidRPr="00C979BA">
          <w:rPr>
            <w:rStyle w:val="Hyperlink"/>
          </w:rPr>
          <w:t>https://bids-specification.readthedocs.io/en/bep022/appendices/entities.html</w:t>
        </w:r>
      </w:hyperlink>
      <w:r w:rsidR="00DE795D">
        <w:t xml:space="preserve">. </w:t>
      </w:r>
    </w:p>
    <w:bookmarkStart w:id="47" w:name="_MON_1769511583"/>
    <w:bookmarkEnd w:id="47"/>
    <w:p w14:paraId="2396F3FB" w14:textId="0AD069E7" w:rsidR="00274D96" w:rsidRDefault="00134984" w:rsidP="00977356">
      <w:r>
        <w:object w:dxaOrig="9360" w:dyaOrig="1425" w14:anchorId="096DFF05">
          <v:shape id="_x0000_i1044" type="#_x0000_t75" style="width:468pt;height:71.5pt" o:ole="">
            <v:imagedata r:id="rId68" o:title=""/>
          </v:shape>
          <o:OLEObject Type="Embed" ProgID="Word.OpenDocumentText.12" ShapeID="_x0000_i1044" DrawAspect="Content" ObjectID="_1800260145" r:id="rId69"/>
        </w:object>
      </w:r>
    </w:p>
    <w:p w14:paraId="7EA02C2F" w14:textId="22A7E860" w:rsidR="00C0774D" w:rsidRDefault="00F62F0C" w:rsidP="00977356">
      <w:r w:rsidRPr="00EF5F29">
        <w:rPr>
          <w:u w:val="single"/>
        </w:rPr>
        <w:t>Subject</w:t>
      </w:r>
      <w:r w:rsidR="00EF5F29">
        <w:rPr>
          <w:u w:val="single"/>
        </w:rPr>
        <w:t xml:space="preserve"> (sub)</w:t>
      </w:r>
      <w:r w:rsidRPr="00EF5F29">
        <w:rPr>
          <w:u w:val="single"/>
        </w:rPr>
        <w:t>:</w:t>
      </w:r>
      <w:r>
        <w:t xml:space="preserve"> Use the </w:t>
      </w:r>
      <w:r w:rsidR="00906EED">
        <w:t xml:space="preserve">correct running </w:t>
      </w:r>
      <w:r w:rsidR="007269D0">
        <w:t xml:space="preserve">subject </w:t>
      </w:r>
      <w:r w:rsidR="00906EED">
        <w:t>ID</w:t>
      </w:r>
      <w:r w:rsidR="00C0774D">
        <w:t xml:space="preserve">, </w:t>
      </w:r>
      <w:r w:rsidR="007269D0">
        <w:t>e.g.,</w:t>
      </w:r>
      <w:r w:rsidR="00C0774D">
        <w:t xml:space="preserve"> </w:t>
      </w:r>
      <w:r w:rsidR="00C0774D" w:rsidRPr="00C0774D">
        <w:rPr>
          <w:rFonts w:ascii="Courier New" w:hAnsi="Courier New" w:cs="Courier New"/>
          <w:b/>
        </w:rPr>
        <w:t>sub-001</w:t>
      </w:r>
      <w:r w:rsidR="00C0774D">
        <w:t>.</w:t>
      </w:r>
    </w:p>
    <w:p w14:paraId="02C8B507" w14:textId="5BB3F0E6" w:rsidR="007269D0" w:rsidRDefault="007269D0" w:rsidP="007269D0">
      <w:r w:rsidRPr="00EF5F29">
        <w:rPr>
          <w:u w:val="single"/>
        </w:rPr>
        <w:t>Session</w:t>
      </w:r>
      <w:r w:rsidR="00EF5F29" w:rsidRPr="00EF5F29">
        <w:rPr>
          <w:u w:val="single"/>
        </w:rPr>
        <w:t xml:space="preserve"> (ses)</w:t>
      </w:r>
      <w:r w:rsidRPr="00EF5F29">
        <w:rPr>
          <w:u w:val="single"/>
        </w:rPr>
        <w:t>:</w:t>
      </w:r>
      <w:r>
        <w:t xml:space="preserve"> Use the correct running session ID, e.g., </w:t>
      </w:r>
      <w:r w:rsidRPr="00C0774D">
        <w:rPr>
          <w:rFonts w:ascii="Courier New" w:hAnsi="Courier New" w:cs="Courier New"/>
          <w:b/>
        </w:rPr>
        <w:t>s</w:t>
      </w:r>
      <w:r>
        <w:rPr>
          <w:rFonts w:ascii="Courier New" w:hAnsi="Courier New" w:cs="Courier New"/>
          <w:b/>
        </w:rPr>
        <w:t>es</w:t>
      </w:r>
      <w:r w:rsidRPr="00C0774D">
        <w:rPr>
          <w:rFonts w:ascii="Courier New" w:hAnsi="Courier New" w:cs="Courier New"/>
          <w:b/>
        </w:rPr>
        <w:t>-01</w:t>
      </w:r>
      <w:r>
        <w:t xml:space="preserve">. If you only have one session, you may omit </w:t>
      </w:r>
      <w:r w:rsidR="00D10874">
        <w:t>the session</w:t>
      </w:r>
      <w:r w:rsidR="00497ED2">
        <w:t xml:space="preserve"> label altogether.</w:t>
      </w:r>
    </w:p>
    <w:p w14:paraId="6F289428" w14:textId="62BAC46B" w:rsidR="007269D0" w:rsidRDefault="009647A2" w:rsidP="00977356">
      <w:r w:rsidRPr="00D074CD">
        <w:rPr>
          <w:u w:val="single"/>
        </w:rPr>
        <w:t>Acquisition (acq):</w:t>
      </w:r>
      <w:r>
        <w:t xml:space="preserve"> Use to specify the technique used, e.g., </w:t>
      </w:r>
      <w:r w:rsidRPr="003A5B4C">
        <w:rPr>
          <w:rFonts w:ascii="Courier New" w:hAnsi="Courier New" w:cs="Courier New"/>
          <w:b/>
        </w:rPr>
        <w:t>acq-press</w:t>
      </w:r>
      <w:r>
        <w:t xml:space="preserve"> or </w:t>
      </w:r>
      <w:r w:rsidRPr="003A5B4C">
        <w:rPr>
          <w:rFonts w:ascii="Courier New" w:hAnsi="Courier New" w:cs="Courier New"/>
          <w:b/>
        </w:rPr>
        <w:t>acq-slaser</w:t>
      </w:r>
      <w:r>
        <w:t xml:space="preserve">. </w:t>
      </w:r>
      <w:r w:rsidR="00D074CD">
        <w:t xml:space="preserve">See </w:t>
      </w:r>
      <w:hyperlink r:id="rId70" w:anchor="mrs-sequences" w:history="1">
        <w:r w:rsidR="00D074CD" w:rsidRPr="00C979BA">
          <w:rPr>
            <w:rStyle w:val="Hyperlink"/>
          </w:rPr>
          <w:t>https://bids-specification.readthedocs.io/en/bep022/modality-specific-files/magnetic-resonance-spectroscopy.html#mrs-sequences</w:t>
        </w:r>
      </w:hyperlink>
      <w:r w:rsidR="00D074CD">
        <w:t xml:space="preserve"> for a list of suitable labels.</w:t>
      </w:r>
    </w:p>
    <w:p w14:paraId="07258C8D" w14:textId="4DE08E55" w:rsidR="003A5B4C" w:rsidRDefault="003A5B4C" w:rsidP="003A5B4C">
      <w:r>
        <w:rPr>
          <w:u w:val="single"/>
        </w:rPr>
        <w:t>VOI</w:t>
      </w:r>
      <w:r w:rsidRPr="00D074CD">
        <w:rPr>
          <w:u w:val="single"/>
        </w:rPr>
        <w:t xml:space="preserve"> (</w:t>
      </w:r>
      <w:r>
        <w:rPr>
          <w:u w:val="single"/>
        </w:rPr>
        <w:t>voi</w:t>
      </w:r>
      <w:r w:rsidRPr="00D074CD">
        <w:rPr>
          <w:u w:val="single"/>
        </w:rPr>
        <w:t>):</w:t>
      </w:r>
      <w:r>
        <w:t xml:space="preserve"> Use to specify the anatomical location in which the voxel was placed, e.g., </w:t>
      </w:r>
      <w:r>
        <w:rPr>
          <w:rFonts w:ascii="Courier New" w:hAnsi="Courier New" w:cs="Courier New"/>
          <w:b/>
        </w:rPr>
        <w:t>voi</w:t>
      </w:r>
      <w:r w:rsidRPr="003A5B4C">
        <w:rPr>
          <w:rFonts w:ascii="Courier New" w:hAnsi="Courier New" w:cs="Courier New"/>
          <w:b/>
        </w:rPr>
        <w:t>-p</w:t>
      </w:r>
      <w:r>
        <w:rPr>
          <w:rFonts w:ascii="Courier New" w:hAnsi="Courier New" w:cs="Courier New"/>
          <w:b/>
        </w:rPr>
        <w:t>cc</w:t>
      </w:r>
      <w:r>
        <w:t xml:space="preserve"> or </w:t>
      </w:r>
      <w:r>
        <w:rPr>
          <w:rFonts w:ascii="Courier New" w:hAnsi="Courier New" w:cs="Courier New"/>
          <w:b/>
        </w:rPr>
        <w:t>voi</w:t>
      </w:r>
      <w:r w:rsidRPr="003A5B4C">
        <w:rPr>
          <w:rFonts w:ascii="Courier New" w:hAnsi="Courier New" w:cs="Courier New"/>
          <w:b/>
        </w:rPr>
        <w:t>-</w:t>
      </w:r>
      <w:r>
        <w:rPr>
          <w:rFonts w:ascii="Courier New" w:hAnsi="Courier New" w:cs="Courier New"/>
          <w:b/>
        </w:rPr>
        <w:t>dlpfc</w:t>
      </w:r>
      <w:r>
        <w:t xml:space="preserve">. There is no prescribed list of labels for the VOI </w:t>
      </w:r>
      <w:r w:rsidR="00890BEB">
        <w:t>string.</w:t>
      </w:r>
    </w:p>
    <w:p w14:paraId="6A5AD89E" w14:textId="05D0AE6D" w:rsidR="00890BEB" w:rsidRDefault="00890BEB" w:rsidP="00890BEB">
      <w:r>
        <w:rPr>
          <w:u w:val="single"/>
        </w:rPr>
        <w:t>Run</w:t>
      </w:r>
      <w:r w:rsidRPr="00D074CD">
        <w:rPr>
          <w:u w:val="single"/>
        </w:rPr>
        <w:t xml:space="preserve"> (</w:t>
      </w:r>
      <w:r>
        <w:rPr>
          <w:u w:val="single"/>
        </w:rPr>
        <w:t>run</w:t>
      </w:r>
      <w:r w:rsidRPr="00D074CD">
        <w:rPr>
          <w:u w:val="single"/>
        </w:rPr>
        <w:t>):</w:t>
      </w:r>
      <w:r>
        <w:t xml:space="preserve"> Use to specify identical repetitions of a scan, for example, for within-scan test-retest acquisitions. </w:t>
      </w:r>
      <w:r w:rsidR="00CF5E00">
        <w:t xml:space="preserve">Use running indices </w:t>
      </w:r>
      <w:r w:rsidR="00A67002">
        <w:t xml:space="preserve">in order of acquisition, if possible, e.g., </w:t>
      </w:r>
      <w:r w:rsidR="00A67002" w:rsidRPr="00A67002">
        <w:rPr>
          <w:rFonts w:ascii="Courier New" w:hAnsi="Courier New" w:cs="Courier New"/>
          <w:b/>
        </w:rPr>
        <w:t>run-1</w:t>
      </w:r>
      <w:r w:rsidR="00A67002">
        <w:t xml:space="preserve">, </w:t>
      </w:r>
      <w:r w:rsidR="00A67002" w:rsidRPr="00A67002">
        <w:rPr>
          <w:rFonts w:ascii="Courier New" w:hAnsi="Courier New" w:cs="Courier New"/>
          <w:b/>
          <w:bCs/>
        </w:rPr>
        <w:t>run-2</w:t>
      </w:r>
      <w:r w:rsidR="00A67002">
        <w:t>, etc. If you only have one run, you may omit the run label altogether.</w:t>
      </w:r>
    </w:p>
    <w:p w14:paraId="0AFAC064" w14:textId="11D56CD7" w:rsidR="00585D90" w:rsidRDefault="00585D90" w:rsidP="00890BEB">
      <w:r>
        <w:lastRenderedPageBreak/>
        <w:t xml:space="preserve">Echo (echo): Use to specify repetitions of a scan, but with different echo times, for example, if you </w:t>
      </w:r>
      <w:r w:rsidR="00CF5E00">
        <w:t xml:space="preserve">acquire PRESS data at TE = 30 ms and TE = 144 ms. Use running indices, not the echo time itself, </w:t>
      </w:r>
      <w:r w:rsidR="007068DC">
        <w:t xml:space="preserve">e.g., </w:t>
      </w:r>
      <w:r w:rsidR="007068DC">
        <w:rPr>
          <w:rFonts w:ascii="Courier New" w:hAnsi="Courier New" w:cs="Courier New"/>
          <w:b/>
        </w:rPr>
        <w:t>echo</w:t>
      </w:r>
      <w:r w:rsidR="007068DC" w:rsidRPr="00A67002">
        <w:rPr>
          <w:rFonts w:ascii="Courier New" w:hAnsi="Courier New" w:cs="Courier New"/>
          <w:b/>
        </w:rPr>
        <w:t>-1</w:t>
      </w:r>
      <w:r w:rsidR="007068DC">
        <w:t xml:space="preserve">, </w:t>
      </w:r>
      <w:r w:rsidR="007068DC">
        <w:rPr>
          <w:rFonts w:ascii="Courier New" w:hAnsi="Courier New" w:cs="Courier New"/>
          <w:b/>
          <w:bCs/>
        </w:rPr>
        <w:t>echo</w:t>
      </w:r>
      <w:r w:rsidR="007068DC" w:rsidRPr="00A67002">
        <w:rPr>
          <w:rFonts w:ascii="Courier New" w:hAnsi="Courier New" w:cs="Courier New"/>
          <w:b/>
          <w:bCs/>
        </w:rPr>
        <w:t>-2</w:t>
      </w:r>
      <w:r w:rsidR="007068DC">
        <w:t>, etc.</w:t>
      </w:r>
    </w:p>
    <w:p w14:paraId="72E75D47" w14:textId="231F414B" w:rsidR="005953C9" w:rsidRDefault="00D074CD" w:rsidP="00977356">
      <w:r w:rsidRPr="00D074CD">
        <w:rPr>
          <w:u w:val="single"/>
        </w:rPr>
        <w:t>Suffix:</w:t>
      </w:r>
      <w:r>
        <w:t xml:space="preserve"> </w:t>
      </w:r>
      <w:r w:rsidR="00DC2AFD">
        <w:t xml:space="preserve">Note the suffix </w:t>
      </w:r>
      <w:r w:rsidR="00DC2AFD" w:rsidRPr="001832E9">
        <w:rPr>
          <w:rFonts w:ascii="Courier New" w:hAnsi="Courier New" w:cs="Courier New"/>
          <w:b/>
        </w:rPr>
        <w:t>svs</w:t>
      </w:r>
      <w:r w:rsidR="00DC2AFD">
        <w:t xml:space="preserve"> to denote the metabolite data. This is the only difference</w:t>
      </w:r>
      <w:r w:rsidR="001832E9">
        <w:t xml:space="preserve"> in file naming</w:t>
      </w:r>
      <w:r w:rsidR="00DC2AFD">
        <w:t xml:space="preserve"> to the water reference data</w:t>
      </w:r>
      <w:r w:rsidR="001832E9">
        <w:t xml:space="preserve"> (see next section)</w:t>
      </w:r>
      <w:r w:rsidR="008E2541">
        <w:t xml:space="preserve">. </w:t>
      </w:r>
      <w:r w:rsidR="00564228">
        <w:t xml:space="preserve">For example, a </w:t>
      </w:r>
      <w:r w:rsidR="009A1A7C">
        <w:t>correct</w:t>
      </w:r>
      <w:r w:rsidR="009936A3">
        <w:t xml:space="preserve">ly named file </w:t>
      </w:r>
      <w:r w:rsidR="009A1A7C">
        <w:t xml:space="preserve">for </w:t>
      </w:r>
      <w:r w:rsidR="009936A3">
        <w:t>a single-session of short-TE (30 ms) PRESS (no-test-retest) in the PCC would look like</w:t>
      </w:r>
    </w:p>
    <w:bookmarkStart w:id="48" w:name="_MON_1769513282"/>
    <w:bookmarkEnd w:id="48"/>
    <w:p w14:paraId="2E93410A" w14:textId="4F47F663" w:rsidR="009936A3" w:rsidRPr="00E87FAC" w:rsidRDefault="00763FE5" w:rsidP="00E87FAC">
      <w:r>
        <w:object w:dxaOrig="9360" w:dyaOrig="1140" w14:anchorId="6E7C7B4B">
          <v:shape id="_x0000_i1045" type="#_x0000_t75" style="width:468pt;height:57pt" o:ole="">
            <v:imagedata r:id="rId71" o:title=""/>
          </v:shape>
          <o:OLEObject Type="Embed" ProgID="Word.OpenDocumentText.12" ShapeID="_x0000_i1045" DrawAspect="Content" ObjectID="_1800260146" r:id="rId72"/>
        </w:object>
      </w:r>
      <w:r w:rsidR="009936A3" w:rsidRPr="000B4072">
        <w:rPr>
          <w:rFonts w:ascii="Consolas" w:eastAsia="Times New Roman" w:hAnsi="Consolas" w:cs="Times New Roman"/>
          <w:color w:val="CCCCCC"/>
          <w:sz w:val="14"/>
          <w:szCs w:val="14"/>
        </w:rPr>
        <w:t xml:space="preserve"> </w:t>
      </w:r>
    </w:p>
    <w:p w14:paraId="573F32F8" w14:textId="168D0707" w:rsidR="009936A3" w:rsidRDefault="00337460" w:rsidP="00977356">
      <w:r>
        <w:t>Since there is only one session and only one run of this sequence within this session, the session and run labels can be omitted</w:t>
      </w:r>
      <w:r w:rsidR="00AE3F9C">
        <w:t>. Likewise, we do not acquire at multiple echo times, so the echo label can be omitted.</w:t>
      </w:r>
    </w:p>
    <w:p w14:paraId="37188301" w14:textId="2BFA2F99" w:rsidR="00763FE5" w:rsidRDefault="00763FE5" w:rsidP="00AE3F9C">
      <w:r>
        <w:lastRenderedPageBreak/>
        <w:t xml:space="preserve">For a second </w:t>
      </w:r>
      <w:r w:rsidR="00AE3F9C">
        <w:t xml:space="preserve">example, </w:t>
      </w:r>
      <w:r>
        <w:t xml:space="preserve">two </w:t>
      </w:r>
      <w:r w:rsidR="00AE3F9C">
        <w:t>session</w:t>
      </w:r>
      <w:r>
        <w:t>s</w:t>
      </w:r>
      <w:r w:rsidR="00AE3F9C">
        <w:t xml:space="preserve"> of short-TE (30 ms) </w:t>
      </w:r>
      <w:r w:rsidR="005E6235">
        <w:t xml:space="preserve">and long-TE (144 ms) sLASER </w:t>
      </w:r>
      <w:r w:rsidR="00AE3F9C">
        <w:t>(</w:t>
      </w:r>
      <w:r w:rsidR="005E6235">
        <w:t xml:space="preserve">with </w:t>
      </w:r>
      <w:r w:rsidR="00AE3F9C">
        <w:t xml:space="preserve">test-retest) in the </w:t>
      </w:r>
      <w:r w:rsidR="005E6235">
        <w:t xml:space="preserve">ACC and </w:t>
      </w:r>
      <w:r w:rsidR="00AE3F9C">
        <w:t>PCC would look like</w:t>
      </w:r>
      <w:bookmarkStart w:id="49" w:name="_MON_1769513427"/>
      <w:bookmarkEnd w:id="49"/>
      <w:r w:rsidR="00C62A03">
        <w:object w:dxaOrig="9360" w:dyaOrig="11115" w14:anchorId="44D5A614">
          <v:shape id="_x0000_i1046" type="#_x0000_t75" style="width:468pt;height:556pt" o:ole="">
            <v:imagedata r:id="rId73" o:title=""/>
          </v:shape>
          <o:OLEObject Type="Embed" ProgID="Word.OpenDocumentText.12" ShapeID="_x0000_i1046" DrawAspect="Content" ObjectID="_1800260147" r:id="rId74"/>
        </w:object>
      </w:r>
    </w:p>
    <w:p w14:paraId="01AA0BE9" w14:textId="77777777" w:rsidR="00AE3F9C" w:rsidRPr="00977356" w:rsidRDefault="00AE3F9C" w:rsidP="00977356"/>
    <w:p w14:paraId="598F5FAF" w14:textId="77777777" w:rsidR="00754689" w:rsidRDefault="00754689" w:rsidP="00BC589A">
      <w:pPr>
        <w:pStyle w:val="Heading3"/>
      </w:pPr>
      <w:bookmarkStart w:id="50" w:name="_Ref158894052"/>
      <w:bookmarkStart w:id="51" w:name="_Toc189646607"/>
      <w:r>
        <w:lastRenderedPageBreak/>
        <w:t>Water reference data</w:t>
      </w:r>
      <w:bookmarkEnd w:id="50"/>
      <w:bookmarkEnd w:id="51"/>
    </w:p>
    <w:p w14:paraId="3CC89D50" w14:textId="68134127" w:rsidR="00182608" w:rsidRDefault="00182608" w:rsidP="00182608">
      <w:r>
        <w:t xml:space="preserve">Osprey supports two types of water data: (i) </w:t>
      </w:r>
      <w:r w:rsidR="00762985" w:rsidRPr="00762985">
        <w:rPr>
          <w:i/>
        </w:rPr>
        <w:t>lineshape</w:t>
      </w:r>
      <w:r w:rsidR="00762985">
        <w:t xml:space="preserve"> </w:t>
      </w:r>
      <w:r w:rsidR="00C52A94" w:rsidRPr="00C52A94">
        <w:rPr>
          <w:i/>
        </w:rPr>
        <w:t>reference data:</w:t>
      </w:r>
      <w:r w:rsidR="00C52A94">
        <w:t xml:space="preserve"> acquired at the same TE as the metabolite acquisition</w:t>
      </w:r>
      <w:r w:rsidR="003D062C">
        <w:t xml:space="preserve">; (ii) </w:t>
      </w:r>
      <w:r w:rsidR="00985D8B">
        <w:rPr>
          <w:i/>
        </w:rPr>
        <w:t xml:space="preserve">concentration reference </w:t>
      </w:r>
      <w:r w:rsidR="003D062C" w:rsidRPr="003D062C">
        <w:rPr>
          <w:i/>
        </w:rPr>
        <w:t>data:</w:t>
      </w:r>
      <w:r w:rsidR="00C52A94">
        <w:t xml:space="preserve"> </w:t>
      </w:r>
      <w:r w:rsidR="003D062C">
        <w:t>acquired at a shorter TE than the metabolite acquisition</w:t>
      </w:r>
      <w:r w:rsidR="00762985">
        <w:t xml:space="preserve">. The </w:t>
      </w:r>
      <w:r w:rsidR="00985D8B" w:rsidRPr="00985D8B">
        <w:rPr>
          <w:i/>
        </w:rPr>
        <w:t xml:space="preserve">lineshape </w:t>
      </w:r>
      <w:r w:rsidR="00762985" w:rsidRPr="00985D8B">
        <w:rPr>
          <w:i/>
        </w:rPr>
        <w:t>reference data</w:t>
      </w:r>
      <w:r w:rsidR="00762985">
        <w:t xml:space="preserve"> </w:t>
      </w:r>
      <w:r w:rsidR="00985D8B">
        <w:t xml:space="preserve">are </w:t>
      </w:r>
      <w:r w:rsidR="00762985">
        <w:t>used to correct</w:t>
      </w:r>
      <w:r w:rsidR="003D062C">
        <w:t xml:space="preserve"> </w:t>
      </w:r>
      <w:r w:rsidR="00DB2780">
        <w:t xml:space="preserve">eddy currents and to perform tissue-and-relaxation-corrected quantification. If </w:t>
      </w:r>
      <w:r w:rsidR="00DB2780" w:rsidRPr="00BE050B">
        <w:rPr>
          <w:i/>
        </w:rPr>
        <w:t>concentration reference data</w:t>
      </w:r>
      <w:r w:rsidR="00DB2780">
        <w:t xml:space="preserve"> are additionally provided, they are used to perform the </w:t>
      </w:r>
      <w:r w:rsidR="00BE050B">
        <w:t>quantification, since they will have lower T</w:t>
      </w:r>
      <w:r w:rsidR="00BE050B" w:rsidRPr="00BE050B">
        <w:rPr>
          <w:vertAlign w:val="subscript"/>
        </w:rPr>
        <w:t>2</w:t>
      </w:r>
      <w:r w:rsidR="00BE050B">
        <w:t xml:space="preserve"> weighting at medium to long echo times.</w:t>
      </w:r>
    </w:p>
    <w:p w14:paraId="2403B436" w14:textId="51E66CC2" w:rsidR="00985D8B" w:rsidRDefault="00985D8B" w:rsidP="00182608">
      <w:r>
        <w:t xml:space="preserve">Of course, lineshape and concentration reference </w:t>
      </w:r>
      <w:r w:rsidR="000A3CCE">
        <w:t xml:space="preserve">are often </w:t>
      </w:r>
      <w:r>
        <w:t xml:space="preserve">the same scan, for example, for a TE = 30 ms PRESS scan, the respective TE = 30 ms water </w:t>
      </w:r>
      <w:r w:rsidR="000A3CCE">
        <w:t>scan will serve as both lineshape and concentration reference.</w:t>
      </w:r>
    </w:p>
    <w:p w14:paraId="25560647" w14:textId="744BDE24" w:rsidR="00BE050B" w:rsidRDefault="00BE050B" w:rsidP="00182608">
      <w:r>
        <w:t xml:space="preserve">In BIDS, the only difference between the file names of the metabolite scan and the </w:t>
      </w:r>
      <w:r w:rsidR="008759C7">
        <w:t xml:space="preserve">respective water scan will be in the </w:t>
      </w:r>
      <w:r w:rsidR="008759C7" w:rsidRPr="008759C7">
        <w:rPr>
          <w:b/>
          <w:u w:val="single"/>
        </w:rPr>
        <w:t>suffix</w:t>
      </w:r>
      <w:r w:rsidR="008759C7">
        <w:t xml:space="preserve">. While metabolite scans are denoted with the suffix </w:t>
      </w:r>
      <w:r w:rsidR="008759C7" w:rsidRPr="00E53820">
        <w:rPr>
          <w:rFonts w:ascii="Courier New" w:hAnsi="Courier New" w:cs="Courier New"/>
          <w:b/>
        </w:rPr>
        <w:t>svs</w:t>
      </w:r>
      <w:r w:rsidR="008759C7">
        <w:t xml:space="preserve">, water scans will have the suffix </w:t>
      </w:r>
      <w:r w:rsidR="008759C7" w:rsidRPr="00E53820">
        <w:rPr>
          <w:rFonts w:ascii="Courier New" w:hAnsi="Courier New" w:cs="Courier New"/>
          <w:b/>
          <w:bCs/>
        </w:rPr>
        <w:t>ref</w:t>
      </w:r>
      <w:r w:rsidR="00E53820">
        <w:t xml:space="preserve">. </w:t>
      </w:r>
    </w:p>
    <w:p w14:paraId="1CA6A416" w14:textId="1E954134" w:rsidR="00D75B6A" w:rsidRDefault="00D75B6A" w:rsidP="00182608">
      <w:r>
        <w:t xml:space="preserve">If you have only </w:t>
      </w:r>
      <w:r w:rsidRPr="00D75B6A">
        <w:rPr>
          <w:i/>
        </w:rPr>
        <w:t>lineshape reference data</w:t>
      </w:r>
      <w:r>
        <w:t xml:space="preserve"> (TE-matched to the metabolite scan), </w:t>
      </w:r>
      <w:r w:rsidR="00835501">
        <w:t xml:space="preserve">simply name it </w:t>
      </w:r>
    </w:p>
    <w:bookmarkStart w:id="52" w:name="_MON_1769514432"/>
    <w:bookmarkEnd w:id="52"/>
    <w:p w14:paraId="221BCE1B" w14:textId="0E3ACC26" w:rsidR="00465CCE" w:rsidRDefault="000727FC" w:rsidP="00182608">
      <w:r>
        <w:object w:dxaOrig="9360" w:dyaOrig="1995" w14:anchorId="36521292">
          <v:shape id="_x0000_i1047" type="#_x0000_t75" style="width:468pt;height:99.5pt" o:ole="">
            <v:imagedata r:id="rId75" o:title=""/>
          </v:shape>
          <o:OLEObject Type="Embed" ProgID="Word.OpenDocumentText.12" ShapeID="_x0000_i1047" DrawAspect="Content" ObjectID="_1800260148" r:id="rId76"/>
        </w:object>
      </w:r>
    </w:p>
    <w:p w14:paraId="09442E09" w14:textId="07B11D3F" w:rsidR="00D02FD8" w:rsidRDefault="00D02FD8" w:rsidP="00182608">
      <w:r>
        <w:t xml:space="preserve">If you have </w:t>
      </w:r>
      <w:r w:rsidR="000677B9">
        <w:t>l</w:t>
      </w:r>
      <w:r w:rsidR="00981706">
        <w:t xml:space="preserve">ineshape </w:t>
      </w:r>
      <w:r w:rsidR="00981706" w:rsidRPr="000677B9">
        <w:rPr>
          <w:b/>
        </w:rPr>
        <w:t>and</w:t>
      </w:r>
      <w:r w:rsidR="00981706">
        <w:t xml:space="preserve"> water data, append </w:t>
      </w:r>
      <w:r w:rsidR="00981706" w:rsidRPr="000A3DC1">
        <w:rPr>
          <w:rFonts w:ascii="Courier New" w:hAnsi="Courier New" w:cs="Courier New"/>
          <w:b/>
          <w:bCs/>
        </w:rPr>
        <w:t>ecc</w:t>
      </w:r>
      <w:r w:rsidR="00981706">
        <w:t xml:space="preserve"> or </w:t>
      </w:r>
      <w:r w:rsidR="00981706" w:rsidRPr="000A3DC1">
        <w:rPr>
          <w:rFonts w:ascii="Courier New" w:hAnsi="Courier New" w:cs="Courier New"/>
          <w:b/>
        </w:rPr>
        <w:t>conc</w:t>
      </w:r>
      <w:r w:rsidR="00981706">
        <w:t xml:space="preserve"> to the acquisition label:</w:t>
      </w:r>
    </w:p>
    <w:bookmarkStart w:id="53" w:name="_MON_1769514539"/>
    <w:bookmarkEnd w:id="53"/>
    <w:p w14:paraId="50A5D4F9" w14:textId="345345F0" w:rsidR="00981706" w:rsidRPr="008759C7" w:rsidRDefault="003959A0" w:rsidP="00182608">
      <w:r>
        <w:object w:dxaOrig="9360" w:dyaOrig="2565" w14:anchorId="04E831BF">
          <v:shape id="_x0000_i1048" type="#_x0000_t75" style="width:468pt;height:128pt" o:ole="">
            <v:imagedata r:id="rId77" o:title=""/>
          </v:shape>
          <o:OLEObject Type="Embed" ProgID="Word.OpenDocumentText.12" ShapeID="_x0000_i1048" DrawAspect="Content" ObjectID="_1800260149" r:id="rId78"/>
        </w:object>
      </w:r>
    </w:p>
    <w:p w14:paraId="6C56948A" w14:textId="77777777" w:rsidR="00754689" w:rsidRDefault="00754689" w:rsidP="00BC589A">
      <w:pPr>
        <w:pStyle w:val="Heading3"/>
      </w:pPr>
      <w:bookmarkStart w:id="54" w:name="_Ref158894056"/>
      <w:bookmarkStart w:id="55" w:name="_Toc189646608"/>
      <w:r>
        <w:t>Structural (T</w:t>
      </w:r>
      <w:r w:rsidRPr="00EB2865">
        <w:rPr>
          <w:vertAlign w:val="subscript"/>
        </w:rPr>
        <w:t>1</w:t>
      </w:r>
      <w:r>
        <w:t>-weighted) images</w:t>
      </w:r>
      <w:bookmarkEnd w:id="54"/>
      <w:bookmarkEnd w:id="55"/>
    </w:p>
    <w:p w14:paraId="6D305306" w14:textId="669D5B55" w:rsidR="00D17AF8" w:rsidRDefault="0067046F" w:rsidP="0067046F">
      <w:r>
        <w:t xml:space="preserve">Osprey supports automated co-registering and segmenting structural images to determine GM, WM, CSF fractions inside the voxel. To achieve this, </w:t>
      </w:r>
      <w:r w:rsidR="005C2E70">
        <w:t>the structural image must be the one that the MRS voxel was planned on, or otherwise be in the same coordinate system</w:t>
      </w:r>
      <w:r w:rsidR="00D17AF8">
        <w:t>.</w:t>
      </w:r>
      <w:r w:rsidR="0095698A">
        <w:t xml:space="preserve"> The image </w:t>
      </w:r>
      <w:r w:rsidR="0095698A" w:rsidRPr="00F73D74">
        <w:rPr>
          <w:b/>
        </w:rPr>
        <w:t>must</w:t>
      </w:r>
      <w:r w:rsidR="0095698A">
        <w:t xml:space="preserve"> be available in NIfTI format (.nii</w:t>
      </w:r>
      <w:r w:rsidR="00811345">
        <w:t xml:space="preserve"> or .nii.gz</w:t>
      </w:r>
      <w:r w:rsidR="0095698A">
        <w:t>).</w:t>
      </w:r>
      <w:r w:rsidR="00E9404A">
        <w:t xml:space="preserve"> If your data is presently in DICOM format, please convert to NIfTI/JSON using</w:t>
      </w:r>
      <w:r w:rsidR="00EF4452">
        <w:t xml:space="preserve"> the command line tool</w:t>
      </w:r>
      <w:r w:rsidR="00E9404A">
        <w:t xml:space="preserve"> </w:t>
      </w:r>
      <w:r w:rsidR="00E9404A" w:rsidRPr="00EF4452">
        <w:rPr>
          <w:i/>
        </w:rPr>
        <w:t>dcm2niix</w:t>
      </w:r>
      <w:r w:rsidR="00E9404A">
        <w:t xml:space="preserve"> </w:t>
      </w:r>
      <w:r w:rsidR="00EF4452">
        <w:t xml:space="preserve">(available for free from </w:t>
      </w:r>
      <w:hyperlink r:id="rId79" w:history="1">
        <w:r w:rsidR="00EF4452" w:rsidRPr="0014549E">
          <w:rPr>
            <w:rStyle w:val="Hyperlink"/>
          </w:rPr>
          <w:t>https://github.com/rordenlab/dcm2niix</w:t>
        </w:r>
      </w:hyperlink>
      <w:r w:rsidR="00EF4452">
        <w:t>)</w:t>
      </w:r>
      <w:r w:rsidR="00E9404A">
        <w:t>.</w:t>
      </w:r>
    </w:p>
    <w:p w14:paraId="269F370F" w14:textId="3F30380C" w:rsidR="0067046F" w:rsidRPr="0067046F" w:rsidRDefault="00D17AF8" w:rsidP="0067046F">
      <w:r>
        <w:t xml:space="preserve">Structural data are provided in the </w:t>
      </w:r>
      <w:r w:rsidRPr="00931785">
        <w:rPr>
          <w:rFonts w:ascii="Courier New" w:hAnsi="Courier New" w:cs="Courier New"/>
          <w:b/>
        </w:rPr>
        <w:t>anat</w:t>
      </w:r>
      <w:r>
        <w:t xml:space="preserve"> folder with usually fewer labels:</w:t>
      </w:r>
      <w:r w:rsidR="0067046F">
        <w:t xml:space="preserve"> </w:t>
      </w:r>
    </w:p>
    <w:bookmarkStart w:id="56" w:name="_MON_1769514935"/>
    <w:bookmarkEnd w:id="56"/>
    <w:p w14:paraId="1F0584CF" w14:textId="517D93C9" w:rsidR="00DD6854" w:rsidRDefault="00931785" w:rsidP="00647E49">
      <w:r>
        <w:object w:dxaOrig="9360" w:dyaOrig="1425" w14:anchorId="37B07FC0">
          <v:shape id="_x0000_i1049" type="#_x0000_t75" style="width:468pt;height:71.5pt" o:ole="">
            <v:imagedata r:id="rId80" o:title=""/>
          </v:shape>
          <o:OLEObject Type="Embed" ProgID="Word.OpenDocumentText.12" ShapeID="_x0000_i1049" DrawAspect="Content" ObjectID="_1800260150" r:id="rId81"/>
        </w:object>
      </w:r>
    </w:p>
    <w:p w14:paraId="599B6819" w14:textId="18566C96" w:rsidR="00DD6854" w:rsidRDefault="003C36D6">
      <w:r>
        <w:t xml:space="preserve">If you are unsure how you should organize your data or name your files, </w:t>
      </w:r>
      <w:r w:rsidR="007B46A4">
        <w:t xml:space="preserve">please </w:t>
      </w:r>
      <w:r>
        <w:t>contact us.</w:t>
      </w:r>
      <w:r w:rsidR="00DD6854">
        <w:br w:type="page"/>
      </w:r>
    </w:p>
    <w:p w14:paraId="508D556A" w14:textId="7D7A1D2E" w:rsidR="00754689" w:rsidRDefault="00754689" w:rsidP="00754689">
      <w:pPr>
        <w:pStyle w:val="Heading1"/>
      </w:pPr>
      <w:bookmarkStart w:id="57" w:name="_Ref158887439"/>
      <w:bookmarkStart w:id="58" w:name="_Toc189646609"/>
      <w:r>
        <w:lastRenderedPageBreak/>
        <w:t xml:space="preserve">Setting up the Osprey </w:t>
      </w:r>
      <w:bookmarkEnd w:id="57"/>
      <w:r w:rsidR="000B24A0">
        <w:t>analysis</w:t>
      </w:r>
      <w:bookmarkEnd w:id="58"/>
    </w:p>
    <w:p w14:paraId="532D3492" w14:textId="724D0C30" w:rsidR="00B46A92" w:rsidRDefault="00B46A92" w:rsidP="00B46A92">
      <w:r>
        <w:t>Every Osprey analysis requires the user to provide a job file. The Osprey job file contains paths to MRS data files and structural images, defines processing and modeling options, and determines whether (and where) output files are being saved.</w:t>
      </w:r>
      <w:r w:rsidR="009040DD">
        <w:t xml:space="preserve"> </w:t>
      </w:r>
      <w:r>
        <w:t>The job file system ensures that all processing, modeling, and quantification steps are performed in an operator-independent, reproducible way.</w:t>
      </w:r>
      <w:r w:rsidR="007B2D51">
        <w:t xml:space="preserve"> </w:t>
      </w:r>
    </w:p>
    <w:p w14:paraId="58AC98AF" w14:textId="02CC2926" w:rsidR="00053243" w:rsidRDefault="00053243" w:rsidP="00B46A92">
      <w:r>
        <w:t xml:space="preserve">The LCModel control file </w:t>
      </w:r>
      <w:r w:rsidR="00DC4503">
        <w:t>specifies the settings that the pre-compiled LCModel binary will use during spectral fitting. The LCModel basis set file contains the simulated metabolite signals that it will use.</w:t>
      </w:r>
    </w:p>
    <w:p w14:paraId="583F0C03" w14:textId="64F178CE" w:rsidR="009040DD" w:rsidRPr="00B46A92" w:rsidRDefault="009040DD" w:rsidP="00B46A92">
      <w:r>
        <w:t xml:space="preserve">We provide you with </w:t>
      </w:r>
      <w:r w:rsidR="00433B20">
        <w:t xml:space="preserve">suitable </w:t>
      </w:r>
      <w:r>
        <w:t xml:space="preserve">template </w:t>
      </w:r>
      <w:r w:rsidR="000B24A0">
        <w:t xml:space="preserve">job files, control files and basis set files </w:t>
      </w:r>
      <w:r>
        <w:t xml:space="preserve">for </w:t>
      </w:r>
      <w:r w:rsidR="00433B20">
        <w:t xml:space="preserve">the analysis of </w:t>
      </w:r>
      <w:r>
        <w:t>short-TE data</w:t>
      </w:r>
      <w:r w:rsidR="00433B20">
        <w:t xml:space="preserve">. </w:t>
      </w:r>
      <w:r w:rsidR="007E323C">
        <w:t>The script attempts to auto-populate the names of the MRS</w:t>
      </w:r>
      <w:r w:rsidR="008B75C8">
        <w:t xml:space="preserve"> data files and structural images, assuming the convention laid out in Section </w:t>
      </w:r>
      <w:r w:rsidR="008B75C8">
        <w:fldChar w:fldCharType="begin"/>
      </w:r>
      <w:r w:rsidR="008B75C8">
        <w:instrText xml:space="preserve"> REF _Ref159918234 \r \h </w:instrText>
      </w:r>
      <w:r w:rsidR="008B75C8">
        <w:fldChar w:fldCharType="separate"/>
      </w:r>
      <w:r w:rsidR="00F62C78">
        <w:t>3</w:t>
      </w:r>
      <w:r w:rsidR="008B75C8">
        <w:fldChar w:fldCharType="end"/>
      </w:r>
      <w:r w:rsidR="008B75C8">
        <w:t xml:space="preserve">. </w:t>
      </w:r>
      <w:r w:rsidR="00433B20">
        <w:t>Depending on what types of data you</w:t>
      </w:r>
      <w:r w:rsidR="00FB5D16">
        <w:t xml:space="preserve">r dataset includes, you may have to </w:t>
      </w:r>
      <w:r w:rsidR="00C04F6B">
        <w:t xml:space="preserve">add, remove, or edit </w:t>
      </w:r>
      <w:r w:rsidR="00FB5D16">
        <w:t xml:space="preserve">certain </w:t>
      </w:r>
      <w:r w:rsidR="00C04F6B">
        <w:t>lines in the job file</w:t>
      </w:r>
      <w:r w:rsidR="000B24A0">
        <w:t>. This is described below.</w:t>
      </w:r>
    </w:p>
    <w:p w14:paraId="384E0679" w14:textId="77777777" w:rsidR="00754689" w:rsidRDefault="00754689" w:rsidP="00ED19AA">
      <w:pPr>
        <w:pStyle w:val="Heading2"/>
      </w:pPr>
      <w:bookmarkStart w:id="59" w:name="_Toc189646610"/>
      <w:r>
        <w:t>Osprey job file template</w:t>
      </w:r>
      <w:bookmarkEnd w:id="59"/>
    </w:p>
    <w:p w14:paraId="3BA853A4" w14:textId="63C901F1" w:rsidR="004E17A0" w:rsidRDefault="008C7CFA" w:rsidP="00ED19AA">
      <w:r>
        <w:t xml:space="preserve">Most of the settings in the Osprey job file template </w:t>
      </w:r>
      <w:r w:rsidR="004E17A0">
        <w:rPr>
          <w:rFonts w:ascii="Courier New" w:hAnsi="Courier New" w:cs="Courier New"/>
          <w:b/>
        </w:rPr>
        <w:t>jobTemplateENIGMA.m</w:t>
      </w:r>
      <w:r w:rsidR="004E17A0">
        <w:t xml:space="preserve"> will be the same for all short-TE analyses</w:t>
      </w:r>
      <w:r w:rsidR="002E0D2B">
        <w:t xml:space="preserve">. </w:t>
      </w:r>
      <w:r w:rsidR="00912360">
        <w:t xml:space="preserve">Generally, </w:t>
      </w:r>
      <w:r w:rsidR="006C009E">
        <w:t xml:space="preserve">please </w:t>
      </w:r>
      <w:r w:rsidR="00912360">
        <w:t>d</w:t>
      </w:r>
      <w:r w:rsidR="002E0D2B">
        <w:t xml:space="preserve">o not modify </w:t>
      </w:r>
      <w:r w:rsidR="00912360">
        <w:t>settings on your own. A</w:t>
      </w:r>
      <w:r w:rsidR="004E17A0">
        <w:t xml:space="preserve"> few</w:t>
      </w:r>
      <w:r w:rsidR="00912360">
        <w:t>, however,</w:t>
      </w:r>
      <w:r w:rsidR="004E17A0">
        <w:t xml:space="preserve"> </w:t>
      </w:r>
      <w:r w:rsidR="005E5F8A">
        <w:t>may</w:t>
      </w:r>
      <w:r w:rsidR="004E17A0">
        <w:t xml:space="preserve"> need to be tweaked according to your specific dataset</w:t>
      </w:r>
      <w:r w:rsidR="00133BA7">
        <w:t>:</w:t>
      </w:r>
    </w:p>
    <w:p w14:paraId="5A028798" w14:textId="30979DFD" w:rsidR="00C96CED" w:rsidRPr="00C96CED" w:rsidRDefault="00C96CED" w:rsidP="00C96CED">
      <w:pPr>
        <w:pStyle w:val="Heading3"/>
      </w:pPr>
      <w:bookmarkStart w:id="60" w:name="_Toc189646611"/>
      <w:r>
        <w:t>Data handling and modeling options</w:t>
      </w:r>
      <w:bookmarkEnd w:id="60"/>
    </w:p>
    <w:p w14:paraId="54D4A756" w14:textId="141132A2" w:rsidR="003B07B3" w:rsidRDefault="00600848" w:rsidP="00C96CED">
      <w:pPr>
        <w:pStyle w:val="Heading4"/>
      </w:pPr>
      <w:r>
        <w:t>Eddy-current correction</w:t>
      </w:r>
      <w:r w:rsidR="00675AAD">
        <w:t xml:space="preserve"> (</w:t>
      </w:r>
      <w:r w:rsidR="00675AAD" w:rsidRPr="005B0DFF">
        <w:rPr>
          <w:rFonts w:ascii="Courier New" w:hAnsi="Courier New" w:cs="Courier New"/>
          <w:b/>
        </w:rPr>
        <w:t>opts.</w:t>
      </w:r>
      <w:r w:rsidR="00CD2F04">
        <w:rPr>
          <w:rFonts w:ascii="Courier New" w:hAnsi="Courier New" w:cs="Courier New"/>
          <w:b/>
        </w:rPr>
        <w:t>ECC.raw</w:t>
      </w:r>
      <w:r w:rsidR="00675AAD">
        <w:t>)</w:t>
      </w:r>
    </w:p>
    <w:p w14:paraId="5ED09956" w14:textId="4282C472" w:rsidR="00826820" w:rsidRDefault="00826820" w:rsidP="00ED19AA">
      <w:r>
        <w:t xml:space="preserve">Set </w:t>
      </w:r>
      <w:r w:rsidRPr="00117AC5">
        <w:rPr>
          <w:rFonts w:ascii="Courier New" w:hAnsi="Courier New" w:cs="Courier New"/>
          <w:b/>
        </w:rPr>
        <w:t>opts.ECC.raw = 0</w:t>
      </w:r>
      <w:r>
        <w:t xml:space="preserve"> if you</w:t>
      </w:r>
      <w:r w:rsidR="00A4614C">
        <w:t>r</w:t>
      </w:r>
      <w:r>
        <w:t xml:space="preserve"> </w:t>
      </w:r>
      <w:r w:rsidR="00A4614C">
        <w:t xml:space="preserve">source data are </w:t>
      </w:r>
      <w:r w:rsidR="00117AC5">
        <w:t>Philips SPAR/SDAT</w:t>
      </w:r>
      <w:r w:rsidR="00684345">
        <w:t xml:space="preserve"> (no spectral editing)</w:t>
      </w:r>
      <w:r w:rsidR="0002103D">
        <w:t xml:space="preserve"> and your acquisition exam card has the </w:t>
      </w:r>
      <w:r w:rsidR="00A742A1">
        <w:t>setting “Apply Spectral Correction” on the “Postproc” tab set to “Yes”</w:t>
      </w:r>
      <w:r w:rsidR="00117AC5">
        <w:t>.</w:t>
      </w:r>
      <w:r w:rsidR="00BA67A0">
        <w:t xml:space="preserve"> These </w:t>
      </w:r>
      <w:r w:rsidR="009259BF">
        <w:t>have</w:t>
      </w:r>
      <w:r w:rsidR="00BA67A0">
        <w:t xml:space="preserve"> already </w:t>
      </w:r>
      <w:r w:rsidR="009259BF">
        <w:t xml:space="preserve">been </w:t>
      </w:r>
      <w:r w:rsidR="00BA67A0">
        <w:t>eddy-current-corrected on the scanner.</w:t>
      </w:r>
    </w:p>
    <w:p w14:paraId="01610FF5" w14:textId="36785389" w:rsidR="00600848" w:rsidRDefault="00826820" w:rsidP="00ED19AA">
      <w:r>
        <w:t xml:space="preserve">Leave </w:t>
      </w:r>
      <w:r w:rsidR="00A4614C" w:rsidRPr="00117AC5">
        <w:rPr>
          <w:rFonts w:ascii="Courier New" w:hAnsi="Courier New" w:cs="Courier New"/>
          <w:b/>
        </w:rPr>
        <w:t xml:space="preserve">opts.ECC.raw = </w:t>
      </w:r>
      <w:r w:rsidR="00A4614C">
        <w:rPr>
          <w:rFonts w:ascii="Courier New" w:hAnsi="Courier New" w:cs="Courier New"/>
          <w:b/>
        </w:rPr>
        <w:t>1</w:t>
      </w:r>
      <w:r w:rsidR="00A4614C">
        <w:t xml:space="preserve"> </w:t>
      </w:r>
      <w:r w:rsidR="00117AC5">
        <w:t>if you</w:t>
      </w:r>
      <w:r w:rsidR="00A4614C">
        <w:t>r source data are</w:t>
      </w:r>
      <w:r w:rsidR="00117AC5">
        <w:t xml:space="preserve"> TWIX</w:t>
      </w:r>
      <w:r w:rsidR="00A4614C">
        <w:t>, RDA, DATA/LIST</w:t>
      </w:r>
      <w:r w:rsidR="00BA67A0">
        <w:t>, or P files</w:t>
      </w:r>
      <w:r w:rsidR="00A742A1">
        <w:t xml:space="preserve">, or if you are using SPAR/SDAT data </w:t>
      </w:r>
      <w:r w:rsidR="00C53CD9">
        <w:t>acquired with an exam card where the “Apply Spectral Correction” setting has been set to “No”</w:t>
      </w:r>
      <w:r w:rsidR="00BA67A0">
        <w:t>.</w:t>
      </w:r>
    </w:p>
    <w:p w14:paraId="4FE264DC" w14:textId="3B5C03E6" w:rsidR="0034090D" w:rsidRDefault="001B31E0" w:rsidP="00C96CED">
      <w:pPr>
        <w:pStyle w:val="Heading4"/>
      </w:pPr>
      <w:r>
        <w:t xml:space="preserve">Path to </w:t>
      </w:r>
      <w:r w:rsidR="0034090D">
        <w:t>LCModel basis set</w:t>
      </w:r>
      <w:r w:rsidR="003E50DF">
        <w:t xml:space="preserve"> file</w:t>
      </w:r>
      <w:r w:rsidR="00CD2F04">
        <w:t xml:space="preserve"> (</w:t>
      </w:r>
      <w:r w:rsidR="00CD2F04" w:rsidRPr="005B0DFF">
        <w:rPr>
          <w:rFonts w:ascii="Courier New" w:hAnsi="Courier New" w:cs="Courier New"/>
          <w:b/>
        </w:rPr>
        <w:t>opts.fit.</w:t>
      </w:r>
      <w:r w:rsidR="003E50DF">
        <w:rPr>
          <w:rFonts w:ascii="Courier New" w:hAnsi="Courier New" w:cs="Courier New"/>
          <w:b/>
        </w:rPr>
        <w:t>basisSetFile</w:t>
      </w:r>
      <w:r w:rsidR="00CD2F04">
        <w:t>)</w:t>
      </w:r>
    </w:p>
    <w:p w14:paraId="036B190D" w14:textId="63F0E993" w:rsidR="001E1624" w:rsidRDefault="001E1624" w:rsidP="00A429AA">
      <w:r>
        <w:t>We have pre-</w:t>
      </w:r>
      <w:r w:rsidR="005B0DFF">
        <w:t xml:space="preserve">filled correct </w:t>
      </w:r>
      <w:r>
        <w:t xml:space="preserve">lines </w:t>
      </w:r>
      <w:r w:rsidR="005B0DFF">
        <w:t xml:space="preserve">(all starting with </w:t>
      </w:r>
      <w:r w:rsidR="005B0DFF" w:rsidRPr="005B0DFF">
        <w:rPr>
          <w:rFonts w:ascii="Courier New" w:hAnsi="Courier New" w:cs="Courier New"/>
          <w:b/>
        </w:rPr>
        <w:t>opts.fit.basisSetFile</w:t>
      </w:r>
      <w:r w:rsidR="005B0DFF">
        <w:t xml:space="preserve">) </w:t>
      </w:r>
      <w:r>
        <w:t xml:space="preserve">for each sequence that we have simulated basis sets for. Please uncomment the </w:t>
      </w:r>
      <w:r w:rsidR="005B0DFF">
        <w:t xml:space="preserve">line that best describes your </w:t>
      </w:r>
      <w:r w:rsidR="00466F12">
        <w:t>data type</w:t>
      </w:r>
      <w:r w:rsidR="00133BA7">
        <w:t xml:space="preserve">, </w:t>
      </w:r>
      <w:r w:rsidR="00641380">
        <w:t xml:space="preserve">then </w:t>
      </w:r>
      <w:r w:rsidR="00133BA7">
        <w:t>comment out all other lines</w:t>
      </w:r>
      <w:r w:rsidR="00466F12">
        <w:t xml:space="preserve">. </w:t>
      </w:r>
      <w:r>
        <w:t xml:space="preserve">If you do not find </w:t>
      </w:r>
      <w:r w:rsidR="00466F12">
        <w:t>anything suitable, please contact us.</w:t>
      </w:r>
    </w:p>
    <w:p w14:paraId="245B22E8" w14:textId="43D18330" w:rsidR="00754689" w:rsidRDefault="001B31E0" w:rsidP="00C96CED">
      <w:pPr>
        <w:pStyle w:val="Heading4"/>
      </w:pPr>
      <w:r>
        <w:t xml:space="preserve">Path to </w:t>
      </w:r>
      <w:r w:rsidR="00754689">
        <w:t>LCModel control file template</w:t>
      </w:r>
      <w:r w:rsidR="003E50DF">
        <w:t xml:space="preserve"> (</w:t>
      </w:r>
      <w:r>
        <w:rPr>
          <w:rFonts w:ascii="Courier New" w:hAnsi="Courier New" w:cs="Courier New"/>
          <w:b/>
        </w:rPr>
        <w:t>opts.fit.controlFile</w:t>
      </w:r>
      <w:r w:rsidR="003E50DF">
        <w:t>)</w:t>
      </w:r>
    </w:p>
    <w:p w14:paraId="6B872BEC" w14:textId="61C97A60" w:rsidR="001B31E0" w:rsidRDefault="001B31E0" w:rsidP="001B31E0">
      <w:r>
        <w:t>We have pre-populated this field to point to the correct control file template to use for this project.</w:t>
      </w:r>
      <w:r w:rsidR="00893FA4">
        <w:t xml:space="preserve"> Please do not use your own control file</w:t>
      </w:r>
      <w:r w:rsidR="00DA5B82">
        <w:t xml:space="preserve"> or comment this line out</w:t>
      </w:r>
      <w:r w:rsidR="00893FA4">
        <w:t>.</w:t>
      </w:r>
    </w:p>
    <w:p w14:paraId="0D3C6253" w14:textId="4900D3B8" w:rsidR="00664755" w:rsidRDefault="00664755" w:rsidP="00664755">
      <w:pPr>
        <w:pStyle w:val="Heading4"/>
      </w:pPr>
      <w:bookmarkStart w:id="61" w:name="_Ref189577259"/>
      <w:r>
        <w:t>Path to LCModel executable (</w:t>
      </w:r>
      <w:r>
        <w:rPr>
          <w:rFonts w:ascii="Courier New" w:hAnsi="Courier New" w:cs="Courier New"/>
          <w:b/>
        </w:rPr>
        <w:t>opts.fit.customLCModelBinary</w:t>
      </w:r>
      <w:r>
        <w:t>)</w:t>
      </w:r>
      <w:bookmarkEnd w:id="61"/>
    </w:p>
    <w:p w14:paraId="6094C2DF" w14:textId="0756C536" w:rsidR="00664755" w:rsidRPr="001B31E0" w:rsidRDefault="007D1B17" w:rsidP="00664755">
      <w:r>
        <w:t>This field is, by default, not used. If the pre-compiled LCModel binaries that come with Osprey do not work on your system</w:t>
      </w:r>
      <w:r w:rsidR="002B015C">
        <w:t xml:space="preserve"> (see Section </w:t>
      </w:r>
      <w:r w:rsidR="002B015C">
        <w:fldChar w:fldCharType="begin"/>
      </w:r>
      <w:r w:rsidR="002B015C">
        <w:instrText xml:space="preserve"> REF _Ref160090919 \r \h </w:instrText>
      </w:r>
      <w:r w:rsidR="002B015C">
        <w:fldChar w:fldCharType="separate"/>
      </w:r>
      <w:r w:rsidR="00F62C78">
        <w:t>2.3</w:t>
      </w:r>
      <w:r w:rsidR="002B015C">
        <w:fldChar w:fldCharType="end"/>
      </w:r>
      <w:r w:rsidR="002B015C">
        <w:t xml:space="preserve"> </w:t>
      </w:r>
      <w:r w:rsidR="002B015C" w:rsidRPr="002B015C">
        <w:rPr>
          <w:i/>
        </w:rPr>
        <w:t>Testing the LCModel binary</w:t>
      </w:r>
      <w:r w:rsidR="002B015C">
        <w:t>)</w:t>
      </w:r>
      <w:r>
        <w:t xml:space="preserve">, you can compile the LCModel executable yourself and insert the path to it here. (Recommended location: </w:t>
      </w:r>
      <w:r w:rsidRPr="005267B3">
        <w:rPr>
          <w:i/>
        </w:rPr>
        <w:t>osprey/libraries/LCModel/custom</w:t>
      </w:r>
      <w:r w:rsidR="005267B3">
        <w:t>)</w:t>
      </w:r>
      <w:r w:rsidR="00664755">
        <w:t>.</w:t>
      </w:r>
    </w:p>
    <w:p w14:paraId="3BBE43D0" w14:textId="77777777" w:rsidR="00664755" w:rsidRDefault="00664755" w:rsidP="00664755">
      <w:pPr>
        <w:pStyle w:val="Heading4"/>
        <w:numPr>
          <w:ilvl w:val="0"/>
          <w:numId w:val="0"/>
        </w:numPr>
        <w:ind w:left="864"/>
      </w:pPr>
    </w:p>
    <w:p w14:paraId="3929EC1B" w14:textId="23CC5CE9" w:rsidR="00754689" w:rsidRDefault="00754689" w:rsidP="00754689">
      <w:pPr>
        <w:pStyle w:val="Heading2"/>
      </w:pPr>
      <w:bookmarkStart w:id="62" w:name="_Toc189646612"/>
      <w:r>
        <w:t>Metabolite data paths</w:t>
      </w:r>
      <w:r w:rsidR="00675AAD">
        <w:t xml:space="preserve"> (</w:t>
      </w:r>
      <w:r w:rsidR="00675AAD">
        <w:rPr>
          <w:rFonts w:ascii="Courier New" w:hAnsi="Courier New" w:cs="Courier New"/>
        </w:rPr>
        <w:t>files</w:t>
      </w:r>
      <w:r w:rsidR="00675AAD">
        <w:t>)</w:t>
      </w:r>
      <w:bookmarkEnd w:id="62"/>
    </w:p>
    <w:p w14:paraId="51959BAA" w14:textId="6B202C41" w:rsidR="00641380" w:rsidRDefault="00FE4CFD" w:rsidP="00641380">
      <w:r w:rsidRPr="00FE4CFD">
        <w:t>The </w:t>
      </w:r>
      <w:r w:rsidR="00A77F0E" w:rsidRPr="00FA2540">
        <w:rPr>
          <w:rFonts w:ascii="Courier New" w:hAnsi="Courier New" w:cs="Courier New"/>
          <w:b/>
        </w:rPr>
        <w:t>files</w:t>
      </w:r>
      <w:r w:rsidR="00A77F0E">
        <w:t xml:space="preserve"> </w:t>
      </w:r>
      <w:r w:rsidRPr="00FE4CFD">
        <w:t xml:space="preserve">variable </w:t>
      </w:r>
      <w:r>
        <w:t xml:space="preserve">is </w:t>
      </w:r>
      <w:r w:rsidRPr="00FE4CFD">
        <w:t xml:space="preserve">a cell array of full paths to the raw MRS data files containing your </w:t>
      </w:r>
      <w:r w:rsidRPr="002C201E">
        <w:rPr>
          <w:u w:val="single"/>
        </w:rPr>
        <w:t>metabolite (water-suppressed)</w:t>
      </w:r>
      <w:r w:rsidRPr="00FE4CFD">
        <w:t xml:space="preserve"> data.</w:t>
      </w:r>
      <w:r w:rsidR="007B2E60">
        <w:t xml:space="preserve"> </w:t>
      </w:r>
    </w:p>
    <w:p w14:paraId="5313C7C2" w14:textId="498B38B0" w:rsidR="0060580F" w:rsidRDefault="0060580F" w:rsidP="00641380">
      <w:r>
        <w:t>This is an example of a valid definition:</w:t>
      </w:r>
    </w:p>
    <w:p w14:paraId="769E3D54" w14:textId="77777777" w:rsidR="00B42DCE" w:rsidRPr="004A5473" w:rsidRDefault="00B42DCE" w:rsidP="00E57FC8">
      <w:pPr>
        <w:pStyle w:val="Code"/>
        <w:rPr>
          <w:color w:val="538135" w:themeColor="accent6" w:themeShade="BF"/>
        </w:rPr>
      </w:pPr>
      <w:r w:rsidRPr="004A5473">
        <w:rPr>
          <w:color w:val="538135" w:themeColor="accent6" w:themeShade="BF"/>
        </w:rPr>
        <w:t>% Specify metabolite data</w:t>
      </w:r>
    </w:p>
    <w:p w14:paraId="2FA3B42E" w14:textId="77777777" w:rsidR="00B42DCE" w:rsidRDefault="00B42DCE" w:rsidP="00E57FC8">
      <w:pPr>
        <w:pStyle w:val="Code"/>
        <w:rPr>
          <w:color w:val="538135" w:themeColor="accent6" w:themeShade="BF"/>
        </w:rPr>
      </w:pPr>
      <w:r w:rsidRPr="004A5473">
        <w:rPr>
          <w:color w:val="538135" w:themeColor="accent6" w:themeShade="BF"/>
        </w:rPr>
        <w:t>% (MANDATORY)</w:t>
      </w:r>
    </w:p>
    <w:p w14:paraId="716A23B4" w14:textId="77777777" w:rsidR="004A5473" w:rsidRPr="004A5473" w:rsidRDefault="004A5473" w:rsidP="00E57FC8">
      <w:pPr>
        <w:pStyle w:val="Code"/>
        <w:rPr>
          <w:color w:val="538135" w:themeColor="accent6" w:themeShade="BF"/>
        </w:rPr>
      </w:pPr>
    </w:p>
    <w:p w14:paraId="36441B82" w14:textId="774A6420" w:rsidR="00B42DCE" w:rsidRDefault="00E57FC8" w:rsidP="00E57FC8">
      <w:pPr>
        <w:pStyle w:val="Code"/>
      </w:pPr>
      <w:r>
        <w:t>f</w:t>
      </w:r>
      <w:r w:rsidR="00B42DCE" w:rsidRPr="00B42DCE">
        <w:t>iles</w:t>
      </w:r>
      <w:r>
        <w:tab/>
      </w:r>
      <w:r w:rsidR="00815E5B">
        <w:t xml:space="preserve"> </w:t>
      </w:r>
      <w:r w:rsidR="00B42DCE" w:rsidRPr="00B42DCE">
        <w:t>= {</w:t>
      </w:r>
      <w:r w:rsidR="004A5473" w:rsidRPr="00716E50">
        <w:rPr>
          <w:color w:val="7030A0"/>
        </w:rPr>
        <w:t>'C:</w:t>
      </w:r>
      <w:r w:rsidR="00747FCC">
        <w:rPr>
          <w:color w:val="7030A0"/>
        </w:rPr>
        <w:t>\data</w:t>
      </w:r>
      <w:r w:rsidR="00933EF4" w:rsidRPr="00716E50">
        <w:rPr>
          <w:color w:val="7030A0"/>
        </w:rPr>
        <w:t>\sub-01\ses-01\mrs\sub-01_ses-01</w:t>
      </w:r>
      <w:r w:rsidR="00815E5B" w:rsidRPr="00716E50">
        <w:rPr>
          <w:color w:val="7030A0"/>
        </w:rPr>
        <w:t>_</w:t>
      </w:r>
      <w:r w:rsidR="002F22F0">
        <w:rPr>
          <w:color w:val="7030A0"/>
        </w:rPr>
        <w:t>acq-press_</w:t>
      </w:r>
      <w:r w:rsidR="00747FCC">
        <w:rPr>
          <w:color w:val="7030A0"/>
        </w:rPr>
        <w:t>svs</w:t>
      </w:r>
      <w:r w:rsidR="00815E5B" w:rsidRPr="00716E50">
        <w:rPr>
          <w:color w:val="7030A0"/>
        </w:rPr>
        <w:t>.nii</w:t>
      </w:r>
      <w:r w:rsidR="00B42DCE" w:rsidRPr="00716E50">
        <w:rPr>
          <w:color w:val="7030A0"/>
        </w:rPr>
        <w:t>'</w:t>
      </w:r>
      <w:r w:rsidR="00B42DCE" w:rsidRPr="00B42DCE">
        <w:t>,</w:t>
      </w:r>
      <w:r w:rsidR="004C6E1F">
        <w:t xml:space="preserve"> </w:t>
      </w:r>
      <w:r w:rsidR="00B42DCE" w:rsidRPr="00B42DCE">
        <w:t>...</w:t>
      </w:r>
    </w:p>
    <w:p w14:paraId="74B0C691" w14:textId="00EB9362" w:rsidR="00815E5B" w:rsidRPr="00B42DCE" w:rsidRDefault="00815E5B" w:rsidP="00E57FC8">
      <w:pPr>
        <w:pStyle w:val="Code"/>
      </w:pPr>
      <w:r>
        <w:tab/>
        <w:t xml:space="preserve">    </w:t>
      </w:r>
      <w:r w:rsidR="00747FCC" w:rsidRPr="00716E50">
        <w:rPr>
          <w:color w:val="7030A0"/>
        </w:rPr>
        <w:t>'C:</w:t>
      </w:r>
      <w:r w:rsidR="00747FCC">
        <w:rPr>
          <w:color w:val="7030A0"/>
        </w:rPr>
        <w:t>\data</w:t>
      </w:r>
      <w:r w:rsidR="00747FCC" w:rsidRPr="00716E50">
        <w:rPr>
          <w:color w:val="7030A0"/>
        </w:rPr>
        <w:t>\sub-0</w:t>
      </w:r>
      <w:r w:rsidR="00747FCC">
        <w:rPr>
          <w:color w:val="7030A0"/>
        </w:rPr>
        <w:t>2</w:t>
      </w:r>
      <w:r w:rsidR="00747FCC" w:rsidRPr="00716E50">
        <w:rPr>
          <w:color w:val="7030A0"/>
        </w:rPr>
        <w:t>\ses-01\mrs\sub-0</w:t>
      </w:r>
      <w:r w:rsidR="00747FCC">
        <w:rPr>
          <w:color w:val="7030A0"/>
        </w:rPr>
        <w:t>2</w:t>
      </w:r>
      <w:r w:rsidR="00747FCC" w:rsidRPr="00716E50">
        <w:rPr>
          <w:color w:val="7030A0"/>
        </w:rPr>
        <w:t>_ses-01_</w:t>
      </w:r>
      <w:r w:rsidR="00747FCC">
        <w:rPr>
          <w:color w:val="7030A0"/>
        </w:rPr>
        <w:t>acq-press_svs</w:t>
      </w:r>
      <w:r w:rsidR="00747FCC" w:rsidRPr="00716E50">
        <w:rPr>
          <w:color w:val="7030A0"/>
        </w:rPr>
        <w:t>.nii'</w:t>
      </w:r>
      <w:r w:rsidRPr="00B42DCE">
        <w:t>,</w:t>
      </w:r>
      <w:r w:rsidR="004C6E1F">
        <w:t xml:space="preserve"> </w:t>
      </w:r>
      <w:r w:rsidRPr="00B42DCE">
        <w:t>...</w:t>
      </w:r>
    </w:p>
    <w:p w14:paraId="59191A05" w14:textId="5557BCC4" w:rsidR="00716E50" w:rsidRPr="00B42DCE" w:rsidRDefault="00716E50" w:rsidP="00716E50">
      <w:pPr>
        <w:pStyle w:val="Code"/>
      </w:pPr>
      <w:r>
        <w:tab/>
        <w:t xml:space="preserve">    </w:t>
      </w:r>
      <w:r w:rsidR="00747FCC" w:rsidRPr="00716E50">
        <w:rPr>
          <w:color w:val="7030A0"/>
        </w:rPr>
        <w:t>'C:</w:t>
      </w:r>
      <w:r w:rsidR="00747FCC">
        <w:rPr>
          <w:color w:val="7030A0"/>
        </w:rPr>
        <w:t>\data</w:t>
      </w:r>
      <w:r w:rsidR="00747FCC" w:rsidRPr="00716E50">
        <w:rPr>
          <w:color w:val="7030A0"/>
        </w:rPr>
        <w:t>\sub-0</w:t>
      </w:r>
      <w:r w:rsidR="00747FCC">
        <w:rPr>
          <w:color w:val="7030A0"/>
        </w:rPr>
        <w:t>3</w:t>
      </w:r>
      <w:r w:rsidR="00747FCC" w:rsidRPr="00716E50">
        <w:rPr>
          <w:color w:val="7030A0"/>
        </w:rPr>
        <w:t>\ses-01\mrs\sub-0</w:t>
      </w:r>
      <w:r w:rsidR="00747FCC">
        <w:rPr>
          <w:color w:val="7030A0"/>
        </w:rPr>
        <w:t>3</w:t>
      </w:r>
      <w:r w:rsidR="00747FCC" w:rsidRPr="00716E50">
        <w:rPr>
          <w:color w:val="7030A0"/>
        </w:rPr>
        <w:t>_ses-01_</w:t>
      </w:r>
      <w:r w:rsidR="00747FCC">
        <w:rPr>
          <w:color w:val="7030A0"/>
        </w:rPr>
        <w:t>acq-press_svs</w:t>
      </w:r>
      <w:r w:rsidR="00747FCC" w:rsidRPr="00716E50">
        <w:rPr>
          <w:color w:val="7030A0"/>
        </w:rPr>
        <w:t>.nii'</w:t>
      </w:r>
      <w:r w:rsidRPr="00B42DCE">
        <w:t>,</w:t>
      </w:r>
      <w:r w:rsidR="004C6E1F">
        <w:t xml:space="preserve"> </w:t>
      </w:r>
      <w:r w:rsidRPr="00B42DCE">
        <w:t>...</w:t>
      </w:r>
    </w:p>
    <w:p w14:paraId="5AC76EC2" w14:textId="4C21CACB" w:rsidR="00716E50" w:rsidRPr="00B42DCE" w:rsidRDefault="00716E50" w:rsidP="00716E50">
      <w:pPr>
        <w:pStyle w:val="Code"/>
      </w:pPr>
      <w:r>
        <w:tab/>
        <w:t xml:space="preserve">    </w:t>
      </w:r>
      <w:r w:rsidR="00747FCC" w:rsidRPr="00716E50">
        <w:rPr>
          <w:color w:val="7030A0"/>
        </w:rPr>
        <w:t>'C:</w:t>
      </w:r>
      <w:r w:rsidR="00747FCC">
        <w:rPr>
          <w:color w:val="7030A0"/>
        </w:rPr>
        <w:t>\data</w:t>
      </w:r>
      <w:r w:rsidR="00747FCC" w:rsidRPr="00716E50">
        <w:rPr>
          <w:color w:val="7030A0"/>
        </w:rPr>
        <w:t>\sub-0</w:t>
      </w:r>
      <w:r w:rsidR="00747FCC">
        <w:rPr>
          <w:color w:val="7030A0"/>
        </w:rPr>
        <w:t>4</w:t>
      </w:r>
      <w:r w:rsidR="00747FCC" w:rsidRPr="00716E50">
        <w:rPr>
          <w:color w:val="7030A0"/>
        </w:rPr>
        <w:t>\ses-01\mrs\sub-0</w:t>
      </w:r>
      <w:r w:rsidR="00747FCC">
        <w:rPr>
          <w:color w:val="7030A0"/>
        </w:rPr>
        <w:t>4</w:t>
      </w:r>
      <w:r w:rsidR="00747FCC" w:rsidRPr="00716E50">
        <w:rPr>
          <w:color w:val="7030A0"/>
        </w:rPr>
        <w:t>_ses-01_</w:t>
      </w:r>
      <w:r w:rsidR="00747FCC">
        <w:rPr>
          <w:color w:val="7030A0"/>
        </w:rPr>
        <w:t>acq-press_svs</w:t>
      </w:r>
      <w:r w:rsidR="00747FCC" w:rsidRPr="00716E50">
        <w:rPr>
          <w:color w:val="7030A0"/>
        </w:rPr>
        <w:t>.nii'</w:t>
      </w:r>
      <w:r w:rsidRPr="00B42DCE">
        <w:t>,</w:t>
      </w:r>
      <w:r w:rsidR="004C6E1F">
        <w:t xml:space="preserve"> </w:t>
      </w:r>
      <w:r w:rsidRPr="00B42DCE">
        <w:t>...</w:t>
      </w:r>
    </w:p>
    <w:p w14:paraId="471E6F7C" w14:textId="34689394" w:rsidR="00716E50" w:rsidRPr="00B42DCE" w:rsidRDefault="00716E50" w:rsidP="00716E50">
      <w:pPr>
        <w:pStyle w:val="Code"/>
      </w:pPr>
      <w:r>
        <w:tab/>
        <w:t xml:space="preserve">    </w:t>
      </w:r>
      <w:r w:rsidR="00747FCC" w:rsidRPr="00716E50">
        <w:rPr>
          <w:color w:val="7030A0"/>
        </w:rPr>
        <w:t>'C:</w:t>
      </w:r>
      <w:r w:rsidR="00747FCC">
        <w:rPr>
          <w:color w:val="7030A0"/>
        </w:rPr>
        <w:t>\data</w:t>
      </w:r>
      <w:r w:rsidR="00747FCC" w:rsidRPr="00716E50">
        <w:rPr>
          <w:color w:val="7030A0"/>
        </w:rPr>
        <w:t>\sub-0</w:t>
      </w:r>
      <w:r w:rsidR="00747FCC">
        <w:rPr>
          <w:color w:val="7030A0"/>
        </w:rPr>
        <w:t>5</w:t>
      </w:r>
      <w:r w:rsidR="00747FCC" w:rsidRPr="00716E50">
        <w:rPr>
          <w:color w:val="7030A0"/>
        </w:rPr>
        <w:t>\ses-01\mrs\sub-0</w:t>
      </w:r>
      <w:r w:rsidR="00747FCC">
        <w:rPr>
          <w:color w:val="7030A0"/>
        </w:rPr>
        <w:t>5</w:t>
      </w:r>
      <w:r w:rsidR="00747FCC" w:rsidRPr="00716E50">
        <w:rPr>
          <w:color w:val="7030A0"/>
        </w:rPr>
        <w:t>_ses-01_</w:t>
      </w:r>
      <w:r w:rsidR="00747FCC">
        <w:rPr>
          <w:color w:val="7030A0"/>
        </w:rPr>
        <w:t>acq-press_svs</w:t>
      </w:r>
      <w:r w:rsidR="00747FCC" w:rsidRPr="00716E50">
        <w:rPr>
          <w:color w:val="7030A0"/>
        </w:rPr>
        <w:t>.nii'</w:t>
      </w:r>
      <w:r w:rsidRPr="00B42DCE">
        <w:t>,</w:t>
      </w:r>
      <w:r w:rsidR="004C6E1F">
        <w:t xml:space="preserve"> </w:t>
      </w:r>
      <w:r w:rsidRPr="00B42DCE">
        <w:t>...</w:t>
      </w:r>
    </w:p>
    <w:p w14:paraId="418EFE93" w14:textId="2E73858C" w:rsidR="00716E50" w:rsidRPr="00B42DCE" w:rsidRDefault="00716E50" w:rsidP="00716E50">
      <w:pPr>
        <w:pStyle w:val="Code"/>
      </w:pPr>
      <w:r>
        <w:tab/>
        <w:t xml:space="preserve">    </w:t>
      </w:r>
      <w:r w:rsidR="00747FCC" w:rsidRPr="00716E50">
        <w:rPr>
          <w:color w:val="7030A0"/>
        </w:rPr>
        <w:t>'C:</w:t>
      </w:r>
      <w:r w:rsidR="00747FCC">
        <w:rPr>
          <w:color w:val="7030A0"/>
        </w:rPr>
        <w:t>\data</w:t>
      </w:r>
      <w:r w:rsidR="00747FCC" w:rsidRPr="00716E50">
        <w:rPr>
          <w:color w:val="7030A0"/>
        </w:rPr>
        <w:t>\sub-0</w:t>
      </w:r>
      <w:r w:rsidR="00747FCC">
        <w:rPr>
          <w:color w:val="7030A0"/>
        </w:rPr>
        <w:t>6</w:t>
      </w:r>
      <w:r w:rsidR="00747FCC" w:rsidRPr="00716E50">
        <w:rPr>
          <w:color w:val="7030A0"/>
        </w:rPr>
        <w:t>\ses-01\mrs\sub-0</w:t>
      </w:r>
      <w:r w:rsidR="00747FCC">
        <w:rPr>
          <w:color w:val="7030A0"/>
        </w:rPr>
        <w:t>6</w:t>
      </w:r>
      <w:r w:rsidR="00747FCC" w:rsidRPr="00716E50">
        <w:rPr>
          <w:color w:val="7030A0"/>
        </w:rPr>
        <w:t>_ses-01_</w:t>
      </w:r>
      <w:r w:rsidR="00747FCC">
        <w:rPr>
          <w:color w:val="7030A0"/>
        </w:rPr>
        <w:t>acq-press_svs</w:t>
      </w:r>
      <w:r w:rsidR="00747FCC" w:rsidRPr="00716E50">
        <w:rPr>
          <w:color w:val="7030A0"/>
        </w:rPr>
        <w:t>.nii'</w:t>
      </w:r>
      <w:r w:rsidRPr="00B42DCE">
        <w:t>,</w:t>
      </w:r>
      <w:r w:rsidR="004C6E1F">
        <w:t xml:space="preserve"> </w:t>
      </w:r>
      <w:r w:rsidRPr="00B42DCE">
        <w:t>...</w:t>
      </w:r>
    </w:p>
    <w:p w14:paraId="306F0D25" w14:textId="2F47FE29" w:rsidR="00716E50" w:rsidRPr="00B42DCE" w:rsidRDefault="00716E50" w:rsidP="00716E50">
      <w:pPr>
        <w:pStyle w:val="Code"/>
      </w:pPr>
      <w:r>
        <w:tab/>
        <w:t xml:space="preserve">    </w:t>
      </w:r>
      <w:r w:rsidR="00747FCC" w:rsidRPr="00716E50">
        <w:rPr>
          <w:color w:val="7030A0"/>
        </w:rPr>
        <w:t>'C:</w:t>
      </w:r>
      <w:r w:rsidR="00747FCC">
        <w:rPr>
          <w:color w:val="7030A0"/>
        </w:rPr>
        <w:t>\data</w:t>
      </w:r>
      <w:r w:rsidR="00747FCC" w:rsidRPr="00716E50">
        <w:rPr>
          <w:color w:val="7030A0"/>
        </w:rPr>
        <w:t>\sub-0</w:t>
      </w:r>
      <w:r w:rsidR="00747FCC">
        <w:rPr>
          <w:color w:val="7030A0"/>
        </w:rPr>
        <w:t>7</w:t>
      </w:r>
      <w:r w:rsidR="00747FCC" w:rsidRPr="00716E50">
        <w:rPr>
          <w:color w:val="7030A0"/>
        </w:rPr>
        <w:t>\ses-01\mrs\sub-0</w:t>
      </w:r>
      <w:r w:rsidR="00747FCC">
        <w:rPr>
          <w:color w:val="7030A0"/>
        </w:rPr>
        <w:t>7</w:t>
      </w:r>
      <w:r w:rsidR="00747FCC" w:rsidRPr="00716E50">
        <w:rPr>
          <w:color w:val="7030A0"/>
        </w:rPr>
        <w:t>_ses-01_</w:t>
      </w:r>
      <w:r w:rsidR="00747FCC">
        <w:rPr>
          <w:color w:val="7030A0"/>
        </w:rPr>
        <w:t>acq-press_svs</w:t>
      </w:r>
      <w:r w:rsidR="00747FCC" w:rsidRPr="00716E50">
        <w:rPr>
          <w:color w:val="7030A0"/>
        </w:rPr>
        <w:t>.nii'</w:t>
      </w:r>
      <w:r w:rsidRPr="00B42DCE">
        <w:t>,</w:t>
      </w:r>
      <w:r w:rsidR="004C6E1F">
        <w:t xml:space="preserve"> </w:t>
      </w:r>
      <w:r w:rsidRPr="00B42DCE">
        <w:t>...</w:t>
      </w:r>
    </w:p>
    <w:p w14:paraId="403B094A" w14:textId="6B864F3A" w:rsidR="00716E50" w:rsidRPr="00B42DCE" w:rsidRDefault="00716E50" w:rsidP="00716E50">
      <w:pPr>
        <w:pStyle w:val="Code"/>
      </w:pPr>
      <w:r>
        <w:tab/>
        <w:t xml:space="preserve">    </w:t>
      </w:r>
      <w:r w:rsidR="00747FCC" w:rsidRPr="00716E50">
        <w:rPr>
          <w:color w:val="7030A0"/>
        </w:rPr>
        <w:t>'C:</w:t>
      </w:r>
      <w:r w:rsidR="00747FCC">
        <w:rPr>
          <w:color w:val="7030A0"/>
        </w:rPr>
        <w:t>\data</w:t>
      </w:r>
      <w:r w:rsidR="00747FCC" w:rsidRPr="00716E50">
        <w:rPr>
          <w:color w:val="7030A0"/>
        </w:rPr>
        <w:t>\sub-0</w:t>
      </w:r>
      <w:r w:rsidR="00747FCC">
        <w:rPr>
          <w:color w:val="7030A0"/>
        </w:rPr>
        <w:t>8</w:t>
      </w:r>
      <w:r w:rsidR="00747FCC" w:rsidRPr="00716E50">
        <w:rPr>
          <w:color w:val="7030A0"/>
        </w:rPr>
        <w:t>\ses-01\mrs\sub-0</w:t>
      </w:r>
      <w:r w:rsidR="00747FCC">
        <w:rPr>
          <w:color w:val="7030A0"/>
        </w:rPr>
        <w:t>8</w:t>
      </w:r>
      <w:r w:rsidR="00747FCC" w:rsidRPr="00716E50">
        <w:rPr>
          <w:color w:val="7030A0"/>
        </w:rPr>
        <w:t>_ses-01_</w:t>
      </w:r>
      <w:r w:rsidR="00747FCC">
        <w:rPr>
          <w:color w:val="7030A0"/>
        </w:rPr>
        <w:t>acq-press_svs</w:t>
      </w:r>
      <w:r w:rsidR="00747FCC" w:rsidRPr="00716E50">
        <w:rPr>
          <w:color w:val="7030A0"/>
        </w:rPr>
        <w:t>.nii'</w:t>
      </w:r>
      <w:r w:rsidRPr="00B42DCE">
        <w:t>,</w:t>
      </w:r>
      <w:r w:rsidR="004C6E1F">
        <w:t xml:space="preserve"> </w:t>
      </w:r>
      <w:r w:rsidRPr="00B42DCE">
        <w:t>...</w:t>
      </w:r>
    </w:p>
    <w:p w14:paraId="6DE0190C" w14:textId="1FB6ECC2" w:rsidR="00B42DCE" w:rsidRPr="00B42DCE" w:rsidRDefault="00716E50" w:rsidP="00E57FC8">
      <w:pPr>
        <w:pStyle w:val="Code"/>
      </w:pPr>
      <w:r>
        <w:tab/>
        <w:t xml:space="preserve">   };</w:t>
      </w:r>
      <w:r w:rsidR="00B42DCE" w:rsidRPr="00B42DCE">
        <w:t xml:space="preserve">              </w:t>
      </w:r>
    </w:p>
    <w:p w14:paraId="4B9E5E6C" w14:textId="77777777" w:rsidR="00E446ED" w:rsidRDefault="00E446ED" w:rsidP="00641380"/>
    <w:p w14:paraId="6057B72E" w14:textId="3BEB97AF" w:rsidR="00FB0895" w:rsidRDefault="00E446ED" w:rsidP="00641380">
      <w:r>
        <w:t xml:space="preserve">You can also define the </w:t>
      </w:r>
      <w:r w:rsidR="00A77F0E" w:rsidRPr="00FA2540">
        <w:rPr>
          <w:rFonts w:ascii="Courier New" w:hAnsi="Courier New" w:cs="Courier New"/>
          <w:b/>
        </w:rPr>
        <w:t>files</w:t>
      </w:r>
      <w:r>
        <w:t xml:space="preserve"> array programmatically, </w:t>
      </w:r>
      <w:r w:rsidR="002C201E">
        <w:t xml:space="preserve">for example </w:t>
      </w:r>
      <w:r w:rsidR="00D34DAD">
        <w:t>by</w:t>
      </w:r>
      <w:r w:rsidR="002C201E">
        <w:t xml:space="preserve"> loop over your BIDS folder structure. Since the exact structure and file names used will vary between sites, we do not provide a template for programmatic definition (but are happy to help).</w:t>
      </w:r>
    </w:p>
    <w:p w14:paraId="1344A148" w14:textId="20C9720C" w:rsidR="004A15A8" w:rsidRPr="00641380" w:rsidRDefault="004A15A8" w:rsidP="00641380">
      <w:r>
        <w:t xml:space="preserve">Note that </w:t>
      </w:r>
      <w:r w:rsidR="00574200">
        <w:t xml:space="preserve">you </w:t>
      </w:r>
      <w:r w:rsidR="00574200" w:rsidRPr="007B2E60">
        <w:rPr>
          <w:u w:val="single"/>
        </w:rPr>
        <w:t>cannot</w:t>
      </w:r>
      <w:r w:rsidR="00574200">
        <w:t xml:space="preserve"> process different data types (e.g., Philips SDAT or Siemens TWIX) </w:t>
      </w:r>
      <w:r w:rsidR="007B2E60">
        <w:t xml:space="preserve">or data from different protocols (e.g., PRESS with different TEs; PRESS and MEGA-PRESS) in the same job file. Data from different protocols </w:t>
      </w:r>
      <w:r w:rsidR="007B2E60" w:rsidRPr="007B2E60">
        <w:rPr>
          <w:u w:val="single"/>
        </w:rPr>
        <w:t>must</w:t>
      </w:r>
      <w:r w:rsidR="007B2E60">
        <w:t xml:space="preserve"> be processed with separate job files.</w:t>
      </w:r>
    </w:p>
    <w:p w14:paraId="185399EF" w14:textId="2762F89E" w:rsidR="00754689" w:rsidRDefault="002D76B0" w:rsidP="00754689">
      <w:pPr>
        <w:pStyle w:val="Heading2"/>
      </w:pPr>
      <w:bookmarkStart w:id="63" w:name="_Toc189646613"/>
      <w:r>
        <w:t>Lineshape</w:t>
      </w:r>
      <w:r w:rsidR="00754689">
        <w:t xml:space="preserve"> reference data</w:t>
      </w:r>
      <w:r w:rsidR="00754689" w:rsidRPr="002774B6">
        <w:t xml:space="preserve"> </w:t>
      </w:r>
      <w:r w:rsidR="00754689">
        <w:t>paths</w:t>
      </w:r>
      <w:r w:rsidR="00675AAD">
        <w:t xml:space="preserve"> (</w:t>
      </w:r>
      <w:r w:rsidR="00675AAD">
        <w:rPr>
          <w:rFonts w:ascii="Courier New" w:hAnsi="Courier New" w:cs="Courier New"/>
        </w:rPr>
        <w:t>files_ref</w:t>
      </w:r>
      <w:r w:rsidR="00675AAD">
        <w:t>)</w:t>
      </w:r>
      <w:bookmarkEnd w:id="63"/>
    </w:p>
    <w:p w14:paraId="30018E2F" w14:textId="42661A13" w:rsidR="002C201E" w:rsidRDefault="002C201E" w:rsidP="002C201E">
      <w:r>
        <w:t xml:space="preserve">The </w:t>
      </w:r>
      <w:r w:rsidR="00A77F0E" w:rsidRPr="00FA2540">
        <w:rPr>
          <w:rFonts w:ascii="Courier New" w:hAnsi="Courier New" w:cs="Courier New"/>
          <w:b/>
        </w:rPr>
        <w:t>files_ref</w:t>
      </w:r>
      <w:r w:rsidR="00A77F0E">
        <w:t xml:space="preserve"> </w:t>
      </w:r>
      <w:r>
        <w:t xml:space="preserve">variable is a cell array of full paths to the raw MRS data files containing your </w:t>
      </w:r>
      <w:r w:rsidRPr="002C201E">
        <w:rPr>
          <w:u w:val="single"/>
        </w:rPr>
        <w:t xml:space="preserve">lineshape </w:t>
      </w:r>
      <w:r w:rsidR="00BC6AC2">
        <w:rPr>
          <w:u w:val="single"/>
        </w:rPr>
        <w:t xml:space="preserve">(water-unsuppressed) </w:t>
      </w:r>
      <w:r w:rsidRPr="002C201E">
        <w:rPr>
          <w:u w:val="single"/>
        </w:rPr>
        <w:t>reference</w:t>
      </w:r>
      <w:r>
        <w:t xml:space="preserve"> data which will be used </w:t>
      </w:r>
      <w:r w:rsidR="00DE33E6">
        <w:t>for eddy-current correction (and, if you do not provide separate ` files_w` data, for water-scaled quantification).</w:t>
      </w:r>
    </w:p>
    <w:p w14:paraId="1534E793" w14:textId="5A166723" w:rsidR="00A77F0E" w:rsidRDefault="00A77F0E" w:rsidP="002C201E">
      <w:r>
        <w:t xml:space="preserve">The </w:t>
      </w:r>
      <w:r w:rsidRPr="00FA2540">
        <w:rPr>
          <w:rFonts w:ascii="Courier New" w:hAnsi="Courier New" w:cs="Courier New"/>
          <w:b/>
        </w:rPr>
        <w:t>files_ref</w:t>
      </w:r>
      <w:r>
        <w:t xml:space="preserve"> cell array needs to have </w:t>
      </w:r>
      <w:r w:rsidRPr="00A77F0E">
        <w:rPr>
          <w:u w:val="single"/>
        </w:rPr>
        <w:t>exactly as many entries</w:t>
      </w:r>
      <w:r>
        <w:t xml:space="preserve"> as the `files` array, and the data need to be provided in the exact same order.</w:t>
      </w:r>
    </w:p>
    <w:p w14:paraId="70B5EFA8" w14:textId="77777777" w:rsidR="00A77F0E" w:rsidRDefault="00A77F0E" w:rsidP="00A77F0E">
      <w:r>
        <w:t>This is an example of a valid definition:</w:t>
      </w:r>
    </w:p>
    <w:p w14:paraId="3127F0F0" w14:textId="77777777" w:rsidR="00BC6AC2" w:rsidRDefault="002C201E" w:rsidP="00BC6AC2">
      <w:pPr>
        <w:pStyle w:val="Code"/>
        <w:rPr>
          <w:color w:val="538135" w:themeColor="accent6" w:themeShade="BF"/>
        </w:rPr>
      </w:pPr>
      <w:r w:rsidRPr="004A5473">
        <w:rPr>
          <w:color w:val="538135" w:themeColor="accent6" w:themeShade="BF"/>
        </w:rPr>
        <w:t xml:space="preserve">% </w:t>
      </w:r>
      <w:r w:rsidR="00BC6AC2" w:rsidRPr="00BC6AC2">
        <w:rPr>
          <w:color w:val="538135" w:themeColor="accent6" w:themeShade="BF"/>
        </w:rPr>
        <w:t>Specify water reference data for eddy-current correction</w:t>
      </w:r>
    </w:p>
    <w:p w14:paraId="5EEF85BF" w14:textId="32CB7E49" w:rsidR="00BC6AC2" w:rsidRPr="00BC6AC2" w:rsidRDefault="00BC6AC2" w:rsidP="00BC6AC2">
      <w:pPr>
        <w:pStyle w:val="Code"/>
        <w:rPr>
          <w:color w:val="538135" w:themeColor="accent6" w:themeShade="BF"/>
        </w:rPr>
      </w:pPr>
      <w:r>
        <w:rPr>
          <w:color w:val="538135" w:themeColor="accent6" w:themeShade="BF"/>
        </w:rPr>
        <w:t>%</w:t>
      </w:r>
      <w:r w:rsidRPr="00BC6AC2">
        <w:rPr>
          <w:color w:val="538135" w:themeColor="accent6" w:themeShade="BF"/>
        </w:rPr>
        <w:t xml:space="preserve"> (same sequence as metabolite data!)</w:t>
      </w:r>
    </w:p>
    <w:p w14:paraId="65F972EB" w14:textId="1330ED53" w:rsidR="002C201E" w:rsidRDefault="00BC6AC2" w:rsidP="00BC6AC2">
      <w:pPr>
        <w:pStyle w:val="Code"/>
        <w:rPr>
          <w:color w:val="538135" w:themeColor="accent6" w:themeShade="BF"/>
        </w:rPr>
      </w:pPr>
      <w:r w:rsidRPr="00BC6AC2">
        <w:rPr>
          <w:color w:val="538135" w:themeColor="accent6" w:themeShade="BF"/>
        </w:rPr>
        <w:t>% (OPTIONAL</w:t>
      </w:r>
      <w:r>
        <w:rPr>
          <w:color w:val="538135" w:themeColor="accent6" w:themeShade="BF"/>
        </w:rPr>
        <w:t>)</w:t>
      </w:r>
    </w:p>
    <w:p w14:paraId="2DBA888C" w14:textId="77777777" w:rsidR="002C201E" w:rsidRPr="004A5473" w:rsidRDefault="002C201E" w:rsidP="002C201E">
      <w:pPr>
        <w:pStyle w:val="Code"/>
        <w:rPr>
          <w:color w:val="538135" w:themeColor="accent6" w:themeShade="BF"/>
        </w:rPr>
      </w:pPr>
    </w:p>
    <w:p w14:paraId="68154144" w14:textId="69D1AFDD" w:rsidR="002C201E" w:rsidRDefault="00A77F0E" w:rsidP="002C201E">
      <w:pPr>
        <w:pStyle w:val="Code"/>
      </w:pPr>
      <w:r>
        <w:t>f</w:t>
      </w:r>
      <w:r w:rsidR="002C201E" w:rsidRPr="00B42DCE">
        <w:t>iles</w:t>
      </w:r>
      <w:r>
        <w:t>_ref</w:t>
      </w:r>
      <w:r w:rsidR="002A4F56">
        <w:t xml:space="preserve"> </w:t>
      </w:r>
      <w:r w:rsidR="002C201E" w:rsidRPr="00B42DCE">
        <w:t>= {</w:t>
      </w:r>
      <w:r w:rsidR="002C201E" w:rsidRPr="00716E50">
        <w:rPr>
          <w:color w:val="7030A0"/>
        </w:rPr>
        <w:t>'C:\data\sub-01\ses-01\mrs\sub-01_ses-01_</w:t>
      </w:r>
      <w:r w:rsidR="00246611">
        <w:rPr>
          <w:color w:val="7030A0"/>
        </w:rPr>
        <w:t>acq-press</w:t>
      </w:r>
      <w:r w:rsidR="002A4F56">
        <w:rPr>
          <w:color w:val="7030A0"/>
        </w:rPr>
        <w:t>ecc</w:t>
      </w:r>
      <w:r w:rsidR="00246611">
        <w:rPr>
          <w:color w:val="7030A0"/>
        </w:rPr>
        <w:t>_mrsref</w:t>
      </w:r>
      <w:r w:rsidR="002C201E" w:rsidRPr="00716E50">
        <w:rPr>
          <w:color w:val="7030A0"/>
        </w:rPr>
        <w:t>.nii'</w:t>
      </w:r>
      <w:r w:rsidR="002C201E" w:rsidRPr="00B42DCE">
        <w:t>,</w:t>
      </w:r>
      <w:r w:rsidR="002C201E">
        <w:t xml:space="preserve"> </w:t>
      </w:r>
      <w:r w:rsidR="002C201E" w:rsidRPr="00B42DCE">
        <w:t>...</w:t>
      </w:r>
    </w:p>
    <w:p w14:paraId="1275C8D0" w14:textId="2C54AB0C" w:rsidR="002C201E" w:rsidRPr="00B42DCE" w:rsidRDefault="002A4F56" w:rsidP="002C201E">
      <w:pPr>
        <w:pStyle w:val="Code"/>
      </w:pPr>
      <w:bookmarkStart w:id="64" w:name="_Hlk189576334"/>
      <w:r>
        <w:rPr>
          <w:color w:val="7030A0"/>
        </w:rPr>
        <w:t xml:space="preserve">             </w:t>
      </w:r>
      <w:bookmarkEnd w:id="64"/>
      <w:r w:rsidR="002C201E" w:rsidRPr="00716E50">
        <w:rPr>
          <w:color w:val="7030A0"/>
        </w:rPr>
        <w:t>'C:\data\sub-02\ses-01\mrs\sub-02_ses-01</w:t>
      </w:r>
      <w:r w:rsidR="00246611" w:rsidRPr="00716E50">
        <w:rPr>
          <w:color w:val="7030A0"/>
        </w:rPr>
        <w:t>_</w:t>
      </w:r>
      <w:r w:rsidR="00246611">
        <w:rPr>
          <w:color w:val="7030A0"/>
        </w:rPr>
        <w:t>acq-press</w:t>
      </w:r>
      <w:r>
        <w:rPr>
          <w:color w:val="7030A0"/>
        </w:rPr>
        <w:t>ecc</w:t>
      </w:r>
      <w:r w:rsidR="00246611">
        <w:rPr>
          <w:color w:val="7030A0"/>
        </w:rPr>
        <w:t>_mrsref</w:t>
      </w:r>
      <w:r w:rsidR="002C201E" w:rsidRPr="00716E50">
        <w:rPr>
          <w:color w:val="7030A0"/>
        </w:rPr>
        <w:t>.nii'</w:t>
      </w:r>
      <w:r w:rsidR="002C201E" w:rsidRPr="00B42DCE">
        <w:t>,</w:t>
      </w:r>
      <w:r w:rsidR="002C201E">
        <w:t xml:space="preserve"> </w:t>
      </w:r>
      <w:r w:rsidR="002C201E" w:rsidRPr="00B42DCE">
        <w:t>...</w:t>
      </w:r>
    </w:p>
    <w:p w14:paraId="4BA597BF" w14:textId="4732A534" w:rsidR="002C201E" w:rsidRPr="00B42DCE" w:rsidRDefault="002A4F56" w:rsidP="002C201E">
      <w:pPr>
        <w:pStyle w:val="Code"/>
      </w:pPr>
      <w:r>
        <w:rPr>
          <w:color w:val="7030A0"/>
        </w:rPr>
        <w:t xml:space="preserve">             </w:t>
      </w:r>
      <w:r w:rsidR="002C201E" w:rsidRPr="00716E50">
        <w:rPr>
          <w:color w:val="7030A0"/>
        </w:rPr>
        <w:t>'C:\data\sub-0</w:t>
      </w:r>
      <w:r w:rsidR="002C201E">
        <w:rPr>
          <w:color w:val="7030A0"/>
        </w:rPr>
        <w:t>3</w:t>
      </w:r>
      <w:r w:rsidR="002C201E" w:rsidRPr="00716E50">
        <w:rPr>
          <w:color w:val="7030A0"/>
        </w:rPr>
        <w:t>\ses-01\mrs\sub-0</w:t>
      </w:r>
      <w:r w:rsidR="002C201E">
        <w:rPr>
          <w:color w:val="7030A0"/>
        </w:rPr>
        <w:t>3</w:t>
      </w:r>
      <w:r w:rsidR="002C201E" w:rsidRPr="00716E50">
        <w:rPr>
          <w:color w:val="7030A0"/>
        </w:rPr>
        <w:t>_ses-01</w:t>
      </w:r>
      <w:r w:rsidR="00246611" w:rsidRPr="00716E50">
        <w:rPr>
          <w:color w:val="7030A0"/>
        </w:rPr>
        <w:t>_</w:t>
      </w:r>
      <w:r w:rsidR="00246611">
        <w:rPr>
          <w:color w:val="7030A0"/>
        </w:rPr>
        <w:t>acq-press</w:t>
      </w:r>
      <w:r>
        <w:rPr>
          <w:color w:val="7030A0"/>
        </w:rPr>
        <w:t>ecc</w:t>
      </w:r>
      <w:r w:rsidR="00246611">
        <w:rPr>
          <w:color w:val="7030A0"/>
        </w:rPr>
        <w:t>_mrsref</w:t>
      </w:r>
      <w:r w:rsidR="002C201E" w:rsidRPr="00716E50">
        <w:rPr>
          <w:color w:val="7030A0"/>
        </w:rPr>
        <w:t>.nii'</w:t>
      </w:r>
      <w:r w:rsidR="002C201E" w:rsidRPr="00B42DCE">
        <w:t>,</w:t>
      </w:r>
      <w:r w:rsidR="002C201E">
        <w:t xml:space="preserve"> </w:t>
      </w:r>
      <w:r w:rsidR="002C201E" w:rsidRPr="00B42DCE">
        <w:t>...</w:t>
      </w:r>
    </w:p>
    <w:p w14:paraId="2ABB5F77" w14:textId="7CF89E6B" w:rsidR="002C201E" w:rsidRPr="00B42DCE" w:rsidRDefault="002A4F56" w:rsidP="002C201E">
      <w:pPr>
        <w:pStyle w:val="Code"/>
      </w:pPr>
      <w:r>
        <w:rPr>
          <w:color w:val="7030A0"/>
        </w:rPr>
        <w:t xml:space="preserve">             </w:t>
      </w:r>
      <w:r w:rsidR="002C201E" w:rsidRPr="00716E50">
        <w:rPr>
          <w:color w:val="7030A0"/>
        </w:rPr>
        <w:t>'C:\data\sub-0</w:t>
      </w:r>
      <w:r w:rsidR="002C201E">
        <w:rPr>
          <w:color w:val="7030A0"/>
        </w:rPr>
        <w:t>4</w:t>
      </w:r>
      <w:r w:rsidR="002C201E" w:rsidRPr="00716E50">
        <w:rPr>
          <w:color w:val="7030A0"/>
        </w:rPr>
        <w:t>\ses-01\mrs\sub-0</w:t>
      </w:r>
      <w:r w:rsidR="002C201E">
        <w:rPr>
          <w:color w:val="7030A0"/>
        </w:rPr>
        <w:t>4</w:t>
      </w:r>
      <w:r w:rsidR="002C201E" w:rsidRPr="00716E50">
        <w:rPr>
          <w:color w:val="7030A0"/>
        </w:rPr>
        <w:t>_ses-01</w:t>
      </w:r>
      <w:r w:rsidR="00246611" w:rsidRPr="00716E50">
        <w:rPr>
          <w:color w:val="7030A0"/>
        </w:rPr>
        <w:t>_</w:t>
      </w:r>
      <w:r w:rsidR="00246611">
        <w:rPr>
          <w:color w:val="7030A0"/>
        </w:rPr>
        <w:t>acq-press</w:t>
      </w:r>
      <w:r>
        <w:rPr>
          <w:color w:val="7030A0"/>
        </w:rPr>
        <w:t>ecc</w:t>
      </w:r>
      <w:r w:rsidR="00246611">
        <w:rPr>
          <w:color w:val="7030A0"/>
        </w:rPr>
        <w:t>_mrsref</w:t>
      </w:r>
      <w:r w:rsidR="002C201E" w:rsidRPr="00716E50">
        <w:rPr>
          <w:color w:val="7030A0"/>
        </w:rPr>
        <w:t>.nii'</w:t>
      </w:r>
      <w:r w:rsidR="002C201E" w:rsidRPr="00B42DCE">
        <w:t>,</w:t>
      </w:r>
      <w:r w:rsidR="002C201E">
        <w:t xml:space="preserve"> </w:t>
      </w:r>
      <w:r w:rsidR="002C201E" w:rsidRPr="00B42DCE">
        <w:t>...</w:t>
      </w:r>
    </w:p>
    <w:p w14:paraId="714A3357" w14:textId="68E2699A" w:rsidR="002C201E" w:rsidRPr="00B42DCE" w:rsidRDefault="002A4F56" w:rsidP="002C201E">
      <w:pPr>
        <w:pStyle w:val="Code"/>
      </w:pPr>
      <w:r>
        <w:rPr>
          <w:color w:val="7030A0"/>
        </w:rPr>
        <w:t xml:space="preserve">             </w:t>
      </w:r>
      <w:r w:rsidR="002C201E" w:rsidRPr="00716E50">
        <w:rPr>
          <w:color w:val="7030A0"/>
        </w:rPr>
        <w:t>'C:\data\sub-0</w:t>
      </w:r>
      <w:r w:rsidR="002C201E">
        <w:rPr>
          <w:color w:val="7030A0"/>
        </w:rPr>
        <w:t>5</w:t>
      </w:r>
      <w:r w:rsidR="002C201E" w:rsidRPr="00716E50">
        <w:rPr>
          <w:color w:val="7030A0"/>
        </w:rPr>
        <w:t>\ses-01\mrs\sub-0</w:t>
      </w:r>
      <w:r w:rsidR="002C201E">
        <w:rPr>
          <w:color w:val="7030A0"/>
        </w:rPr>
        <w:t>5</w:t>
      </w:r>
      <w:r w:rsidR="002C201E" w:rsidRPr="00716E50">
        <w:rPr>
          <w:color w:val="7030A0"/>
        </w:rPr>
        <w:t>_ses-01_</w:t>
      </w:r>
      <w:r w:rsidR="00FB0D0B">
        <w:rPr>
          <w:color w:val="7030A0"/>
        </w:rPr>
        <w:t>acq-pressecc_mrsref</w:t>
      </w:r>
      <w:r w:rsidR="00FB0D0B" w:rsidRPr="00716E50">
        <w:rPr>
          <w:color w:val="7030A0"/>
        </w:rPr>
        <w:t>.nii</w:t>
      </w:r>
      <w:r w:rsidR="002C201E" w:rsidRPr="00716E50">
        <w:rPr>
          <w:color w:val="7030A0"/>
        </w:rPr>
        <w:t>'</w:t>
      </w:r>
      <w:r w:rsidR="002C201E" w:rsidRPr="00B42DCE">
        <w:t>,</w:t>
      </w:r>
      <w:r w:rsidR="002C201E">
        <w:t xml:space="preserve"> </w:t>
      </w:r>
      <w:r w:rsidR="002C201E" w:rsidRPr="00B42DCE">
        <w:t>...</w:t>
      </w:r>
    </w:p>
    <w:p w14:paraId="46A08C03" w14:textId="50FA272A" w:rsidR="002C201E" w:rsidRPr="00B42DCE" w:rsidRDefault="002A4F56" w:rsidP="002C201E">
      <w:pPr>
        <w:pStyle w:val="Code"/>
      </w:pPr>
      <w:r>
        <w:rPr>
          <w:color w:val="7030A0"/>
        </w:rPr>
        <w:t xml:space="preserve">             </w:t>
      </w:r>
      <w:r w:rsidR="002C201E" w:rsidRPr="00716E50">
        <w:rPr>
          <w:color w:val="7030A0"/>
        </w:rPr>
        <w:t>'C:\data\sub-0</w:t>
      </w:r>
      <w:r w:rsidR="002C201E">
        <w:rPr>
          <w:color w:val="7030A0"/>
        </w:rPr>
        <w:t>6</w:t>
      </w:r>
      <w:r w:rsidR="002C201E" w:rsidRPr="00716E50">
        <w:rPr>
          <w:color w:val="7030A0"/>
        </w:rPr>
        <w:t>\ses-01\mrs\sub-0</w:t>
      </w:r>
      <w:r w:rsidR="002C201E">
        <w:rPr>
          <w:color w:val="7030A0"/>
        </w:rPr>
        <w:t>6</w:t>
      </w:r>
      <w:r w:rsidR="002C201E" w:rsidRPr="00716E50">
        <w:rPr>
          <w:color w:val="7030A0"/>
        </w:rPr>
        <w:t>_ses-01_</w:t>
      </w:r>
      <w:r w:rsidR="00FB0D0B">
        <w:rPr>
          <w:color w:val="7030A0"/>
        </w:rPr>
        <w:t>acq-pressecc_mrsref</w:t>
      </w:r>
      <w:r w:rsidR="00FB0D0B" w:rsidRPr="00716E50">
        <w:rPr>
          <w:color w:val="7030A0"/>
        </w:rPr>
        <w:t>.ni</w:t>
      </w:r>
      <w:r w:rsidR="00FB0D0B">
        <w:rPr>
          <w:color w:val="7030A0"/>
        </w:rPr>
        <w:t>i</w:t>
      </w:r>
      <w:r w:rsidR="002C201E" w:rsidRPr="00716E50">
        <w:rPr>
          <w:color w:val="7030A0"/>
        </w:rPr>
        <w:t>'</w:t>
      </w:r>
      <w:r w:rsidR="002C201E" w:rsidRPr="00B42DCE">
        <w:t>,</w:t>
      </w:r>
      <w:r w:rsidR="002C201E">
        <w:t xml:space="preserve"> </w:t>
      </w:r>
      <w:r w:rsidR="002C201E" w:rsidRPr="00B42DCE">
        <w:t>...</w:t>
      </w:r>
    </w:p>
    <w:p w14:paraId="3DEB2950" w14:textId="27BD5784" w:rsidR="00FB0D0B" w:rsidRDefault="002A4F56" w:rsidP="00A77F0E">
      <w:pPr>
        <w:pStyle w:val="Code"/>
      </w:pPr>
      <w:r>
        <w:rPr>
          <w:color w:val="7030A0"/>
        </w:rPr>
        <w:t xml:space="preserve">             </w:t>
      </w:r>
      <w:r w:rsidR="002C201E" w:rsidRPr="00716E50">
        <w:rPr>
          <w:color w:val="7030A0"/>
        </w:rPr>
        <w:t>'C:\data\sub-0</w:t>
      </w:r>
      <w:r w:rsidR="002C201E">
        <w:rPr>
          <w:color w:val="7030A0"/>
        </w:rPr>
        <w:t>7</w:t>
      </w:r>
      <w:r w:rsidR="002C201E" w:rsidRPr="00716E50">
        <w:rPr>
          <w:color w:val="7030A0"/>
        </w:rPr>
        <w:t>\ses-01\mrs\sub-0</w:t>
      </w:r>
      <w:r w:rsidR="002C201E">
        <w:rPr>
          <w:color w:val="7030A0"/>
        </w:rPr>
        <w:t>7</w:t>
      </w:r>
      <w:r w:rsidR="002C201E" w:rsidRPr="00716E50">
        <w:rPr>
          <w:color w:val="7030A0"/>
        </w:rPr>
        <w:t>_ses-01_</w:t>
      </w:r>
      <w:r w:rsidR="00FB0D0B">
        <w:rPr>
          <w:color w:val="7030A0"/>
        </w:rPr>
        <w:t>acq-pressecc_mrsref</w:t>
      </w:r>
      <w:r w:rsidR="00FB0D0B" w:rsidRPr="00716E50">
        <w:rPr>
          <w:color w:val="7030A0"/>
        </w:rPr>
        <w:t>.nii'</w:t>
      </w:r>
      <w:r w:rsidR="002C201E" w:rsidRPr="00B42DCE">
        <w:t>,</w:t>
      </w:r>
      <w:r w:rsidR="002C201E">
        <w:t xml:space="preserve"> </w:t>
      </w:r>
      <w:r w:rsidR="002C201E" w:rsidRPr="00B42DCE">
        <w:t>...</w:t>
      </w:r>
    </w:p>
    <w:p w14:paraId="58A87945" w14:textId="25D333F4" w:rsidR="002C201E" w:rsidRPr="00B42DCE" w:rsidRDefault="00FB0D0B" w:rsidP="00FB0D0B">
      <w:pPr>
        <w:pStyle w:val="Code"/>
      </w:pPr>
      <w:r>
        <w:rPr>
          <w:color w:val="7030A0"/>
        </w:rPr>
        <w:t xml:space="preserve">             </w:t>
      </w:r>
      <w:r w:rsidR="002C201E" w:rsidRPr="00716E50">
        <w:rPr>
          <w:color w:val="7030A0"/>
        </w:rPr>
        <w:t>'C:\data\sub-0</w:t>
      </w:r>
      <w:r w:rsidR="002C201E">
        <w:rPr>
          <w:color w:val="7030A0"/>
        </w:rPr>
        <w:t>8</w:t>
      </w:r>
      <w:r w:rsidR="002C201E" w:rsidRPr="00716E50">
        <w:rPr>
          <w:color w:val="7030A0"/>
        </w:rPr>
        <w:t>\ses-01\mrs\sub-0</w:t>
      </w:r>
      <w:r w:rsidR="002C201E">
        <w:rPr>
          <w:color w:val="7030A0"/>
        </w:rPr>
        <w:t>8</w:t>
      </w:r>
      <w:r w:rsidR="002C201E" w:rsidRPr="00716E50">
        <w:rPr>
          <w:color w:val="7030A0"/>
        </w:rPr>
        <w:t>_ses-01_</w:t>
      </w:r>
      <w:r>
        <w:rPr>
          <w:color w:val="7030A0"/>
        </w:rPr>
        <w:t>acq-pressecc_mrsref</w:t>
      </w:r>
      <w:r w:rsidR="002C201E" w:rsidRPr="00716E50">
        <w:rPr>
          <w:color w:val="7030A0"/>
        </w:rPr>
        <w:t>.nii'</w:t>
      </w:r>
      <w:r w:rsidR="002C201E" w:rsidRPr="00B42DCE">
        <w:t>,</w:t>
      </w:r>
      <w:r w:rsidR="002C201E">
        <w:t xml:space="preserve"> </w:t>
      </w:r>
      <w:r w:rsidR="002C201E" w:rsidRPr="00B42DCE">
        <w:t>...</w:t>
      </w:r>
    </w:p>
    <w:p w14:paraId="5241248E" w14:textId="1D1B7D37" w:rsidR="002C201E" w:rsidRPr="00B42DCE" w:rsidRDefault="00FB0D0B" w:rsidP="002C201E">
      <w:pPr>
        <w:pStyle w:val="Code"/>
      </w:pPr>
      <w:r>
        <w:rPr>
          <w:color w:val="7030A0"/>
        </w:rPr>
        <w:t xml:space="preserve">             </w:t>
      </w:r>
      <w:r w:rsidR="002C201E">
        <w:t>};</w:t>
      </w:r>
      <w:r w:rsidR="002C201E" w:rsidRPr="00B42DCE">
        <w:t xml:space="preserve">              </w:t>
      </w:r>
    </w:p>
    <w:p w14:paraId="13F180C9" w14:textId="77777777" w:rsidR="002C201E" w:rsidRDefault="002C201E" w:rsidP="00625DC3"/>
    <w:p w14:paraId="491FE1FF" w14:textId="77777777" w:rsidR="002C201E" w:rsidRDefault="002C201E" w:rsidP="00625DC3"/>
    <w:p w14:paraId="1FC0B17E" w14:textId="4AE5329F" w:rsidR="00073053" w:rsidRDefault="00073053" w:rsidP="00625DC3">
      <w:r>
        <w:t xml:space="preserve">Comment out the </w:t>
      </w:r>
      <w:r w:rsidR="00A65C6E">
        <w:t xml:space="preserve">lines defining </w:t>
      </w:r>
      <w:r w:rsidRPr="00FA2540">
        <w:rPr>
          <w:rFonts w:ascii="Courier New" w:hAnsi="Courier New" w:cs="Courier New"/>
          <w:b/>
        </w:rPr>
        <w:t>files_ref</w:t>
      </w:r>
      <w:r w:rsidR="008B2861">
        <w:t xml:space="preserve"> if </w:t>
      </w:r>
      <w:r w:rsidR="00FA2540">
        <w:t>you do not have water reference data available.</w:t>
      </w:r>
      <w:r w:rsidR="008B2861">
        <w:t xml:space="preserve"> </w:t>
      </w:r>
    </w:p>
    <w:p w14:paraId="643406BE" w14:textId="1AF9C3FC" w:rsidR="00A65C6E" w:rsidRDefault="002D76B0">
      <w:pPr>
        <w:pStyle w:val="Heading2"/>
      </w:pPr>
      <w:bookmarkStart w:id="65" w:name="_Toc189646614"/>
      <w:r>
        <w:t>Short-TE water data paths (</w:t>
      </w:r>
      <w:r>
        <w:rPr>
          <w:rFonts w:ascii="Courier New" w:hAnsi="Courier New" w:cs="Courier New"/>
        </w:rPr>
        <w:t>files_w</w:t>
      </w:r>
      <w:r>
        <w:t>)</w:t>
      </w:r>
      <w:bookmarkEnd w:id="65"/>
    </w:p>
    <w:p w14:paraId="660F0A6B" w14:textId="51399D79" w:rsidR="002D76B0" w:rsidRDefault="002D76B0" w:rsidP="002D76B0">
      <w:r>
        <w:t xml:space="preserve">The </w:t>
      </w:r>
      <w:r w:rsidRPr="00FA2540">
        <w:rPr>
          <w:rFonts w:ascii="Courier New" w:hAnsi="Courier New" w:cs="Courier New"/>
          <w:b/>
        </w:rPr>
        <w:t>files_</w:t>
      </w:r>
      <w:r w:rsidR="006B2E8E">
        <w:rPr>
          <w:rFonts w:ascii="Courier New" w:hAnsi="Courier New" w:cs="Courier New"/>
          <w:b/>
        </w:rPr>
        <w:t>w</w:t>
      </w:r>
      <w:r>
        <w:t xml:space="preserve"> variable is a cell array of full paths to the raw MRS data files containing your </w:t>
      </w:r>
      <w:r w:rsidR="006B2E8E">
        <w:rPr>
          <w:u w:val="single"/>
        </w:rPr>
        <w:t xml:space="preserve">short-TE water </w:t>
      </w:r>
      <w:r>
        <w:rPr>
          <w:u w:val="single"/>
        </w:rPr>
        <w:t xml:space="preserve">(water-unsuppressed) </w:t>
      </w:r>
      <w:r w:rsidRPr="002C201E">
        <w:rPr>
          <w:u w:val="single"/>
        </w:rPr>
        <w:t>reference</w:t>
      </w:r>
      <w:r>
        <w:t xml:space="preserve"> </w:t>
      </w:r>
      <w:r w:rsidR="006B48DB">
        <w:t xml:space="preserve">data. </w:t>
      </w:r>
      <w:r w:rsidR="006B48DB" w:rsidRPr="006B48DB">
        <w:t xml:space="preserve">These are </w:t>
      </w:r>
      <w:r w:rsidR="006B48DB">
        <w:t>an</w:t>
      </w:r>
      <w:r w:rsidR="006B48DB" w:rsidRPr="006B48DB">
        <w:t xml:space="preserve"> optional input </w:t>
      </w:r>
      <w:r w:rsidR="006B48DB">
        <w:t xml:space="preserve">that </w:t>
      </w:r>
      <w:r w:rsidR="006B48DB" w:rsidRPr="006B48DB">
        <w:t>can be used to derive water-scaled concentration estimates (while lineshape reference data are only used for eddy-current correction). Using short-TE water as the concentration reference standard reduces T</w:t>
      </w:r>
      <w:r w:rsidR="006B48DB" w:rsidRPr="000F0A3B">
        <w:rPr>
          <w:vertAlign w:val="subscript"/>
        </w:rPr>
        <w:t>2</w:t>
      </w:r>
      <w:r w:rsidR="006B48DB" w:rsidRPr="006B48DB">
        <w:t>-weighting of the water reference signal (and associated correction errors) compared to long</w:t>
      </w:r>
      <w:r w:rsidR="006B48DB">
        <w:t>er</w:t>
      </w:r>
      <w:r w:rsidR="006B48DB" w:rsidRPr="006B48DB">
        <w:t>-TE water data.</w:t>
      </w:r>
    </w:p>
    <w:p w14:paraId="6A0F8A2D" w14:textId="02830463" w:rsidR="002D76B0" w:rsidRDefault="002D76B0" w:rsidP="002D76B0">
      <w:r>
        <w:t xml:space="preserve">The </w:t>
      </w:r>
      <w:r w:rsidRPr="00FA2540">
        <w:rPr>
          <w:rFonts w:ascii="Courier New" w:hAnsi="Courier New" w:cs="Courier New"/>
          <w:b/>
        </w:rPr>
        <w:t>files_</w:t>
      </w:r>
      <w:r w:rsidR="006B48DB">
        <w:rPr>
          <w:rFonts w:ascii="Courier New" w:hAnsi="Courier New" w:cs="Courier New"/>
          <w:b/>
        </w:rPr>
        <w:t>w</w:t>
      </w:r>
      <w:r>
        <w:t xml:space="preserve"> cell array needs to have </w:t>
      </w:r>
      <w:r w:rsidRPr="00A77F0E">
        <w:rPr>
          <w:u w:val="single"/>
        </w:rPr>
        <w:t>exactly as many entries</w:t>
      </w:r>
      <w:r>
        <w:t xml:space="preserve"> as the `files` array, and the data need to be provided in the exact same order.</w:t>
      </w:r>
    </w:p>
    <w:p w14:paraId="7134E258" w14:textId="77777777" w:rsidR="002D76B0" w:rsidRDefault="002D76B0" w:rsidP="002D76B0">
      <w:r>
        <w:t>This is an example of a valid definition:</w:t>
      </w:r>
    </w:p>
    <w:p w14:paraId="7E3E17AF" w14:textId="77777777" w:rsidR="004823A4" w:rsidRDefault="002D76B0" w:rsidP="00FC2C85">
      <w:pPr>
        <w:pStyle w:val="Code"/>
        <w:rPr>
          <w:color w:val="538135" w:themeColor="accent6" w:themeShade="BF"/>
        </w:rPr>
      </w:pPr>
      <w:r w:rsidRPr="004A5473">
        <w:rPr>
          <w:color w:val="538135" w:themeColor="accent6" w:themeShade="BF"/>
        </w:rPr>
        <w:t xml:space="preserve">% </w:t>
      </w:r>
      <w:r w:rsidRPr="00BC6AC2">
        <w:rPr>
          <w:color w:val="538135" w:themeColor="accent6" w:themeShade="BF"/>
        </w:rPr>
        <w:t xml:space="preserve">Specify </w:t>
      </w:r>
      <w:r w:rsidR="00FC2C85" w:rsidRPr="00FC2C85">
        <w:rPr>
          <w:color w:val="538135" w:themeColor="accent6" w:themeShade="BF"/>
        </w:rPr>
        <w:t>water data for quantification (e.g. short-TE water scan)</w:t>
      </w:r>
    </w:p>
    <w:p w14:paraId="5B080AF6" w14:textId="1EBE1BD2" w:rsidR="002D76B0" w:rsidRDefault="002D76B0" w:rsidP="00FC2C85">
      <w:pPr>
        <w:pStyle w:val="Code"/>
        <w:rPr>
          <w:color w:val="538135" w:themeColor="accent6" w:themeShade="BF"/>
        </w:rPr>
      </w:pPr>
      <w:r w:rsidRPr="00BC6AC2">
        <w:rPr>
          <w:color w:val="538135" w:themeColor="accent6" w:themeShade="BF"/>
        </w:rPr>
        <w:t>% (OPTIONAL</w:t>
      </w:r>
      <w:r>
        <w:rPr>
          <w:color w:val="538135" w:themeColor="accent6" w:themeShade="BF"/>
        </w:rPr>
        <w:t>)</w:t>
      </w:r>
    </w:p>
    <w:p w14:paraId="5E996172" w14:textId="77777777" w:rsidR="002D76B0" w:rsidRPr="004A5473" w:rsidRDefault="002D76B0" w:rsidP="002D76B0">
      <w:pPr>
        <w:pStyle w:val="Code"/>
        <w:rPr>
          <w:color w:val="538135" w:themeColor="accent6" w:themeShade="BF"/>
        </w:rPr>
      </w:pPr>
    </w:p>
    <w:p w14:paraId="3D3C49B3" w14:textId="653E39C1" w:rsidR="002D76B0" w:rsidRDefault="002D76B0" w:rsidP="002D76B0">
      <w:pPr>
        <w:pStyle w:val="Code"/>
      </w:pPr>
      <w:r>
        <w:t>f</w:t>
      </w:r>
      <w:r w:rsidRPr="00B42DCE">
        <w:t>iles</w:t>
      </w:r>
      <w:r>
        <w:t>_</w:t>
      </w:r>
      <w:r w:rsidR="00FC2C85">
        <w:t xml:space="preserve">w  </w:t>
      </w:r>
      <w:r>
        <w:t xml:space="preserve"> </w:t>
      </w:r>
      <w:r w:rsidRPr="00B42DCE">
        <w:t>= {</w:t>
      </w:r>
      <w:r w:rsidRPr="00716E50">
        <w:rPr>
          <w:color w:val="7030A0"/>
        </w:rPr>
        <w:t>'C:\data\sub-01\ses-01\mrs\sub-01_ses-01_</w:t>
      </w:r>
      <w:r>
        <w:rPr>
          <w:color w:val="7030A0"/>
        </w:rPr>
        <w:t>acq-press-</w:t>
      </w:r>
      <w:r w:rsidR="00FC2C85">
        <w:rPr>
          <w:color w:val="7030A0"/>
        </w:rPr>
        <w:t>conc</w:t>
      </w:r>
      <w:r>
        <w:rPr>
          <w:color w:val="7030A0"/>
        </w:rPr>
        <w:t>_mrsref</w:t>
      </w:r>
      <w:r w:rsidRPr="00716E50">
        <w:rPr>
          <w:color w:val="7030A0"/>
        </w:rPr>
        <w:t>.nii'</w:t>
      </w:r>
      <w:r w:rsidRPr="00B42DCE">
        <w:t>,</w:t>
      </w:r>
      <w:r>
        <w:t xml:space="preserve"> </w:t>
      </w:r>
      <w:r w:rsidRPr="00B42DCE">
        <w:t>...</w:t>
      </w:r>
    </w:p>
    <w:p w14:paraId="4CE43876" w14:textId="7FD3009D" w:rsidR="002D76B0" w:rsidRPr="00B42DCE" w:rsidRDefault="002D76B0" w:rsidP="002D76B0">
      <w:pPr>
        <w:pStyle w:val="Code"/>
      </w:pPr>
      <w:r>
        <w:rPr>
          <w:color w:val="7030A0"/>
        </w:rPr>
        <w:t xml:space="preserve">             </w:t>
      </w:r>
      <w:r w:rsidRPr="00716E50">
        <w:rPr>
          <w:color w:val="7030A0"/>
        </w:rPr>
        <w:t>'C:\data\sub-02\ses-01\mrs\sub-02_ses-01_</w:t>
      </w:r>
      <w:r>
        <w:rPr>
          <w:color w:val="7030A0"/>
        </w:rPr>
        <w:t>acq-press-</w:t>
      </w:r>
      <w:r w:rsidR="00FC2C85">
        <w:rPr>
          <w:color w:val="7030A0"/>
        </w:rPr>
        <w:t>conc</w:t>
      </w:r>
      <w:r>
        <w:rPr>
          <w:color w:val="7030A0"/>
        </w:rPr>
        <w:t>_mrsref</w:t>
      </w:r>
      <w:r w:rsidRPr="00716E50">
        <w:rPr>
          <w:color w:val="7030A0"/>
        </w:rPr>
        <w:t>.nii'</w:t>
      </w:r>
      <w:r w:rsidRPr="00B42DCE">
        <w:t>,</w:t>
      </w:r>
      <w:r>
        <w:t xml:space="preserve"> </w:t>
      </w:r>
      <w:r w:rsidRPr="00B42DCE">
        <w:t>...</w:t>
      </w:r>
    </w:p>
    <w:p w14:paraId="6A56D7F0" w14:textId="6711A428" w:rsidR="002D76B0" w:rsidRPr="00B42DCE" w:rsidRDefault="002D76B0" w:rsidP="002D76B0">
      <w:pPr>
        <w:pStyle w:val="Code"/>
      </w:pPr>
      <w:r>
        <w:rPr>
          <w:color w:val="7030A0"/>
        </w:rPr>
        <w:t xml:space="preserve">             </w:t>
      </w:r>
      <w:r w:rsidRPr="00716E50">
        <w:rPr>
          <w:color w:val="7030A0"/>
        </w:rPr>
        <w:t>'C:\data\sub-0</w:t>
      </w:r>
      <w:r>
        <w:rPr>
          <w:color w:val="7030A0"/>
        </w:rPr>
        <w:t>3</w:t>
      </w:r>
      <w:r w:rsidRPr="00716E50">
        <w:rPr>
          <w:color w:val="7030A0"/>
        </w:rPr>
        <w:t>\ses-01\mrs\sub-0</w:t>
      </w:r>
      <w:r>
        <w:rPr>
          <w:color w:val="7030A0"/>
        </w:rPr>
        <w:t>3</w:t>
      </w:r>
      <w:r w:rsidRPr="00716E50">
        <w:rPr>
          <w:color w:val="7030A0"/>
        </w:rPr>
        <w:t>_ses-01_</w:t>
      </w:r>
      <w:r>
        <w:rPr>
          <w:color w:val="7030A0"/>
        </w:rPr>
        <w:t>acq-press-</w:t>
      </w:r>
      <w:r w:rsidR="00FC2C85">
        <w:rPr>
          <w:color w:val="7030A0"/>
        </w:rPr>
        <w:t>conc</w:t>
      </w:r>
      <w:r>
        <w:rPr>
          <w:color w:val="7030A0"/>
        </w:rPr>
        <w:t>_mrsref</w:t>
      </w:r>
      <w:r w:rsidRPr="00716E50">
        <w:rPr>
          <w:color w:val="7030A0"/>
        </w:rPr>
        <w:t>.nii'</w:t>
      </w:r>
      <w:r w:rsidRPr="00B42DCE">
        <w:t>,</w:t>
      </w:r>
      <w:r>
        <w:t xml:space="preserve"> </w:t>
      </w:r>
      <w:r w:rsidRPr="00B42DCE">
        <w:t>...</w:t>
      </w:r>
    </w:p>
    <w:p w14:paraId="20A7008F" w14:textId="2FDD9D88" w:rsidR="002D76B0" w:rsidRPr="00B42DCE" w:rsidRDefault="002D76B0" w:rsidP="002D76B0">
      <w:pPr>
        <w:pStyle w:val="Code"/>
      </w:pPr>
      <w:r>
        <w:rPr>
          <w:color w:val="7030A0"/>
        </w:rPr>
        <w:t xml:space="preserve">             </w:t>
      </w:r>
      <w:r w:rsidRPr="00716E50">
        <w:rPr>
          <w:color w:val="7030A0"/>
        </w:rPr>
        <w:t>'C:\data\sub-0</w:t>
      </w:r>
      <w:r>
        <w:rPr>
          <w:color w:val="7030A0"/>
        </w:rPr>
        <w:t>4</w:t>
      </w:r>
      <w:r w:rsidRPr="00716E50">
        <w:rPr>
          <w:color w:val="7030A0"/>
        </w:rPr>
        <w:t>\ses-01\mrs\sub-0</w:t>
      </w:r>
      <w:r>
        <w:rPr>
          <w:color w:val="7030A0"/>
        </w:rPr>
        <w:t>4</w:t>
      </w:r>
      <w:r w:rsidRPr="00716E50">
        <w:rPr>
          <w:color w:val="7030A0"/>
        </w:rPr>
        <w:t>_ses-01_</w:t>
      </w:r>
      <w:r>
        <w:rPr>
          <w:color w:val="7030A0"/>
        </w:rPr>
        <w:t>acq-press-</w:t>
      </w:r>
      <w:r w:rsidR="00FC2C85">
        <w:rPr>
          <w:color w:val="7030A0"/>
        </w:rPr>
        <w:t>conc</w:t>
      </w:r>
      <w:r>
        <w:rPr>
          <w:color w:val="7030A0"/>
        </w:rPr>
        <w:t>_mrsref</w:t>
      </w:r>
      <w:r w:rsidRPr="00716E50">
        <w:rPr>
          <w:color w:val="7030A0"/>
        </w:rPr>
        <w:t>.nii'</w:t>
      </w:r>
      <w:r w:rsidRPr="00B42DCE">
        <w:t>,</w:t>
      </w:r>
      <w:r>
        <w:t xml:space="preserve"> </w:t>
      </w:r>
      <w:r w:rsidRPr="00B42DCE">
        <w:t>...</w:t>
      </w:r>
    </w:p>
    <w:p w14:paraId="41CD36C8" w14:textId="10062AE5" w:rsidR="002D76B0" w:rsidRPr="00B42DCE" w:rsidRDefault="002D76B0" w:rsidP="002D76B0">
      <w:pPr>
        <w:pStyle w:val="Code"/>
      </w:pPr>
      <w:r>
        <w:rPr>
          <w:color w:val="7030A0"/>
        </w:rPr>
        <w:t xml:space="preserve">             </w:t>
      </w:r>
      <w:r w:rsidRPr="00716E50">
        <w:rPr>
          <w:color w:val="7030A0"/>
        </w:rPr>
        <w:t>'C:\data\sub-0</w:t>
      </w:r>
      <w:r>
        <w:rPr>
          <w:color w:val="7030A0"/>
        </w:rPr>
        <w:t>5</w:t>
      </w:r>
      <w:r w:rsidRPr="00716E50">
        <w:rPr>
          <w:color w:val="7030A0"/>
        </w:rPr>
        <w:t>\ses-01\mrs\sub-0</w:t>
      </w:r>
      <w:r>
        <w:rPr>
          <w:color w:val="7030A0"/>
        </w:rPr>
        <w:t>5</w:t>
      </w:r>
      <w:r w:rsidRPr="00716E50">
        <w:rPr>
          <w:color w:val="7030A0"/>
        </w:rPr>
        <w:t>_ses-01_</w:t>
      </w:r>
      <w:r>
        <w:rPr>
          <w:color w:val="7030A0"/>
        </w:rPr>
        <w:t>acq-press-</w:t>
      </w:r>
      <w:r w:rsidR="00FC2C85">
        <w:rPr>
          <w:color w:val="7030A0"/>
        </w:rPr>
        <w:t>conc</w:t>
      </w:r>
      <w:r>
        <w:rPr>
          <w:color w:val="7030A0"/>
        </w:rPr>
        <w:t>_mrsref</w:t>
      </w:r>
      <w:r w:rsidRPr="00716E50">
        <w:rPr>
          <w:color w:val="7030A0"/>
        </w:rPr>
        <w:t>.nii'</w:t>
      </w:r>
      <w:r w:rsidRPr="00B42DCE">
        <w:t>,</w:t>
      </w:r>
      <w:r>
        <w:t xml:space="preserve"> </w:t>
      </w:r>
      <w:r w:rsidRPr="00B42DCE">
        <w:t>...</w:t>
      </w:r>
    </w:p>
    <w:p w14:paraId="78BB5F69" w14:textId="432781F3" w:rsidR="002D76B0" w:rsidRPr="00B42DCE" w:rsidRDefault="002D76B0" w:rsidP="002D76B0">
      <w:pPr>
        <w:pStyle w:val="Code"/>
      </w:pPr>
      <w:r>
        <w:rPr>
          <w:color w:val="7030A0"/>
        </w:rPr>
        <w:t xml:space="preserve">             </w:t>
      </w:r>
      <w:r w:rsidRPr="00716E50">
        <w:rPr>
          <w:color w:val="7030A0"/>
        </w:rPr>
        <w:t>'C:\data\sub-0</w:t>
      </w:r>
      <w:r>
        <w:rPr>
          <w:color w:val="7030A0"/>
        </w:rPr>
        <w:t>6</w:t>
      </w:r>
      <w:r w:rsidRPr="00716E50">
        <w:rPr>
          <w:color w:val="7030A0"/>
        </w:rPr>
        <w:t>\ses-01\mrs\sub-0</w:t>
      </w:r>
      <w:r>
        <w:rPr>
          <w:color w:val="7030A0"/>
        </w:rPr>
        <w:t>6</w:t>
      </w:r>
      <w:r w:rsidRPr="00716E50">
        <w:rPr>
          <w:color w:val="7030A0"/>
        </w:rPr>
        <w:t>_ses-01_</w:t>
      </w:r>
      <w:r>
        <w:rPr>
          <w:color w:val="7030A0"/>
        </w:rPr>
        <w:t>acq-press-</w:t>
      </w:r>
      <w:r w:rsidR="00FC2C85">
        <w:rPr>
          <w:color w:val="7030A0"/>
        </w:rPr>
        <w:t>conc</w:t>
      </w:r>
      <w:r>
        <w:rPr>
          <w:color w:val="7030A0"/>
        </w:rPr>
        <w:t>_mrsref</w:t>
      </w:r>
      <w:r w:rsidRPr="00716E50">
        <w:rPr>
          <w:color w:val="7030A0"/>
        </w:rPr>
        <w:t>.ni</w:t>
      </w:r>
      <w:r>
        <w:rPr>
          <w:color w:val="7030A0"/>
        </w:rPr>
        <w:t>i</w:t>
      </w:r>
      <w:r w:rsidRPr="00716E50">
        <w:rPr>
          <w:color w:val="7030A0"/>
        </w:rPr>
        <w:t>'</w:t>
      </w:r>
      <w:r w:rsidRPr="00B42DCE">
        <w:t>,</w:t>
      </w:r>
      <w:r>
        <w:t xml:space="preserve"> </w:t>
      </w:r>
      <w:r w:rsidRPr="00B42DCE">
        <w:t>...</w:t>
      </w:r>
    </w:p>
    <w:p w14:paraId="4748274B" w14:textId="385C14BC" w:rsidR="002D76B0" w:rsidRDefault="002D76B0" w:rsidP="002D76B0">
      <w:pPr>
        <w:pStyle w:val="Code"/>
      </w:pPr>
      <w:r>
        <w:rPr>
          <w:color w:val="7030A0"/>
        </w:rPr>
        <w:t xml:space="preserve">             </w:t>
      </w:r>
      <w:r w:rsidRPr="00716E50">
        <w:rPr>
          <w:color w:val="7030A0"/>
        </w:rPr>
        <w:t>'C:\data\sub-0</w:t>
      </w:r>
      <w:r>
        <w:rPr>
          <w:color w:val="7030A0"/>
        </w:rPr>
        <w:t>7</w:t>
      </w:r>
      <w:r w:rsidRPr="00716E50">
        <w:rPr>
          <w:color w:val="7030A0"/>
        </w:rPr>
        <w:t>\ses-01\mrs\sub-0</w:t>
      </w:r>
      <w:r>
        <w:rPr>
          <w:color w:val="7030A0"/>
        </w:rPr>
        <w:t>7</w:t>
      </w:r>
      <w:r w:rsidRPr="00716E50">
        <w:rPr>
          <w:color w:val="7030A0"/>
        </w:rPr>
        <w:t>_ses-01_</w:t>
      </w:r>
      <w:r>
        <w:rPr>
          <w:color w:val="7030A0"/>
        </w:rPr>
        <w:t>acq-press-</w:t>
      </w:r>
      <w:r w:rsidR="00FC2C85">
        <w:rPr>
          <w:color w:val="7030A0"/>
        </w:rPr>
        <w:t>conc</w:t>
      </w:r>
      <w:r>
        <w:rPr>
          <w:color w:val="7030A0"/>
        </w:rPr>
        <w:t>_mrsref</w:t>
      </w:r>
      <w:r w:rsidRPr="00716E50">
        <w:rPr>
          <w:color w:val="7030A0"/>
        </w:rPr>
        <w:t>.nii'</w:t>
      </w:r>
      <w:r w:rsidRPr="00B42DCE">
        <w:t>,</w:t>
      </w:r>
      <w:r>
        <w:t xml:space="preserve"> </w:t>
      </w:r>
      <w:r w:rsidRPr="00B42DCE">
        <w:t>...</w:t>
      </w:r>
    </w:p>
    <w:p w14:paraId="361854AB" w14:textId="7B9E6BEE" w:rsidR="002D76B0" w:rsidRPr="00B42DCE" w:rsidRDefault="002D76B0" w:rsidP="002D76B0">
      <w:pPr>
        <w:pStyle w:val="Code"/>
      </w:pPr>
      <w:r>
        <w:rPr>
          <w:color w:val="7030A0"/>
        </w:rPr>
        <w:t xml:space="preserve">             </w:t>
      </w:r>
      <w:r w:rsidRPr="00716E50">
        <w:rPr>
          <w:color w:val="7030A0"/>
        </w:rPr>
        <w:t>'C:\data\sub-0</w:t>
      </w:r>
      <w:r>
        <w:rPr>
          <w:color w:val="7030A0"/>
        </w:rPr>
        <w:t>8</w:t>
      </w:r>
      <w:r w:rsidRPr="00716E50">
        <w:rPr>
          <w:color w:val="7030A0"/>
        </w:rPr>
        <w:t>\ses-01\mrs\sub-0</w:t>
      </w:r>
      <w:r>
        <w:rPr>
          <w:color w:val="7030A0"/>
        </w:rPr>
        <w:t>8</w:t>
      </w:r>
      <w:r w:rsidRPr="00716E50">
        <w:rPr>
          <w:color w:val="7030A0"/>
        </w:rPr>
        <w:t>_ses-01_</w:t>
      </w:r>
      <w:r>
        <w:rPr>
          <w:color w:val="7030A0"/>
        </w:rPr>
        <w:t>acq-press-</w:t>
      </w:r>
      <w:r w:rsidR="00FC2C85">
        <w:rPr>
          <w:color w:val="7030A0"/>
        </w:rPr>
        <w:t>conc</w:t>
      </w:r>
      <w:r>
        <w:rPr>
          <w:color w:val="7030A0"/>
        </w:rPr>
        <w:t>_mrsref</w:t>
      </w:r>
      <w:r w:rsidRPr="00716E50">
        <w:rPr>
          <w:color w:val="7030A0"/>
        </w:rPr>
        <w:t>.nii'</w:t>
      </w:r>
      <w:r w:rsidRPr="00B42DCE">
        <w:t>,</w:t>
      </w:r>
      <w:r>
        <w:t xml:space="preserve"> </w:t>
      </w:r>
      <w:r w:rsidRPr="00B42DCE">
        <w:t>...</w:t>
      </w:r>
    </w:p>
    <w:p w14:paraId="5E74F797" w14:textId="77777777" w:rsidR="002D76B0" w:rsidRPr="00B42DCE" w:rsidRDefault="002D76B0" w:rsidP="002D76B0">
      <w:pPr>
        <w:pStyle w:val="Code"/>
      </w:pPr>
      <w:r>
        <w:rPr>
          <w:color w:val="7030A0"/>
        </w:rPr>
        <w:t xml:space="preserve">             </w:t>
      </w:r>
      <w:r>
        <w:t>};</w:t>
      </w:r>
      <w:r w:rsidRPr="00B42DCE">
        <w:t xml:space="preserve">              </w:t>
      </w:r>
    </w:p>
    <w:p w14:paraId="00E3AA94" w14:textId="77777777" w:rsidR="00FC2C85" w:rsidRDefault="00FC2C85" w:rsidP="00FC2C85"/>
    <w:p w14:paraId="048A24D2" w14:textId="001D58C8" w:rsidR="00FC2C85" w:rsidRDefault="00FC2C85" w:rsidP="00FC2C85">
      <w:r>
        <w:t xml:space="preserve">Comment out the lines defining </w:t>
      </w:r>
      <w:r w:rsidRPr="00FA2540">
        <w:rPr>
          <w:rFonts w:ascii="Courier New" w:hAnsi="Courier New" w:cs="Courier New"/>
          <w:b/>
        </w:rPr>
        <w:t>files_</w:t>
      </w:r>
      <w:r>
        <w:rPr>
          <w:rFonts w:ascii="Courier New" w:hAnsi="Courier New" w:cs="Courier New"/>
          <w:b/>
        </w:rPr>
        <w:t>w</w:t>
      </w:r>
      <w:r>
        <w:t xml:space="preserve"> if you do not have specific short-TE water reference data for quantification available. </w:t>
      </w:r>
    </w:p>
    <w:p w14:paraId="48DDEAEB" w14:textId="77777777" w:rsidR="00FC2C85" w:rsidRPr="002D76B0" w:rsidRDefault="00FC2C85" w:rsidP="002D76B0"/>
    <w:p w14:paraId="5A451C4C" w14:textId="33CA7589" w:rsidR="00754689" w:rsidRDefault="00754689" w:rsidP="00754689">
      <w:pPr>
        <w:pStyle w:val="Heading2"/>
      </w:pPr>
      <w:bookmarkStart w:id="66" w:name="_Toc189646615"/>
      <w:r>
        <w:t>Structural (T1-weighted) image paths</w:t>
      </w:r>
      <w:r w:rsidR="00675AAD">
        <w:t xml:space="preserve"> (</w:t>
      </w:r>
      <w:r w:rsidR="00675AAD">
        <w:rPr>
          <w:rFonts w:ascii="Courier New" w:hAnsi="Courier New" w:cs="Courier New"/>
        </w:rPr>
        <w:t>files_nii</w:t>
      </w:r>
      <w:r w:rsidR="00675AAD">
        <w:t>)</w:t>
      </w:r>
      <w:bookmarkEnd w:id="66"/>
    </w:p>
    <w:p w14:paraId="43C3268A" w14:textId="37B35AD9" w:rsidR="00FC2C85" w:rsidRDefault="000F0A3B" w:rsidP="00754689">
      <w:r w:rsidRPr="000F0A3B">
        <w:t>The </w:t>
      </w:r>
      <w:r w:rsidRPr="00FA2540">
        <w:rPr>
          <w:rFonts w:ascii="Courier New" w:hAnsi="Courier New" w:cs="Courier New"/>
          <w:b/>
        </w:rPr>
        <w:t>files_</w:t>
      </w:r>
      <w:r>
        <w:rPr>
          <w:rFonts w:ascii="Courier New" w:hAnsi="Courier New" w:cs="Courier New"/>
          <w:b/>
        </w:rPr>
        <w:t>nii</w:t>
      </w:r>
      <w:r>
        <w:t xml:space="preserve"> </w:t>
      </w:r>
      <w:r w:rsidRPr="000F0A3B">
        <w:t>variable is defined as a cell array of full paths to T</w:t>
      </w:r>
      <w:r w:rsidRPr="000F0A3B">
        <w:rPr>
          <w:vertAlign w:val="subscript"/>
        </w:rPr>
        <w:t>1</w:t>
      </w:r>
      <w:r w:rsidRPr="000F0A3B">
        <w:t>-weighted structural images used for co-registration and segmentation purposes.</w:t>
      </w:r>
    </w:p>
    <w:p w14:paraId="18A15420" w14:textId="552BC76B" w:rsidR="004E4F6A" w:rsidRDefault="00D4728B" w:rsidP="00D4728B">
      <w:r>
        <w:t xml:space="preserve">The </w:t>
      </w:r>
      <w:r w:rsidRPr="00FA2540">
        <w:rPr>
          <w:rFonts w:ascii="Courier New" w:hAnsi="Courier New" w:cs="Courier New"/>
          <w:b/>
        </w:rPr>
        <w:t>files_</w:t>
      </w:r>
      <w:r>
        <w:rPr>
          <w:rFonts w:ascii="Courier New" w:hAnsi="Courier New" w:cs="Courier New"/>
          <w:b/>
        </w:rPr>
        <w:t>nii</w:t>
      </w:r>
      <w:r>
        <w:t xml:space="preserve"> cell array needs to have </w:t>
      </w:r>
      <w:r w:rsidRPr="00A77F0E">
        <w:rPr>
          <w:u w:val="single"/>
        </w:rPr>
        <w:t>exactly as many entries</w:t>
      </w:r>
      <w:r>
        <w:t xml:space="preserve"> as the `files` array, and the data need to be provided in the exact same order.</w:t>
      </w:r>
      <w:r w:rsidR="004E4F6A">
        <w:t xml:space="preserve"> If you are analyzing two MRS datasets from the same subject, you will need to provide the same structural T1 entry </w:t>
      </w:r>
      <w:r w:rsidR="004E4F6A" w:rsidRPr="004E4F6A">
        <w:rPr>
          <w:i/>
        </w:rPr>
        <w:t>twice</w:t>
      </w:r>
      <w:r w:rsidR="004E4F6A">
        <w:t xml:space="preserve"> at the respective positions in the </w:t>
      </w:r>
      <w:r w:rsidR="004E4F6A" w:rsidRPr="00FA2540">
        <w:rPr>
          <w:rFonts w:ascii="Courier New" w:hAnsi="Courier New" w:cs="Courier New"/>
          <w:b/>
        </w:rPr>
        <w:t>files_</w:t>
      </w:r>
      <w:r w:rsidR="004E4F6A">
        <w:rPr>
          <w:rFonts w:ascii="Courier New" w:hAnsi="Courier New" w:cs="Courier New"/>
          <w:b/>
        </w:rPr>
        <w:t>nii</w:t>
      </w:r>
      <w:r w:rsidR="004E4F6A">
        <w:t xml:space="preserve"> array.</w:t>
      </w:r>
    </w:p>
    <w:p w14:paraId="013B5232" w14:textId="77777777" w:rsidR="000F0A3B" w:rsidRDefault="000F0A3B" w:rsidP="000F0A3B">
      <w:r>
        <w:t>This is an example of a valid definition:</w:t>
      </w:r>
    </w:p>
    <w:p w14:paraId="5F6630B4" w14:textId="37123CB0" w:rsidR="000F0A3B" w:rsidRDefault="004823A4" w:rsidP="000F0A3B">
      <w:pPr>
        <w:pStyle w:val="Code"/>
        <w:rPr>
          <w:color w:val="538135" w:themeColor="accent6" w:themeShade="BF"/>
        </w:rPr>
      </w:pPr>
      <w:r w:rsidRPr="004823A4">
        <w:rPr>
          <w:color w:val="538135" w:themeColor="accent6" w:themeShade="BF"/>
        </w:rPr>
        <w:t>% Specify T1-weighted structural imaging data</w:t>
      </w:r>
    </w:p>
    <w:p w14:paraId="43048EE3" w14:textId="3421F3CA" w:rsidR="004823A4" w:rsidRDefault="004823A4" w:rsidP="000F0A3B">
      <w:pPr>
        <w:pStyle w:val="Code"/>
        <w:rPr>
          <w:color w:val="538135" w:themeColor="accent6" w:themeShade="BF"/>
        </w:rPr>
      </w:pPr>
      <w:r>
        <w:rPr>
          <w:color w:val="538135" w:themeColor="accent6" w:themeShade="BF"/>
        </w:rPr>
        <w:t>% (OPTIONAL)</w:t>
      </w:r>
    </w:p>
    <w:p w14:paraId="2C06AEC7" w14:textId="77777777" w:rsidR="004823A4" w:rsidRPr="004A5473" w:rsidRDefault="004823A4" w:rsidP="000F0A3B">
      <w:pPr>
        <w:pStyle w:val="Code"/>
        <w:rPr>
          <w:color w:val="538135" w:themeColor="accent6" w:themeShade="BF"/>
        </w:rPr>
      </w:pPr>
    </w:p>
    <w:p w14:paraId="6E674028" w14:textId="762A61C0" w:rsidR="000F0A3B" w:rsidRDefault="000F0A3B" w:rsidP="000F0A3B">
      <w:pPr>
        <w:pStyle w:val="Code"/>
      </w:pPr>
      <w:r>
        <w:t>f</w:t>
      </w:r>
      <w:r w:rsidRPr="00B42DCE">
        <w:t>iles</w:t>
      </w:r>
      <w:r>
        <w:t>_</w:t>
      </w:r>
      <w:r w:rsidR="004823A4">
        <w:t>nii</w:t>
      </w:r>
      <w:r>
        <w:t xml:space="preserve"> </w:t>
      </w:r>
      <w:r w:rsidRPr="00B42DCE">
        <w:t>= {</w:t>
      </w:r>
      <w:r w:rsidRPr="00716E50">
        <w:rPr>
          <w:color w:val="7030A0"/>
        </w:rPr>
        <w:t>'C:\data\sub-01\ses-01\</w:t>
      </w:r>
      <w:r w:rsidR="004823A4">
        <w:rPr>
          <w:color w:val="7030A0"/>
        </w:rPr>
        <w:t>anat</w:t>
      </w:r>
      <w:r w:rsidRPr="00716E50">
        <w:rPr>
          <w:color w:val="7030A0"/>
        </w:rPr>
        <w:t>\sub-01_ses-01_</w:t>
      </w:r>
      <w:r w:rsidR="00861135">
        <w:rPr>
          <w:color w:val="7030A0"/>
        </w:rPr>
        <w:t>T1w</w:t>
      </w:r>
      <w:r w:rsidRPr="00716E50">
        <w:rPr>
          <w:color w:val="7030A0"/>
        </w:rPr>
        <w:t>.nii'</w:t>
      </w:r>
      <w:r w:rsidRPr="00B42DCE">
        <w:t>,</w:t>
      </w:r>
      <w:r>
        <w:t xml:space="preserve"> </w:t>
      </w:r>
      <w:r w:rsidRPr="00B42DCE">
        <w:t>...</w:t>
      </w:r>
    </w:p>
    <w:p w14:paraId="0A152569" w14:textId="6CA1E69B" w:rsidR="000F0A3B" w:rsidRPr="00B42DCE" w:rsidRDefault="000F0A3B" w:rsidP="000F0A3B">
      <w:pPr>
        <w:pStyle w:val="Code"/>
      </w:pPr>
      <w:r>
        <w:rPr>
          <w:color w:val="7030A0"/>
        </w:rPr>
        <w:t xml:space="preserve">             </w:t>
      </w:r>
      <w:r w:rsidRPr="00716E50">
        <w:rPr>
          <w:color w:val="7030A0"/>
        </w:rPr>
        <w:t>'C:\data\sub-02\ses-01\</w:t>
      </w:r>
      <w:r w:rsidR="00861135">
        <w:rPr>
          <w:color w:val="7030A0"/>
        </w:rPr>
        <w:t>anat</w:t>
      </w:r>
      <w:r w:rsidRPr="00716E50">
        <w:rPr>
          <w:color w:val="7030A0"/>
        </w:rPr>
        <w:t>\sub-02_ses-01_</w:t>
      </w:r>
      <w:r w:rsidR="00861135">
        <w:rPr>
          <w:color w:val="7030A0"/>
        </w:rPr>
        <w:t>T1w</w:t>
      </w:r>
      <w:r w:rsidRPr="00716E50">
        <w:rPr>
          <w:color w:val="7030A0"/>
        </w:rPr>
        <w:t>.nii'</w:t>
      </w:r>
      <w:r w:rsidRPr="00B42DCE">
        <w:t>,</w:t>
      </w:r>
      <w:r>
        <w:t xml:space="preserve"> </w:t>
      </w:r>
      <w:r w:rsidRPr="00B42DCE">
        <w:t>...</w:t>
      </w:r>
    </w:p>
    <w:p w14:paraId="6848EFC1" w14:textId="5451CEAA" w:rsidR="000F0A3B" w:rsidRPr="00B42DCE" w:rsidRDefault="000F0A3B" w:rsidP="000F0A3B">
      <w:pPr>
        <w:pStyle w:val="Code"/>
      </w:pPr>
      <w:r>
        <w:rPr>
          <w:color w:val="7030A0"/>
        </w:rPr>
        <w:t xml:space="preserve">             </w:t>
      </w:r>
      <w:r w:rsidRPr="00716E50">
        <w:rPr>
          <w:color w:val="7030A0"/>
        </w:rPr>
        <w:t>'C:\data\sub-0</w:t>
      </w:r>
      <w:r>
        <w:rPr>
          <w:color w:val="7030A0"/>
        </w:rPr>
        <w:t>3</w:t>
      </w:r>
      <w:r w:rsidRPr="00716E50">
        <w:rPr>
          <w:color w:val="7030A0"/>
        </w:rPr>
        <w:t>\ses-01\</w:t>
      </w:r>
      <w:r w:rsidR="00861135">
        <w:rPr>
          <w:color w:val="7030A0"/>
        </w:rPr>
        <w:t>anat</w:t>
      </w:r>
      <w:r w:rsidRPr="00716E50">
        <w:rPr>
          <w:color w:val="7030A0"/>
        </w:rPr>
        <w:t>\sub-0</w:t>
      </w:r>
      <w:r>
        <w:rPr>
          <w:color w:val="7030A0"/>
        </w:rPr>
        <w:t>3</w:t>
      </w:r>
      <w:r w:rsidRPr="00716E50">
        <w:rPr>
          <w:color w:val="7030A0"/>
        </w:rPr>
        <w:t>_ses-01_</w:t>
      </w:r>
      <w:r w:rsidR="00861135">
        <w:rPr>
          <w:color w:val="7030A0"/>
        </w:rPr>
        <w:t>T1w</w:t>
      </w:r>
      <w:r w:rsidRPr="00716E50">
        <w:rPr>
          <w:color w:val="7030A0"/>
        </w:rPr>
        <w:t>.nii'</w:t>
      </w:r>
      <w:r w:rsidRPr="00B42DCE">
        <w:t>,</w:t>
      </w:r>
      <w:r>
        <w:t xml:space="preserve"> </w:t>
      </w:r>
      <w:r w:rsidRPr="00B42DCE">
        <w:t>...</w:t>
      </w:r>
    </w:p>
    <w:p w14:paraId="5122AB4F" w14:textId="7033D479" w:rsidR="000F0A3B" w:rsidRPr="00B42DCE" w:rsidRDefault="000F0A3B" w:rsidP="000F0A3B">
      <w:pPr>
        <w:pStyle w:val="Code"/>
      </w:pPr>
      <w:r>
        <w:rPr>
          <w:color w:val="7030A0"/>
        </w:rPr>
        <w:t xml:space="preserve">             </w:t>
      </w:r>
      <w:r w:rsidRPr="00716E50">
        <w:rPr>
          <w:color w:val="7030A0"/>
        </w:rPr>
        <w:t>'C:\data\sub-0</w:t>
      </w:r>
      <w:r>
        <w:rPr>
          <w:color w:val="7030A0"/>
        </w:rPr>
        <w:t>4</w:t>
      </w:r>
      <w:r w:rsidRPr="00716E50">
        <w:rPr>
          <w:color w:val="7030A0"/>
        </w:rPr>
        <w:t>\ses-01\</w:t>
      </w:r>
      <w:r w:rsidR="00861135">
        <w:rPr>
          <w:color w:val="7030A0"/>
        </w:rPr>
        <w:t>anat</w:t>
      </w:r>
      <w:r w:rsidRPr="00716E50">
        <w:rPr>
          <w:color w:val="7030A0"/>
        </w:rPr>
        <w:t>\sub-0</w:t>
      </w:r>
      <w:r>
        <w:rPr>
          <w:color w:val="7030A0"/>
        </w:rPr>
        <w:t>4</w:t>
      </w:r>
      <w:r w:rsidRPr="00716E50">
        <w:rPr>
          <w:color w:val="7030A0"/>
        </w:rPr>
        <w:t>_ses-01_</w:t>
      </w:r>
      <w:r w:rsidR="00861135">
        <w:rPr>
          <w:color w:val="7030A0"/>
        </w:rPr>
        <w:t>T1w</w:t>
      </w:r>
      <w:r w:rsidRPr="00716E50">
        <w:rPr>
          <w:color w:val="7030A0"/>
        </w:rPr>
        <w:t>.nii'</w:t>
      </w:r>
      <w:r w:rsidRPr="00B42DCE">
        <w:t>,</w:t>
      </w:r>
      <w:r>
        <w:t xml:space="preserve"> </w:t>
      </w:r>
      <w:r w:rsidRPr="00B42DCE">
        <w:t>...</w:t>
      </w:r>
    </w:p>
    <w:p w14:paraId="3A12DAA1" w14:textId="13835905" w:rsidR="000F0A3B" w:rsidRPr="00B42DCE" w:rsidRDefault="000F0A3B" w:rsidP="00861135">
      <w:pPr>
        <w:pStyle w:val="Code"/>
        <w:ind w:left="720" w:hanging="720"/>
      </w:pPr>
      <w:r>
        <w:rPr>
          <w:color w:val="7030A0"/>
        </w:rPr>
        <w:t xml:space="preserve">             </w:t>
      </w:r>
      <w:r w:rsidRPr="00716E50">
        <w:rPr>
          <w:color w:val="7030A0"/>
        </w:rPr>
        <w:t>'C:\data\sub-0</w:t>
      </w:r>
      <w:r>
        <w:rPr>
          <w:color w:val="7030A0"/>
        </w:rPr>
        <w:t>5</w:t>
      </w:r>
      <w:r w:rsidRPr="00716E50">
        <w:rPr>
          <w:color w:val="7030A0"/>
        </w:rPr>
        <w:t>\ses-01\</w:t>
      </w:r>
      <w:r w:rsidR="00861135">
        <w:rPr>
          <w:color w:val="7030A0"/>
        </w:rPr>
        <w:t>anat</w:t>
      </w:r>
      <w:r w:rsidRPr="00716E50">
        <w:rPr>
          <w:color w:val="7030A0"/>
        </w:rPr>
        <w:t>\sub-0</w:t>
      </w:r>
      <w:r>
        <w:rPr>
          <w:color w:val="7030A0"/>
        </w:rPr>
        <w:t>5</w:t>
      </w:r>
      <w:r w:rsidRPr="00716E50">
        <w:rPr>
          <w:color w:val="7030A0"/>
        </w:rPr>
        <w:t>_ses-01_</w:t>
      </w:r>
      <w:r w:rsidR="00861135">
        <w:rPr>
          <w:color w:val="7030A0"/>
        </w:rPr>
        <w:t>T1w</w:t>
      </w:r>
      <w:r w:rsidRPr="00716E50">
        <w:rPr>
          <w:color w:val="7030A0"/>
        </w:rPr>
        <w:t>.nii'</w:t>
      </w:r>
      <w:r w:rsidRPr="00B42DCE">
        <w:t>,</w:t>
      </w:r>
      <w:r>
        <w:t xml:space="preserve"> </w:t>
      </w:r>
      <w:r w:rsidRPr="00B42DCE">
        <w:t>...</w:t>
      </w:r>
    </w:p>
    <w:p w14:paraId="005A1FAB" w14:textId="59ACCC88" w:rsidR="000F0A3B" w:rsidRPr="00B42DCE" w:rsidRDefault="000F0A3B" w:rsidP="000F0A3B">
      <w:pPr>
        <w:pStyle w:val="Code"/>
      </w:pPr>
      <w:r>
        <w:rPr>
          <w:color w:val="7030A0"/>
        </w:rPr>
        <w:lastRenderedPageBreak/>
        <w:t xml:space="preserve">             </w:t>
      </w:r>
      <w:r w:rsidRPr="00716E50">
        <w:rPr>
          <w:color w:val="7030A0"/>
        </w:rPr>
        <w:t>'C:\data\sub-0</w:t>
      </w:r>
      <w:r>
        <w:rPr>
          <w:color w:val="7030A0"/>
        </w:rPr>
        <w:t>6</w:t>
      </w:r>
      <w:r w:rsidRPr="00716E50">
        <w:rPr>
          <w:color w:val="7030A0"/>
        </w:rPr>
        <w:t>\ses-01\</w:t>
      </w:r>
      <w:r w:rsidR="00861135">
        <w:rPr>
          <w:color w:val="7030A0"/>
        </w:rPr>
        <w:t>anat</w:t>
      </w:r>
      <w:r w:rsidRPr="00716E50">
        <w:rPr>
          <w:color w:val="7030A0"/>
        </w:rPr>
        <w:t>\sub-0</w:t>
      </w:r>
      <w:r>
        <w:rPr>
          <w:color w:val="7030A0"/>
        </w:rPr>
        <w:t>6</w:t>
      </w:r>
      <w:r w:rsidRPr="00716E50">
        <w:rPr>
          <w:color w:val="7030A0"/>
        </w:rPr>
        <w:t>_ses-01_</w:t>
      </w:r>
      <w:r w:rsidR="00861135">
        <w:rPr>
          <w:color w:val="7030A0"/>
        </w:rPr>
        <w:t>T1w</w:t>
      </w:r>
      <w:r w:rsidRPr="00716E50">
        <w:rPr>
          <w:color w:val="7030A0"/>
        </w:rPr>
        <w:t>.ni</w:t>
      </w:r>
      <w:r>
        <w:rPr>
          <w:color w:val="7030A0"/>
        </w:rPr>
        <w:t>i</w:t>
      </w:r>
      <w:r w:rsidRPr="00716E50">
        <w:rPr>
          <w:color w:val="7030A0"/>
        </w:rPr>
        <w:t>'</w:t>
      </w:r>
      <w:r w:rsidRPr="00B42DCE">
        <w:t>,</w:t>
      </w:r>
      <w:r>
        <w:t xml:space="preserve"> </w:t>
      </w:r>
      <w:r w:rsidRPr="00B42DCE">
        <w:t>...</w:t>
      </w:r>
    </w:p>
    <w:p w14:paraId="1C7D9A0C" w14:textId="30FC2D7E" w:rsidR="000F0A3B" w:rsidRDefault="000F0A3B" w:rsidP="000F0A3B">
      <w:pPr>
        <w:pStyle w:val="Code"/>
      </w:pPr>
      <w:r>
        <w:rPr>
          <w:color w:val="7030A0"/>
        </w:rPr>
        <w:t xml:space="preserve">             </w:t>
      </w:r>
      <w:r w:rsidRPr="00716E50">
        <w:rPr>
          <w:color w:val="7030A0"/>
        </w:rPr>
        <w:t>'C:\data\sub-0</w:t>
      </w:r>
      <w:r>
        <w:rPr>
          <w:color w:val="7030A0"/>
        </w:rPr>
        <w:t>7</w:t>
      </w:r>
      <w:r w:rsidRPr="00716E50">
        <w:rPr>
          <w:color w:val="7030A0"/>
        </w:rPr>
        <w:t>\ses-01\</w:t>
      </w:r>
      <w:r w:rsidR="00861135">
        <w:rPr>
          <w:color w:val="7030A0"/>
        </w:rPr>
        <w:t>anat</w:t>
      </w:r>
      <w:r w:rsidRPr="00716E50">
        <w:rPr>
          <w:color w:val="7030A0"/>
        </w:rPr>
        <w:t>\sub-0</w:t>
      </w:r>
      <w:r>
        <w:rPr>
          <w:color w:val="7030A0"/>
        </w:rPr>
        <w:t>7</w:t>
      </w:r>
      <w:r w:rsidRPr="00716E50">
        <w:rPr>
          <w:color w:val="7030A0"/>
        </w:rPr>
        <w:t>_ses-01_</w:t>
      </w:r>
      <w:r w:rsidR="00861135">
        <w:rPr>
          <w:color w:val="7030A0"/>
        </w:rPr>
        <w:t>T1w</w:t>
      </w:r>
      <w:r w:rsidRPr="00716E50">
        <w:rPr>
          <w:color w:val="7030A0"/>
        </w:rPr>
        <w:t>.nii'</w:t>
      </w:r>
      <w:r w:rsidRPr="00B42DCE">
        <w:t>,</w:t>
      </w:r>
      <w:r>
        <w:t xml:space="preserve"> </w:t>
      </w:r>
      <w:r w:rsidRPr="00B42DCE">
        <w:t>...</w:t>
      </w:r>
    </w:p>
    <w:p w14:paraId="198B774F" w14:textId="351F537F" w:rsidR="000F0A3B" w:rsidRDefault="000F0A3B" w:rsidP="000F0A3B">
      <w:pPr>
        <w:pStyle w:val="Code"/>
      </w:pPr>
      <w:r>
        <w:rPr>
          <w:color w:val="7030A0"/>
        </w:rPr>
        <w:t xml:space="preserve">             </w:t>
      </w:r>
      <w:r w:rsidRPr="00716E50">
        <w:rPr>
          <w:color w:val="7030A0"/>
        </w:rPr>
        <w:t>'C:\data\sub-0</w:t>
      </w:r>
      <w:r>
        <w:rPr>
          <w:color w:val="7030A0"/>
        </w:rPr>
        <w:t>8</w:t>
      </w:r>
      <w:r w:rsidRPr="00716E50">
        <w:rPr>
          <w:color w:val="7030A0"/>
        </w:rPr>
        <w:t>\ses-01\</w:t>
      </w:r>
      <w:r w:rsidR="00861135">
        <w:rPr>
          <w:color w:val="7030A0"/>
        </w:rPr>
        <w:t>anat</w:t>
      </w:r>
      <w:r w:rsidRPr="00716E50">
        <w:rPr>
          <w:color w:val="7030A0"/>
        </w:rPr>
        <w:t>\sub-0</w:t>
      </w:r>
      <w:r>
        <w:rPr>
          <w:color w:val="7030A0"/>
        </w:rPr>
        <w:t>8</w:t>
      </w:r>
      <w:r w:rsidRPr="00716E50">
        <w:rPr>
          <w:color w:val="7030A0"/>
        </w:rPr>
        <w:t>_ses-01_</w:t>
      </w:r>
      <w:r w:rsidR="00861135">
        <w:rPr>
          <w:color w:val="7030A0"/>
        </w:rPr>
        <w:t>T1w</w:t>
      </w:r>
      <w:r w:rsidRPr="00716E50">
        <w:rPr>
          <w:color w:val="7030A0"/>
        </w:rPr>
        <w:t>.nii'</w:t>
      </w:r>
      <w:r w:rsidRPr="00B42DCE">
        <w:t>,</w:t>
      </w:r>
      <w:r>
        <w:t xml:space="preserve"> </w:t>
      </w:r>
      <w:r w:rsidRPr="00B42DCE">
        <w:t>...</w:t>
      </w:r>
    </w:p>
    <w:p w14:paraId="73377A0F" w14:textId="00FF93E4" w:rsidR="00861135" w:rsidRPr="00B42DCE" w:rsidRDefault="00D4728B" w:rsidP="000F0A3B">
      <w:pPr>
        <w:pStyle w:val="Code"/>
      </w:pPr>
      <w:r>
        <w:rPr>
          <w:color w:val="7030A0"/>
        </w:rPr>
        <w:t xml:space="preserve">            </w:t>
      </w:r>
      <w:r>
        <w:t>};</w:t>
      </w:r>
    </w:p>
    <w:p w14:paraId="7B1F7794" w14:textId="77777777" w:rsidR="000F0A3B" w:rsidRDefault="000F0A3B" w:rsidP="00754689"/>
    <w:p w14:paraId="285B6B79" w14:textId="57F54DFC" w:rsidR="00DD6854" w:rsidRDefault="00FA2540" w:rsidP="00754689">
      <w:r>
        <w:t xml:space="preserve">Comment out the </w:t>
      </w:r>
      <w:r w:rsidR="00FC2C85">
        <w:t>lines defining</w:t>
      </w:r>
      <w:r>
        <w:t xml:space="preserve"> </w:t>
      </w:r>
      <w:r w:rsidRPr="00FA2540">
        <w:rPr>
          <w:rFonts w:ascii="Courier New" w:hAnsi="Courier New" w:cs="Courier New"/>
          <w:b/>
        </w:rPr>
        <w:t>files_</w:t>
      </w:r>
      <w:r>
        <w:rPr>
          <w:rFonts w:ascii="Courier New" w:hAnsi="Courier New" w:cs="Courier New"/>
          <w:b/>
        </w:rPr>
        <w:t>nii</w:t>
      </w:r>
      <w:r>
        <w:t xml:space="preserve"> if you do not have structural images available. </w:t>
      </w:r>
    </w:p>
    <w:p w14:paraId="17CC9F65" w14:textId="77777777" w:rsidR="00DD6854" w:rsidRDefault="00DD6854">
      <w:r>
        <w:br w:type="page"/>
      </w:r>
    </w:p>
    <w:p w14:paraId="42466A36" w14:textId="7A0CF30D" w:rsidR="00BF3EF4" w:rsidRDefault="001B31E0">
      <w:pPr>
        <w:pStyle w:val="Heading2"/>
      </w:pPr>
      <w:bookmarkStart w:id="67" w:name="_Toc189646616"/>
      <w:bookmarkStart w:id="68" w:name="_Ref158887494"/>
      <w:r>
        <w:lastRenderedPageBreak/>
        <w:t>LCModel basis set</w:t>
      </w:r>
      <w:bookmarkEnd w:id="67"/>
    </w:p>
    <w:p w14:paraId="045EC1ED" w14:textId="77777777" w:rsidR="001B31E0" w:rsidRPr="0034090D" w:rsidRDefault="001B31E0" w:rsidP="001B31E0">
      <w:r>
        <w:t>Please use the LCModel basis set file that is provided by us, even if you already have one that you are using for your own studies. If your sequence is highly customized and you simulated the basis set yourself, please contact us.</w:t>
      </w:r>
    </w:p>
    <w:p w14:paraId="3BACE735" w14:textId="0200EA2F" w:rsidR="001B31E0" w:rsidRDefault="001B31E0">
      <w:pPr>
        <w:pStyle w:val="Heading2"/>
      </w:pPr>
      <w:bookmarkStart w:id="69" w:name="_Toc189646617"/>
      <w:r>
        <w:t>LCModel control file</w:t>
      </w:r>
      <w:bookmarkEnd w:id="69"/>
    </w:p>
    <w:p w14:paraId="6BF973B2" w14:textId="39711445" w:rsidR="001B31E0" w:rsidRDefault="001B31E0" w:rsidP="001B31E0">
      <w:r>
        <w:t xml:space="preserve">Please use the LCModel control file template </w:t>
      </w:r>
      <w:r>
        <w:rPr>
          <w:rFonts w:ascii="Courier New" w:hAnsi="Courier New" w:cs="Courier New"/>
          <w:b/>
        </w:rPr>
        <w:t>controlTemplateENIGMA.control</w:t>
      </w:r>
      <w:r>
        <w:t xml:space="preserve"> that is provided by us, even if you already have one that you are using for your own studies. </w:t>
      </w:r>
    </w:p>
    <w:p w14:paraId="5BD86867" w14:textId="77777777" w:rsidR="001B31E0" w:rsidRPr="0034090D" w:rsidRDefault="001B31E0" w:rsidP="001B31E0">
      <w:r>
        <w:t>Please do not modify the control file template; in particular, do not change the list of metabolites to be omitted from the analysis, the baseline knot spacing, soft constraints, eddy-current correction or water-scaling settings.</w:t>
      </w:r>
    </w:p>
    <w:p w14:paraId="3668C279" w14:textId="2449F0CD" w:rsidR="00E34E96" w:rsidRDefault="00E34E96">
      <w:r>
        <w:br w:type="page"/>
      </w:r>
    </w:p>
    <w:p w14:paraId="215A7E24" w14:textId="200B8585" w:rsidR="002561F7" w:rsidRDefault="002561F7" w:rsidP="002561F7">
      <w:pPr>
        <w:pStyle w:val="Heading1"/>
      </w:pPr>
      <w:bookmarkStart w:id="70" w:name="_Toc189646618"/>
      <w:r>
        <w:lastRenderedPageBreak/>
        <w:t>Running the analysis</w:t>
      </w:r>
      <w:bookmarkEnd w:id="68"/>
      <w:bookmarkEnd w:id="70"/>
    </w:p>
    <w:p w14:paraId="2E273682" w14:textId="71D520AE" w:rsidR="007D20CB" w:rsidRDefault="007D20CB" w:rsidP="007D20CB">
      <w:pPr>
        <w:pStyle w:val="Heading2"/>
      </w:pPr>
      <w:bookmarkStart w:id="71" w:name="_Toc189646619"/>
      <w:r>
        <w:t>Command line vs. executable</w:t>
      </w:r>
      <w:bookmarkEnd w:id="71"/>
    </w:p>
    <w:p w14:paraId="5B7BD942" w14:textId="2B88D110" w:rsidR="007D20CB" w:rsidRPr="007D20CB" w:rsidRDefault="007D20CB" w:rsidP="007D20CB">
      <w:r>
        <w:t>There are two ways to execute the analysis that should yield identical results</w:t>
      </w:r>
      <w:r w:rsidR="00841F68">
        <w:t xml:space="preserve">. The first one is to run a sequence of commands from the MATLAB command window (Section </w:t>
      </w:r>
      <w:r w:rsidR="00841F68">
        <w:fldChar w:fldCharType="begin"/>
      </w:r>
      <w:r w:rsidR="00841F68">
        <w:instrText xml:space="preserve"> REF _Ref158885767 \r \h </w:instrText>
      </w:r>
      <w:r w:rsidR="00841F68">
        <w:fldChar w:fldCharType="separate"/>
      </w:r>
      <w:r w:rsidR="00F62C78">
        <w:t>5.1.1</w:t>
      </w:r>
      <w:r w:rsidR="00841F68">
        <w:fldChar w:fldCharType="end"/>
      </w:r>
      <w:r w:rsidR="00841F68">
        <w:t>)</w:t>
      </w:r>
      <w:r w:rsidR="0074289F">
        <w:t xml:space="preserve">, which should work on any computer with a valid MATLAB license and the necessary toolboxes (Section </w:t>
      </w:r>
      <w:r w:rsidR="0074289F">
        <w:fldChar w:fldCharType="begin"/>
      </w:r>
      <w:r w:rsidR="0074289F">
        <w:instrText xml:space="preserve"> REF _Ref158885861 \r \h </w:instrText>
      </w:r>
      <w:r w:rsidR="0074289F">
        <w:fldChar w:fldCharType="separate"/>
      </w:r>
      <w:r w:rsidR="00F62C78">
        <w:t>2.1</w:t>
      </w:r>
      <w:r w:rsidR="0074289F">
        <w:fldChar w:fldCharType="end"/>
      </w:r>
      <w:r w:rsidR="0074289F">
        <w:t>)</w:t>
      </w:r>
      <w:r w:rsidR="00841F68">
        <w:t>. The second one</w:t>
      </w:r>
      <w:r w:rsidR="0074289F">
        <w:t xml:space="preserve"> uses a pre-compiled MATLAB executable (Section </w:t>
      </w:r>
      <w:r w:rsidR="0074289F">
        <w:fldChar w:fldCharType="begin"/>
      </w:r>
      <w:r w:rsidR="0074289F">
        <w:instrText xml:space="preserve"> REF _Ref158110714 \r \h </w:instrText>
      </w:r>
      <w:r w:rsidR="0074289F">
        <w:fldChar w:fldCharType="separate"/>
      </w:r>
      <w:r w:rsidR="00F62C78">
        <w:t>5.1.2</w:t>
      </w:r>
      <w:r w:rsidR="0074289F">
        <w:fldChar w:fldCharType="end"/>
      </w:r>
      <w:r w:rsidR="0074289F">
        <w:t>),</w:t>
      </w:r>
      <w:r w:rsidR="00841F68">
        <w:t xml:space="preserve"> does not require a MATLAB license or toolboxes and should be deployable on most systems.</w:t>
      </w:r>
    </w:p>
    <w:p w14:paraId="3DFC2D86" w14:textId="77777777" w:rsidR="00776452" w:rsidRDefault="00776452" w:rsidP="00A37DC8">
      <w:pPr>
        <w:pStyle w:val="Heading3"/>
      </w:pPr>
      <w:bookmarkStart w:id="72" w:name="_Ref158885767"/>
      <w:bookmarkStart w:id="73" w:name="_Toc189646620"/>
      <w:r>
        <w:t>Running Osprey from the MATLAB window</w:t>
      </w:r>
      <w:bookmarkEnd w:id="72"/>
      <w:bookmarkEnd w:id="73"/>
    </w:p>
    <w:p w14:paraId="0E6B35C4" w14:textId="77777777" w:rsidR="00776452" w:rsidRPr="005B4B64" w:rsidRDefault="00776452" w:rsidP="00A37DC8">
      <w:pPr>
        <w:pStyle w:val="Heading4"/>
      </w:pPr>
      <w:r>
        <w:t>MATLAB Search Path</w:t>
      </w:r>
    </w:p>
    <w:p w14:paraId="41FA49A4" w14:textId="77777777" w:rsidR="00776452" w:rsidRDefault="00776452" w:rsidP="00776452">
      <w:r>
        <w:t xml:space="preserve">Only include Osprey and spm12 on your current MATLAB path. Make sure that no copies of the FID-A toolbox, the Gannet toolbox, or the Fieldtrip toolbox are added to your MATLAB path. FID-A and Fieldtrip share functions with Osprey that have the same name, but different functionality. Including them on the MATLAB path during an Osprey analysis usually leads to shadowing conflicts and errors. </w:t>
      </w:r>
    </w:p>
    <w:p w14:paraId="39E7DD37" w14:textId="77777777" w:rsidR="00776452" w:rsidRDefault="00776452" w:rsidP="00776452">
      <w:r>
        <w:t>To print out a list of the folders that are included in the MATLAB search path, type `path` at the MATLAB prompt. You can also click “Set Path” in the “Environment” ribbon on the “Home” tab at the top of the MATLAB screen.</w:t>
      </w:r>
    </w:p>
    <w:p w14:paraId="2EF38420" w14:textId="77777777" w:rsidR="00F31075" w:rsidRDefault="00F31075" w:rsidP="00F31075">
      <w:pPr>
        <w:pStyle w:val="Heading3"/>
      </w:pPr>
      <w:bookmarkStart w:id="74" w:name="_Ref158110714"/>
      <w:bookmarkStart w:id="75" w:name="_Toc189646621"/>
      <w:r>
        <w:t>Running the compiled Osprey executable</w:t>
      </w:r>
      <w:bookmarkEnd w:id="74"/>
      <w:bookmarkEnd w:id="75"/>
    </w:p>
    <w:p w14:paraId="2E6D6CC6" w14:textId="293D72E6" w:rsidR="00F31075" w:rsidRDefault="00F83774" w:rsidP="00F31075">
      <w:r>
        <w:t>TBD</w:t>
      </w:r>
    </w:p>
    <w:p w14:paraId="6078D1BD" w14:textId="77777777" w:rsidR="00F83774" w:rsidRPr="00776452" w:rsidRDefault="00F83774" w:rsidP="00F31075"/>
    <w:p w14:paraId="37DC913B" w14:textId="23C22479" w:rsidR="002561F7" w:rsidRDefault="002561F7" w:rsidP="002561F7">
      <w:pPr>
        <w:pStyle w:val="Heading2"/>
      </w:pPr>
      <w:bookmarkStart w:id="76" w:name="_Toc189646622"/>
      <w:r>
        <w:t>OspreyJob</w:t>
      </w:r>
      <w:bookmarkEnd w:id="76"/>
    </w:p>
    <w:p w14:paraId="230A2A37" w14:textId="0E6632F6" w:rsidR="004A5CB5" w:rsidRDefault="004A5CB5" w:rsidP="004A5CB5">
      <w:pPr>
        <w:rPr>
          <w:rFonts w:ascii="Courier New" w:hAnsi="Courier New" w:cs="Courier New"/>
          <w:b/>
        </w:rPr>
      </w:pPr>
      <w:r>
        <w:t xml:space="preserve">Run the command </w:t>
      </w:r>
      <w:r>
        <w:rPr>
          <w:rFonts w:ascii="Courier New" w:hAnsi="Courier New" w:cs="Courier New"/>
          <w:b/>
        </w:rPr>
        <w:t>MRSCont = OspreyJob(</w:t>
      </w:r>
      <w:r w:rsidR="004D5010">
        <w:rPr>
          <w:rFonts w:ascii="Courier New" w:hAnsi="Courier New" w:cs="Courier New"/>
          <w:b/>
        </w:rPr>
        <w:t>‘jobENIGMA.m’</w:t>
      </w:r>
      <w:r>
        <w:rPr>
          <w:rFonts w:ascii="Courier New" w:hAnsi="Courier New" w:cs="Courier New"/>
          <w:b/>
        </w:rPr>
        <w:t>);</w:t>
      </w:r>
    </w:p>
    <w:p w14:paraId="58024FC7" w14:textId="0D1EB98E" w:rsidR="004A5CB5" w:rsidRDefault="00B07282" w:rsidP="004A5CB5">
      <w:r>
        <w:t xml:space="preserve">OspreyJob will extract all necessary information from </w:t>
      </w:r>
      <w:r w:rsidR="004D5010">
        <w:t xml:space="preserve">your specific </w:t>
      </w:r>
      <w:r>
        <w:t>job file</w:t>
      </w:r>
      <w:r w:rsidR="00B2322A">
        <w:t xml:space="preserve"> and populate a MATLAB struct called </w:t>
      </w:r>
      <w:r w:rsidR="00B2322A">
        <w:rPr>
          <w:rFonts w:ascii="Courier New" w:hAnsi="Courier New" w:cs="Courier New"/>
          <w:b/>
        </w:rPr>
        <w:t>MRSCont</w:t>
      </w:r>
      <w:r w:rsidR="00B2322A">
        <w:t xml:space="preserve">. This struct will serve as </w:t>
      </w:r>
      <w:r w:rsidR="0071284F">
        <w:t>the data container for all subsequent analysis steps.</w:t>
      </w:r>
    </w:p>
    <w:p w14:paraId="3691ABDA" w14:textId="70B76CE8" w:rsidR="002561F7" w:rsidRDefault="002561F7" w:rsidP="002561F7">
      <w:pPr>
        <w:pStyle w:val="Heading2"/>
      </w:pPr>
      <w:bookmarkStart w:id="77" w:name="_Toc189646623"/>
      <w:r>
        <w:t>OspreyLoad</w:t>
      </w:r>
      <w:bookmarkEnd w:id="77"/>
    </w:p>
    <w:p w14:paraId="49D42787" w14:textId="4CCA0858" w:rsidR="0021666B" w:rsidRDefault="0021666B" w:rsidP="0021666B">
      <w:pPr>
        <w:rPr>
          <w:rFonts w:ascii="Courier New" w:hAnsi="Courier New" w:cs="Courier New"/>
          <w:b/>
        </w:rPr>
      </w:pPr>
      <w:r>
        <w:t xml:space="preserve">Run the command </w:t>
      </w:r>
      <w:r>
        <w:rPr>
          <w:rFonts w:ascii="Courier New" w:hAnsi="Courier New" w:cs="Courier New"/>
          <w:b/>
        </w:rPr>
        <w:t>MRSCont = OspreyLoad(MRSCont);</w:t>
      </w:r>
    </w:p>
    <w:p w14:paraId="6AFD3F35" w14:textId="375B09A0" w:rsidR="0021666B" w:rsidRDefault="0021666B" w:rsidP="0021666B">
      <w:r w:rsidRPr="00DD666A">
        <w:t>Osprey</w:t>
      </w:r>
      <w:r>
        <w:t>Load</w:t>
      </w:r>
      <w:r w:rsidRPr="00DD666A">
        <w:t xml:space="preserve"> </w:t>
      </w:r>
      <w:r>
        <w:t>applies various pre-processing steps to the raw data, like frequency/phase alignment, eddy-current correction, etc. The steps it takes depend on the ‘rawness’ of your input data format. Depending on the complexity of the pre-processing route and the quality of the data, this can take between approximately 10 seconds and 1-2 minutes per spectrum.</w:t>
      </w:r>
    </w:p>
    <w:p w14:paraId="62A24444" w14:textId="65DC9D34" w:rsidR="006A25D6" w:rsidRDefault="006A25D6" w:rsidP="002561F7">
      <w:pPr>
        <w:pStyle w:val="Heading2"/>
      </w:pPr>
      <w:bookmarkStart w:id="78" w:name="_Toc189646624"/>
      <w:r>
        <w:t>OspreyProcess</w:t>
      </w:r>
      <w:bookmarkEnd w:id="78"/>
    </w:p>
    <w:p w14:paraId="0117A118" w14:textId="66654D08" w:rsidR="00B77D76" w:rsidRDefault="00B77D76" w:rsidP="00B77D76">
      <w:pPr>
        <w:rPr>
          <w:rFonts w:ascii="Courier New" w:hAnsi="Courier New" w:cs="Courier New"/>
          <w:b/>
        </w:rPr>
      </w:pPr>
      <w:r>
        <w:t xml:space="preserve">Run the command </w:t>
      </w:r>
      <w:r>
        <w:rPr>
          <w:rFonts w:ascii="Courier New" w:hAnsi="Courier New" w:cs="Courier New"/>
          <w:b/>
        </w:rPr>
        <w:t>MRSCont = OspreyProcess(MRSCont);</w:t>
      </w:r>
    </w:p>
    <w:p w14:paraId="028BD4F6" w14:textId="50EB33BB" w:rsidR="00B77D76" w:rsidRDefault="00B77D76" w:rsidP="00B77D76">
      <w:r w:rsidRPr="00DD666A">
        <w:t>Osprey</w:t>
      </w:r>
      <w:r>
        <w:t>Process</w:t>
      </w:r>
      <w:r w:rsidRPr="00DD666A">
        <w:t xml:space="preserve"> </w:t>
      </w:r>
      <w:r>
        <w:t>applies various pre-processing steps to the raw data, like frequency/phase alignment, eddy-current correction, etc. The steps it takes depend o</w:t>
      </w:r>
      <w:r w:rsidR="00835FAB">
        <w:t xml:space="preserve">n </w:t>
      </w:r>
      <w:r w:rsidR="006541C5">
        <w:t>the ‘rawness’ of your input data format.</w:t>
      </w:r>
      <w:r>
        <w:t xml:space="preserve"> </w:t>
      </w:r>
      <w:r w:rsidR="0068511D">
        <w:t>Depending on the complexity of the pre-processing route and the quality of the data, t</w:t>
      </w:r>
      <w:r>
        <w:t xml:space="preserve">his </w:t>
      </w:r>
      <w:r w:rsidR="0068511D">
        <w:t xml:space="preserve">can </w:t>
      </w:r>
      <w:r>
        <w:t xml:space="preserve">take </w:t>
      </w:r>
      <w:r w:rsidR="0068511D">
        <w:t xml:space="preserve">between </w:t>
      </w:r>
      <w:r>
        <w:t xml:space="preserve">approximately </w:t>
      </w:r>
      <w:r w:rsidR="0068511D">
        <w:t xml:space="preserve">10 </w:t>
      </w:r>
      <w:r>
        <w:t xml:space="preserve">seconds </w:t>
      </w:r>
      <w:r w:rsidR="0068511D">
        <w:t xml:space="preserve">and 1-2 minutes </w:t>
      </w:r>
      <w:r>
        <w:t>per spectrum.</w:t>
      </w:r>
    </w:p>
    <w:p w14:paraId="00CA1D78" w14:textId="2D63B592" w:rsidR="006A25D6" w:rsidRDefault="006A25D6" w:rsidP="002561F7">
      <w:pPr>
        <w:pStyle w:val="Heading2"/>
      </w:pPr>
      <w:bookmarkStart w:id="79" w:name="_Toc189646625"/>
      <w:r>
        <w:lastRenderedPageBreak/>
        <w:t>OspreyFit</w:t>
      </w:r>
      <w:bookmarkEnd w:id="79"/>
    </w:p>
    <w:p w14:paraId="561F2262" w14:textId="087F78AD" w:rsidR="005959C7" w:rsidRDefault="005959C7" w:rsidP="005959C7">
      <w:pPr>
        <w:rPr>
          <w:rFonts w:ascii="Courier New" w:hAnsi="Courier New" w:cs="Courier New"/>
          <w:b/>
        </w:rPr>
      </w:pPr>
      <w:r>
        <w:t xml:space="preserve">Run the command </w:t>
      </w:r>
      <w:r>
        <w:rPr>
          <w:rFonts w:ascii="Courier New" w:hAnsi="Courier New" w:cs="Courier New"/>
          <w:b/>
        </w:rPr>
        <w:t>MRSCont = OspreyFit(MRSCont);</w:t>
      </w:r>
    </w:p>
    <w:p w14:paraId="0376DF19" w14:textId="37229087" w:rsidR="005959C7" w:rsidRDefault="005959C7" w:rsidP="005959C7">
      <w:r w:rsidRPr="00DD666A">
        <w:t>Osprey</w:t>
      </w:r>
      <w:r>
        <w:t>Fit</w:t>
      </w:r>
      <w:r w:rsidRPr="00DD666A">
        <w:t xml:space="preserve"> </w:t>
      </w:r>
      <w:r w:rsidR="009D3075">
        <w:t xml:space="preserve">converts the processed data into LCModel format, calls the external LCModel executable to carry out the fitting, and imports the </w:t>
      </w:r>
      <w:r w:rsidR="005467D4">
        <w:t xml:space="preserve">quantitative </w:t>
      </w:r>
      <w:r w:rsidR="009D3075">
        <w:t>outputs</w:t>
      </w:r>
      <w:r w:rsidR="005467D4">
        <w:t xml:space="preserve"> and visualizations</w:t>
      </w:r>
      <w:r>
        <w:t xml:space="preserve">. This should take approximately 5 seconds per </w:t>
      </w:r>
      <w:r w:rsidR="000C2776">
        <w:t>spectrum</w:t>
      </w:r>
      <w:r>
        <w:t>, depending</w:t>
      </w:r>
      <w:r w:rsidR="009D3075">
        <w:t xml:space="preserve"> on the data quality</w:t>
      </w:r>
      <w:r>
        <w:t>.</w:t>
      </w:r>
    </w:p>
    <w:p w14:paraId="080186B9" w14:textId="1A9794BB" w:rsidR="006A25D6" w:rsidRDefault="006A25D6" w:rsidP="002561F7">
      <w:pPr>
        <w:pStyle w:val="Heading2"/>
      </w:pPr>
      <w:bookmarkStart w:id="80" w:name="_Toc189646626"/>
      <w:r>
        <w:t>OspreyCoreg</w:t>
      </w:r>
      <w:bookmarkEnd w:id="80"/>
    </w:p>
    <w:p w14:paraId="64DCB601" w14:textId="77777777" w:rsidR="00DD666A" w:rsidRDefault="007B0E6B" w:rsidP="00CD1577">
      <w:pPr>
        <w:rPr>
          <w:rFonts w:ascii="Courier New" w:hAnsi="Courier New" w:cs="Courier New"/>
          <w:b/>
        </w:rPr>
      </w:pPr>
      <w:r>
        <w:t xml:space="preserve">Run the command </w:t>
      </w:r>
      <w:r>
        <w:rPr>
          <w:rFonts w:ascii="Courier New" w:hAnsi="Courier New" w:cs="Courier New"/>
          <w:b/>
        </w:rPr>
        <w:t>MRSCont = OspreyCoreg(MRSCont);</w:t>
      </w:r>
    </w:p>
    <w:p w14:paraId="6ED6D7C7" w14:textId="6ABEFECA" w:rsidR="007B0E6B" w:rsidRDefault="00DD666A" w:rsidP="00CD1577">
      <w:r w:rsidRPr="00DD666A">
        <w:t>Osprey</w:t>
      </w:r>
      <w:r>
        <w:t>Coreg</w:t>
      </w:r>
      <w:r w:rsidRPr="00DD666A">
        <w:t xml:space="preserve"> parse</w:t>
      </w:r>
      <w:r>
        <w:t>s</w:t>
      </w:r>
      <w:r w:rsidRPr="00DD666A">
        <w:t xml:space="preserve"> the voxel geometry information and create</w:t>
      </w:r>
      <w:r>
        <w:t>s</w:t>
      </w:r>
      <w:r w:rsidRPr="00DD666A">
        <w:t xml:space="preserve"> </w:t>
      </w:r>
      <w:r>
        <w:t xml:space="preserve">a binary </w:t>
      </w:r>
      <w:r w:rsidRPr="00DD666A">
        <w:t>voxel mas</w:t>
      </w:r>
      <w:r>
        <w:t>k.</w:t>
      </w:r>
      <w:r w:rsidR="007B0E6B">
        <w:t xml:space="preserve"> This should only take approximately 10 seconds per </w:t>
      </w:r>
      <w:r w:rsidR="000C2776">
        <w:t>voxel</w:t>
      </w:r>
      <w:r w:rsidR="007B0E6B">
        <w:t>.</w:t>
      </w:r>
    </w:p>
    <w:p w14:paraId="26EFF8BB" w14:textId="31176233" w:rsidR="00CD1577" w:rsidRPr="00CD1577" w:rsidRDefault="004E03E8" w:rsidP="00CD1577">
      <w:r>
        <w:t xml:space="preserve">You can only run the voxel co-registration routine if you have structural images available and specified in the job file (see Section </w:t>
      </w:r>
      <w:r>
        <w:fldChar w:fldCharType="begin"/>
      </w:r>
      <w:r>
        <w:instrText xml:space="preserve"> REF _Ref158894056 \r \h </w:instrText>
      </w:r>
      <w:r>
        <w:fldChar w:fldCharType="separate"/>
      </w:r>
      <w:r w:rsidR="00F62C78">
        <w:t>3.3.3</w:t>
      </w:r>
      <w:r>
        <w:fldChar w:fldCharType="end"/>
      </w:r>
      <w:r>
        <w:t>).</w:t>
      </w:r>
      <w:r w:rsidR="009758EF">
        <w:t xml:space="preserve"> If you do not have structural images</w:t>
      </w:r>
      <w:r w:rsidR="00152843">
        <w:t xml:space="preserve">, skip to Section </w:t>
      </w:r>
      <w:r w:rsidR="00152843">
        <w:fldChar w:fldCharType="begin"/>
      </w:r>
      <w:r w:rsidR="00152843">
        <w:instrText xml:space="preserve"> REF _Ref159919293 \r \h </w:instrText>
      </w:r>
      <w:r w:rsidR="00152843">
        <w:fldChar w:fldCharType="separate"/>
      </w:r>
      <w:r w:rsidR="00F62C78">
        <w:t>5.8</w:t>
      </w:r>
      <w:r w:rsidR="00152843">
        <w:fldChar w:fldCharType="end"/>
      </w:r>
      <w:r w:rsidR="00152843">
        <w:t>.</w:t>
      </w:r>
    </w:p>
    <w:p w14:paraId="4D44CC72" w14:textId="48443AC3" w:rsidR="00117971" w:rsidRDefault="00117971" w:rsidP="002561F7">
      <w:pPr>
        <w:pStyle w:val="Heading2"/>
      </w:pPr>
      <w:bookmarkStart w:id="81" w:name="_Toc189646627"/>
      <w:r>
        <w:t>OspreySeg</w:t>
      </w:r>
      <w:bookmarkEnd w:id="81"/>
    </w:p>
    <w:p w14:paraId="5FC98F36" w14:textId="77777777" w:rsidR="00DD666A" w:rsidRDefault="00DD666A" w:rsidP="00DD666A">
      <w:r>
        <w:t xml:space="preserve">Run the command </w:t>
      </w:r>
      <w:r>
        <w:rPr>
          <w:rFonts w:ascii="Courier New" w:hAnsi="Courier New" w:cs="Courier New"/>
          <w:b/>
        </w:rPr>
        <w:t>MRSCont = OspreySeg(MRSCont);</w:t>
      </w:r>
    </w:p>
    <w:p w14:paraId="14DAADBA" w14:textId="583658EB" w:rsidR="0001382A" w:rsidRDefault="001202CD" w:rsidP="00A9313C">
      <w:r>
        <w:t xml:space="preserve">OspreySeg </w:t>
      </w:r>
      <w:r w:rsidRPr="001202CD">
        <w:t>call</w:t>
      </w:r>
      <w:r>
        <w:t>s</w:t>
      </w:r>
      <w:r w:rsidRPr="001202CD">
        <w:t xml:space="preserve"> the SPM12 segmentation functions and calculate</w:t>
      </w:r>
      <w:r>
        <w:t>s</w:t>
      </w:r>
      <w:r w:rsidRPr="001202CD">
        <w:t xml:space="preserve"> the fractions of grey matter, white matter, and cerebrospinal fluid </w:t>
      </w:r>
      <w:r w:rsidR="0001382A">
        <w:t>in the MRS voxel</w:t>
      </w:r>
      <w:r w:rsidRPr="001202CD">
        <w:t xml:space="preserve">. If you have previously segmented the images, this step will only take a few seconds. However, if Osprey has to initiate the segmentation first, it can take up to several minutes per </w:t>
      </w:r>
      <w:r w:rsidR="000C2776">
        <w:t>structural image</w:t>
      </w:r>
      <w:r w:rsidRPr="001202CD">
        <w:t>.</w:t>
      </w:r>
    </w:p>
    <w:p w14:paraId="3062F891" w14:textId="7506428F" w:rsidR="00A9313C" w:rsidRPr="00CD1577" w:rsidRDefault="00A9313C" w:rsidP="00A9313C">
      <w:r>
        <w:t xml:space="preserve">You can only run the </w:t>
      </w:r>
      <w:r w:rsidR="002A4DC5">
        <w:t xml:space="preserve">segmentation </w:t>
      </w:r>
      <w:r>
        <w:t xml:space="preserve">routine if you have structural images available and specified in the job file (see Section </w:t>
      </w:r>
      <w:r>
        <w:fldChar w:fldCharType="begin"/>
      </w:r>
      <w:r>
        <w:instrText xml:space="preserve"> REF _Ref158894056 \r \h </w:instrText>
      </w:r>
      <w:r>
        <w:fldChar w:fldCharType="separate"/>
      </w:r>
      <w:r w:rsidR="00F62C78">
        <w:t>3.3.3</w:t>
      </w:r>
      <w:r>
        <w:fldChar w:fldCharType="end"/>
      </w:r>
      <w:r>
        <w:t>).</w:t>
      </w:r>
      <w:r w:rsidR="00152843">
        <w:t xml:space="preserve"> If you do not have structural images, skip to Section </w:t>
      </w:r>
      <w:r w:rsidR="00152843">
        <w:fldChar w:fldCharType="begin"/>
      </w:r>
      <w:r w:rsidR="00152843">
        <w:instrText xml:space="preserve"> REF _Ref159919293 \r \h </w:instrText>
      </w:r>
      <w:r w:rsidR="00152843">
        <w:fldChar w:fldCharType="separate"/>
      </w:r>
      <w:r w:rsidR="00F62C78">
        <w:t>5.8</w:t>
      </w:r>
      <w:r w:rsidR="00152843">
        <w:fldChar w:fldCharType="end"/>
      </w:r>
      <w:r w:rsidR="00152843">
        <w:t>.</w:t>
      </w:r>
    </w:p>
    <w:p w14:paraId="4DF0ED7C" w14:textId="277B742C" w:rsidR="002561F7" w:rsidRDefault="002561F7" w:rsidP="002561F7">
      <w:pPr>
        <w:pStyle w:val="Heading2"/>
      </w:pPr>
      <w:bookmarkStart w:id="82" w:name="_Ref159919293"/>
      <w:bookmarkStart w:id="83" w:name="_Toc189646628"/>
      <w:r>
        <w:t>Osprey</w:t>
      </w:r>
      <w:r w:rsidR="00117971">
        <w:t>Quantify</w:t>
      </w:r>
      <w:bookmarkEnd w:id="82"/>
      <w:bookmarkEnd w:id="83"/>
    </w:p>
    <w:p w14:paraId="749D3761" w14:textId="575EAD51" w:rsidR="00911756" w:rsidRDefault="00911756" w:rsidP="00911756">
      <w:r>
        <w:t xml:space="preserve">Run the command </w:t>
      </w:r>
      <w:r>
        <w:rPr>
          <w:rFonts w:ascii="Courier New" w:hAnsi="Courier New" w:cs="Courier New"/>
          <w:b/>
        </w:rPr>
        <w:t>MRSCont = OspreyQuantify(MRSCont);</w:t>
      </w:r>
    </w:p>
    <w:p w14:paraId="48E4D4E2" w14:textId="2C41D1F2" w:rsidR="00DD6854" w:rsidRDefault="00911756" w:rsidP="00911756">
      <w:r>
        <w:t xml:space="preserve">OspreyQuantify calculates </w:t>
      </w:r>
      <w:r w:rsidRPr="00911756">
        <w:t>several quantitative metabolite estimates, such as tCr ratios and water-scaled estimates with different degrees of sophistication</w:t>
      </w:r>
      <w:r w:rsidR="00205EA0">
        <w:t>.</w:t>
      </w:r>
      <w:r w:rsidR="00060377">
        <w:t xml:space="preserve"> </w:t>
      </w:r>
      <w:r w:rsidR="00205EA0">
        <w:t xml:space="preserve">It also </w:t>
      </w:r>
      <w:r w:rsidR="00060377">
        <w:t>creates the result tables that you will collect in the next step</w:t>
      </w:r>
      <w:r w:rsidRPr="00911756">
        <w:t xml:space="preserve">. Please refer to the Osprey manuscript for details </w:t>
      </w:r>
      <w:r w:rsidR="00060377">
        <w:t xml:space="preserve">of the quantification procedures. </w:t>
      </w:r>
      <w:r w:rsidRPr="00911756">
        <w:t xml:space="preserve">This should take less than a second per dataset. </w:t>
      </w:r>
    </w:p>
    <w:p w14:paraId="5568E565" w14:textId="2CC49D01" w:rsidR="003C1758" w:rsidRDefault="003C1758">
      <w:pPr>
        <w:pStyle w:val="Heading2"/>
      </w:pPr>
      <w:bookmarkStart w:id="84" w:name="_Ref158887502"/>
      <w:bookmarkStart w:id="85" w:name="_Toc189646629"/>
      <w:r>
        <w:t>OspreyOverview</w:t>
      </w:r>
      <w:bookmarkEnd w:id="85"/>
    </w:p>
    <w:p w14:paraId="219F058B" w14:textId="5112CF80" w:rsidR="003C1758" w:rsidRDefault="003C1758" w:rsidP="003C1758">
      <w:r>
        <w:t xml:space="preserve">Run the command </w:t>
      </w:r>
      <w:r>
        <w:rPr>
          <w:rFonts w:ascii="Courier New" w:hAnsi="Courier New" w:cs="Courier New"/>
          <w:b/>
        </w:rPr>
        <w:t>MRSCont = OspreyOverview(MRSCont);</w:t>
      </w:r>
    </w:p>
    <w:p w14:paraId="7E73CFF1" w14:textId="7939686F" w:rsidR="00A100AC" w:rsidRPr="003C1758" w:rsidRDefault="003C1758" w:rsidP="003C1758">
      <w:r>
        <w:t xml:space="preserve">OspreyOverview creates </w:t>
      </w:r>
      <w:r w:rsidR="00EC2C47">
        <w:t xml:space="preserve">useful </w:t>
      </w:r>
      <w:r w:rsidR="00457F6C">
        <w:t xml:space="preserve">figures and statistics at the </w:t>
      </w:r>
      <w:r w:rsidR="00657AC9">
        <w:t xml:space="preserve">group level (across all processed datasets), including the </w:t>
      </w:r>
      <w:r w:rsidR="00A100AC">
        <w:t xml:space="preserve">standardized MRSinMRS reporting checklist (see section </w:t>
      </w:r>
      <w:r w:rsidR="00291730">
        <w:fldChar w:fldCharType="begin"/>
      </w:r>
      <w:r w:rsidR="00291730">
        <w:instrText xml:space="preserve"> REF _Ref172109762 \r \h </w:instrText>
      </w:r>
      <w:r w:rsidR="00291730">
        <w:fldChar w:fldCharType="separate"/>
      </w:r>
      <w:r w:rsidR="00F62C78">
        <w:t>6.2.2</w:t>
      </w:r>
      <w:r w:rsidR="00291730">
        <w:fldChar w:fldCharType="end"/>
      </w:r>
      <w:r w:rsidR="00291730">
        <w:t>).</w:t>
      </w:r>
    </w:p>
    <w:p w14:paraId="4981F963" w14:textId="77777777" w:rsidR="00A100AC" w:rsidRDefault="00A100AC">
      <w:pPr>
        <w:rPr>
          <w:rFonts w:ascii="Calibri" w:eastAsiaTheme="majorEastAsia" w:hAnsi="Calibri" w:cstheme="majorBidi"/>
          <w:b/>
          <w:sz w:val="40"/>
          <w:szCs w:val="32"/>
        </w:rPr>
      </w:pPr>
      <w:r>
        <w:br w:type="page"/>
      </w:r>
    </w:p>
    <w:p w14:paraId="5636CEF5" w14:textId="7AC3EDAD" w:rsidR="00754689" w:rsidRDefault="00754689" w:rsidP="00754689">
      <w:pPr>
        <w:pStyle w:val="Heading1"/>
      </w:pPr>
      <w:bookmarkStart w:id="86" w:name="_Toc189646630"/>
      <w:r>
        <w:lastRenderedPageBreak/>
        <w:t>Collecting the output data</w:t>
      </w:r>
      <w:bookmarkEnd w:id="84"/>
      <w:bookmarkEnd w:id="86"/>
    </w:p>
    <w:p w14:paraId="1A4025AF" w14:textId="770C4E94" w:rsidR="005B4F40" w:rsidRPr="005B4F40" w:rsidRDefault="005B4F40" w:rsidP="005B4F40">
      <w:r>
        <w:t xml:space="preserve">This section </w:t>
      </w:r>
      <w:r w:rsidR="001240E1">
        <w:t xml:space="preserve">explains how you can inspect the results of the Osprey analysis pipeline. </w:t>
      </w:r>
      <w:r w:rsidR="00C43641">
        <w:t xml:space="preserve">It also details which output files </w:t>
      </w:r>
      <w:r w:rsidR="00CF2A8D">
        <w:t xml:space="preserve">you need to package into an archive (.zip) to send back to the ENIGMA MRS analysis core. </w:t>
      </w:r>
    </w:p>
    <w:p w14:paraId="0FAE6A38" w14:textId="77777777" w:rsidR="00754689" w:rsidRDefault="00754689" w:rsidP="00754689">
      <w:pPr>
        <w:pStyle w:val="Heading2"/>
      </w:pPr>
      <w:bookmarkStart w:id="87" w:name="_Toc189646631"/>
      <w:r>
        <w:t>Inspecting your data</w:t>
      </w:r>
      <w:bookmarkEnd w:id="87"/>
    </w:p>
    <w:p w14:paraId="2DB76DB7" w14:textId="23A8370C" w:rsidR="00B42D3C" w:rsidRDefault="00BF7C48" w:rsidP="00B42D3C">
      <w:r>
        <w:t xml:space="preserve">You can call </w:t>
      </w:r>
      <w:r w:rsidR="00C52EF6">
        <w:rPr>
          <w:rFonts w:ascii="Courier New" w:hAnsi="Courier New" w:cs="Courier New"/>
          <w:b/>
        </w:rPr>
        <w:t xml:space="preserve">MRSCont = OspreyGUI(MRSCont); </w:t>
      </w:r>
      <w:r>
        <w:t xml:space="preserve">to visually inspect </w:t>
      </w:r>
      <w:r w:rsidR="00C52EF6">
        <w:t xml:space="preserve">all steps of the analysis. </w:t>
      </w:r>
    </w:p>
    <w:p w14:paraId="58BEBA51" w14:textId="0D3200DA" w:rsidR="000F5F36" w:rsidRDefault="000F5F36" w:rsidP="00B42D3C">
      <w:r w:rsidRPr="000F5F36">
        <w:t xml:space="preserve">You can select the dataset you wish to be displayed by clicking on the entry in the dataset list in the bottom left corner, and you can easily scroll through the different datasets using the </w:t>
      </w:r>
      <w:r w:rsidRPr="000F5F36">
        <w:rPr>
          <w:rFonts w:ascii="Cambria Math" w:hAnsi="Cambria Math" w:cs="Cambria Math"/>
        </w:rPr>
        <w:t>⬆</w:t>
      </w:r>
      <w:r w:rsidRPr="000F5F36">
        <w:t xml:space="preserve"> and </w:t>
      </w:r>
      <w:r w:rsidRPr="000F5F36">
        <w:rPr>
          <w:rFonts w:ascii="Cambria Math" w:hAnsi="Cambria Math" w:cs="Cambria Math"/>
        </w:rPr>
        <w:t>⬇</w:t>
      </w:r>
      <w:r w:rsidRPr="000F5F36">
        <w:t xml:space="preserve"> keys on your keyboard.</w:t>
      </w:r>
    </w:p>
    <w:p w14:paraId="41BBD1F4" w14:textId="3FF25825" w:rsidR="00A47232" w:rsidRDefault="00A47232" w:rsidP="00B42D3C">
      <w:r w:rsidRPr="00A47232">
        <w:t>By clicking the metabolites, reference and water tabs at the bottom of the window, you can display the water-suppressed, lineshape reference, and short-TE water data (if applicable).</w:t>
      </w:r>
    </w:p>
    <w:p w14:paraId="5EB166AF" w14:textId="6C074E9C" w:rsidR="005E1724" w:rsidRDefault="00C81EB2" w:rsidP="00B42D3C">
      <w:r>
        <w:rPr>
          <w:u w:val="single"/>
        </w:rPr>
        <w:t>Raw</w:t>
      </w:r>
      <w:r w:rsidR="005E1724" w:rsidRPr="005E1724">
        <w:rPr>
          <w:u w:val="single"/>
        </w:rPr>
        <w:t xml:space="preserve"> tab:</w:t>
      </w:r>
      <w:r w:rsidR="005E1724">
        <w:t xml:space="preserve"> </w:t>
      </w:r>
      <w:r w:rsidR="00130C08">
        <w:t>This shows</w:t>
      </w:r>
      <w:r w:rsidR="00130C08" w:rsidRPr="00130C08">
        <w:t xml:space="preserve"> the coil-combined, but un-aligned and un-averaged data.</w:t>
      </w:r>
      <w:r w:rsidR="00130C08">
        <w:t xml:space="preserve"> </w:t>
      </w:r>
    </w:p>
    <w:p w14:paraId="63F45077" w14:textId="74213FEE" w:rsidR="00130C08" w:rsidRDefault="00130C08" w:rsidP="00B42D3C">
      <w:r w:rsidRPr="00C81EB2">
        <w:rPr>
          <w:u w:val="single"/>
        </w:rPr>
        <w:t>Process tab:</w:t>
      </w:r>
      <w:r>
        <w:t xml:space="preserve"> </w:t>
      </w:r>
      <w:r w:rsidR="00C81EB2" w:rsidRPr="00C81EB2">
        <w:t>The top left panel shows the individual averages prior to frequency-and-phase alignment. The bottom left panel shows them after frequency-and-phase alignment. The top right panel shows a scatter plot of the maximum of the 3.02 ppm Cr/PCr signal over the course of the acquisition for both pre- and post-alignment. Finally, the bottom right panel shows the aligned, averaged and referenced spectrum after eddy-current correction and residual water removal.</w:t>
      </w:r>
      <w:r w:rsidR="00A47232">
        <w:t xml:space="preserve"> </w:t>
      </w:r>
      <w:r w:rsidR="00A47232" w:rsidRPr="00A47232">
        <w:t>In the box above the spectrum display, you will find some data quality metrics, such as the signal-to-noise ratio (SNR), linewidth (FWHM), and average frequency drift pre- and post-alignment.</w:t>
      </w:r>
    </w:p>
    <w:p w14:paraId="3864B061" w14:textId="3654E7D7" w:rsidR="00C81EB2" w:rsidRDefault="000E247F" w:rsidP="00B42D3C">
      <w:r w:rsidRPr="000E247F">
        <w:rPr>
          <w:u w:val="single"/>
        </w:rPr>
        <w:t>Fit tab:</w:t>
      </w:r>
      <w:r>
        <w:t> </w:t>
      </w:r>
      <w:r w:rsidR="001D35BB">
        <w:t xml:space="preserve">Shows </w:t>
      </w:r>
      <w:r w:rsidR="001D35BB" w:rsidRPr="001D35BB">
        <w:t>the complete fit overlaid on top of the data, along with the baseline, and the fit residual at the top. Below, the contributions from each basis functions are plotted, with the estimated lineshape convolution, linebroadening and frequency shift parameters applied. For better display, the phase parameters have been applied to the spectrum, so that the basis functions appear without phase. The left panel shows the raw water-scaled metabolite estimates, i.e. the signal amplitudes normalized by the water amplitude.</w:t>
      </w:r>
      <w:r w:rsidR="00245383" w:rsidRPr="00245383">
        <w:t xml:space="preserve"> In the box above the spectrum display, you will find fit parameters and information, such as the number of basis functions used, phase estimates, and scaling factors.</w:t>
      </w:r>
    </w:p>
    <w:p w14:paraId="5386399E" w14:textId="6CE7E339" w:rsidR="001D35BB" w:rsidRDefault="00245383" w:rsidP="00B42D3C">
      <w:r w:rsidRPr="00245383">
        <w:rPr>
          <w:u w:val="single"/>
        </w:rPr>
        <w:t>Coreg</w:t>
      </w:r>
      <w:r w:rsidR="0025643C">
        <w:rPr>
          <w:u w:val="single"/>
        </w:rPr>
        <w:t>/Seg</w:t>
      </w:r>
      <w:r w:rsidRPr="00245383">
        <w:rPr>
          <w:u w:val="single"/>
        </w:rPr>
        <w:t xml:space="preserve"> tab:</w:t>
      </w:r>
      <w:r>
        <w:t xml:space="preserve"> </w:t>
      </w:r>
      <w:r w:rsidRPr="00245383">
        <w:t xml:space="preserve">You can see an overlay of the voxel mask on top of the anatomical image in three directions. </w:t>
      </w:r>
      <w:r w:rsidR="0025643C">
        <w:t xml:space="preserve">You can also see </w:t>
      </w:r>
      <w:r w:rsidR="0025643C" w:rsidRPr="0025643C">
        <w:t xml:space="preserve">you can now see four images showing the voxel mask next to the contributions from grey matter, white matter, and CSF, along with the fractional volume estimates for each tissue class. These values </w:t>
      </w:r>
      <w:r w:rsidR="00920DA6">
        <w:t>are</w:t>
      </w:r>
      <w:r w:rsidR="0025643C" w:rsidRPr="0025643C">
        <w:t xml:space="preserve"> used during quantification to account for tissue-specific effects of relaxation, tissue water content, and metabolite content.</w:t>
      </w:r>
      <w:r w:rsidR="0025643C">
        <w:t xml:space="preserve"> </w:t>
      </w:r>
      <w:r w:rsidRPr="00245383">
        <w:t xml:space="preserve">The </w:t>
      </w:r>
      <w:r w:rsidRPr="00245383">
        <w:rPr>
          <w:i/>
        </w:rPr>
        <w:t>Nii Viewer</w:t>
      </w:r>
      <w:r w:rsidRPr="00245383">
        <w:t xml:space="preserve"> button in the top left corner of the window opens the current par</w:t>
      </w:r>
      <w:r>
        <w:t>t</w:t>
      </w:r>
      <w:r w:rsidRPr="00245383">
        <w:t>icipant’s structural image in an external NIfTI viewer for closer inspection.</w:t>
      </w:r>
    </w:p>
    <w:p w14:paraId="15955130" w14:textId="4E399832" w:rsidR="00245383" w:rsidRPr="000E247F" w:rsidRDefault="005C1605" w:rsidP="009D2796">
      <w:r w:rsidRPr="00A81165">
        <w:rPr>
          <w:u w:val="single"/>
        </w:rPr>
        <w:t>Quantify tab:</w:t>
      </w:r>
      <w:r>
        <w:t xml:space="preserve"> </w:t>
      </w:r>
      <w:r w:rsidR="009D2796">
        <w:t xml:space="preserve">This tab contains a bare-bone table of the quantitative results for each basis function and each quantification routine for the selected dataset. These numbers are saved in .TSV format tables in the QuantifyResults sub-directory of the output folder (see Section </w:t>
      </w:r>
      <w:r w:rsidR="009D2796">
        <w:fldChar w:fldCharType="begin"/>
      </w:r>
      <w:r w:rsidR="009D2796">
        <w:instrText xml:space="preserve"> REF _Ref160616807 \r \h </w:instrText>
      </w:r>
      <w:r w:rsidR="009D2796">
        <w:fldChar w:fldCharType="separate"/>
      </w:r>
      <w:r w:rsidR="00F62C78">
        <w:t>6.2</w:t>
      </w:r>
      <w:r w:rsidR="009D2796">
        <w:fldChar w:fldCharType="end"/>
      </w:r>
      <w:r w:rsidR="009D2796">
        <w:t>).</w:t>
      </w:r>
      <w:r w:rsidR="00A81165">
        <w:t xml:space="preserve"> </w:t>
      </w:r>
      <w:r w:rsidR="009D2796">
        <w:t>At this stage, all analysis steps have been completed.</w:t>
      </w:r>
    </w:p>
    <w:p w14:paraId="312D9852" w14:textId="77777777" w:rsidR="00754689" w:rsidRDefault="00754689" w:rsidP="00754689">
      <w:pPr>
        <w:pStyle w:val="Heading2"/>
      </w:pPr>
      <w:bookmarkStart w:id="88" w:name="_Ref160616807"/>
      <w:bookmarkStart w:id="89" w:name="_Toc189646632"/>
      <w:r>
        <w:t>Selecting the output files for transfer</w:t>
      </w:r>
      <w:bookmarkEnd w:id="88"/>
      <w:bookmarkEnd w:id="89"/>
    </w:p>
    <w:p w14:paraId="1198E198" w14:textId="7C0296E1" w:rsidR="00E21729" w:rsidRPr="00935435" w:rsidRDefault="00E21729" w:rsidP="00E21729">
      <w:pPr>
        <w:rPr>
          <w:rFonts w:ascii="Calibri" w:eastAsia="Calibri" w:hAnsi="Calibri" w:cs="Calibri"/>
          <w:color w:val="1D1C1D"/>
        </w:rPr>
      </w:pPr>
      <w:r w:rsidRPr="00935435">
        <w:rPr>
          <w:rFonts w:ascii="Calibri" w:eastAsia="Calibri" w:hAnsi="Calibri" w:cs="Calibri"/>
          <w:color w:val="1D1C1D"/>
        </w:rPr>
        <w:t xml:space="preserve">Navigate to the </w:t>
      </w:r>
      <w:r w:rsidRPr="00935435">
        <w:rPr>
          <w:rFonts w:ascii="Courier New" w:hAnsi="Courier New" w:cs="Courier New"/>
          <w:b/>
        </w:rPr>
        <w:t>derivatives</w:t>
      </w:r>
      <w:r>
        <w:rPr>
          <w:rFonts w:ascii="Calibri" w:eastAsia="Calibri" w:hAnsi="Calibri" w:cs="Calibri"/>
          <w:color w:val="1D1C1D"/>
        </w:rPr>
        <w:t xml:space="preserve"> output </w:t>
      </w:r>
      <w:r w:rsidRPr="00935435">
        <w:rPr>
          <w:rFonts w:ascii="Calibri" w:eastAsia="Calibri" w:hAnsi="Calibri" w:cs="Calibri"/>
          <w:color w:val="1D1C1D"/>
        </w:rPr>
        <w:t>directory</w:t>
      </w:r>
      <w:r>
        <w:rPr>
          <w:rFonts w:ascii="Calibri" w:eastAsia="Calibri" w:hAnsi="Calibri" w:cs="Calibri"/>
          <w:color w:val="1D1C1D"/>
        </w:rPr>
        <w:t xml:space="preserve"> generated by Osprey that was specified in the job file</w:t>
      </w:r>
      <w:r w:rsidRPr="00935435">
        <w:rPr>
          <w:rFonts w:ascii="Calibri" w:eastAsia="Calibri" w:hAnsi="Calibri" w:cs="Calibri"/>
          <w:color w:val="1D1C1D"/>
        </w:rPr>
        <w:t>.</w:t>
      </w:r>
    </w:p>
    <w:p w14:paraId="14EAC572" w14:textId="3005B329" w:rsidR="00FE1746" w:rsidRDefault="00E21729" w:rsidP="00FE1746">
      <w:pPr>
        <w:pStyle w:val="Heading3"/>
      </w:pPr>
      <w:bookmarkStart w:id="90" w:name="_Toc189646633"/>
      <w:r>
        <w:lastRenderedPageBreak/>
        <w:t>Quality control metrics</w:t>
      </w:r>
      <w:bookmarkEnd w:id="90"/>
    </w:p>
    <w:p w14:paraId="0389E469" w14:textId="3AC4B762" w:rsidR="00021031" w:rsidRPr="00021031" w:rsidRDefault="00272A83" w:rsidP="00021031">
      <w:r>
        <w:t xml:space="preserve">Your analysis will always generate the following files containing SNR, FWHM, etc. </w:t>
      </w:r>
      <w:r w:rsidR="00021031">
        <w:t xml:space="preserve">Transfer </w:t>
      </w:r>
      <w:r>
        <w:t>all of them.</w:t>
      </w:r>
    </w:p>
    <w:p w14:paraId="5F515673" w14:textId="77777777" w:rsidR="00B12019" w:rsidRPr="00CA23BE" w:rsidRDefault="00B12019" w:rsidP="00CA23BE">
      <w:pPr>
        <w:ind w:left="720"/>
        <w:rPr>
          <w:rFonts w:ascii="Courier New" w:hAnsi="Courier New" w:cs="Courier New"/>
          <w:b/>
        </w:rPr>
      </w:pPr>
      <w:r w:rsidRPr="00CA23BE">
        <w:rPr>
          <w:rFonts w:ascii="Courier New" w:hAnsi="Courier New" w:cs="Courier New"/>
          <w:b/>
        </w:rPr>
        <w:t>QM_processed_spectra.tsv</w:t>
      </w:r>
    </w:p>
    <w:p w14:paraId="34E322D4" w14:textId="1B2DC756" w:rsidR="00E21729" w:rsidRPr="00CA23BE" w:rsidRDefault="00B12019" w:rsidP="00CA23BE">
      <w:pPr>
        <w:ind w:left="720"/>
        <w:rPr>
          <w:rFonts w:ascii="Courier New" w:hAnsi="Courier New" w:cs="Courier New"/>
          <w:b/>
        </w:rPr>
      </w:pPr>
      <w:r w:rsidRPr="00CA23BE">
        <w:rPr>
          <w:rFonts w:ascii="Courier New" w:hAnsi="Courier New" w:cs="Courier New"/>
          <w:b/>
        </w:rPr>
        <w:t>QM_processed_spectra.json</w:t>
      </w:r>
    </w:p>
    <w:p w14:paraId="5D154B03" w14:textId="77777777" w:rsidR="0047640E" w:rsidRDefault="0047640E" w:rsidP="0047640E">
      <w:pPr>
        <w:pStyle w:val="Heading3"/>
      </w:pPr>
      <w:bookmarkStart w:id="91" w:name="_Ref172109762"/>
      <w:bookmarkStart w:id="92" w:name="_Toc189646634"/>
      <w:r>
        <w:t>MRSinMRS checklist</w:t>
      </w:r>
      <w:bookmarkEnd w:id="91"/>
      <w:bookmarkEnd w:id="92"/>
    </w:p>
    <w:p w14:paraId="14EB9BAB" w14:textId="3CB0CD59" w:rsidR="0047640E" w:rsidRDefault="00EA4D64" w:rsidP="0047640E">
      <w:pPr>
        <w:rPr>
          <w:rFonts w:ascii="Calibri" w:eastAsia="Calibri" w:hAnsi="Calibri" w:cs="Calibri"/>
          <w:color w:val="1D1C1D"/>
        </w:rPr>
      </w:pPr>
      <w:r>
        <w:rPr>
          <w:rFonts w:ascii="Calibri" w:eastAsia="Calibri" w:hAnsi="Calibri" w:cs="Calibri"/>
          <w:color w:val="1D1C1D"/>
        </w:rPr>
        <w:t>Your analysis will also always (after running OspreyOverview) generate the following file containing a standardized reporting checklist</w:t>
      </w:r>
      <w:r w:rsidR="002C7810">
        <w:rPr>
          <w:rFonts w:ascii="Calibri" w:eastAsia="Calibri" w:hAnsi="Calibri" w:cs="Calibri"/>
          <w:color w:val="1D1C1D"/>
        </w:rPr>
        <w:t xml:space="preserve"> </w:t>
      </w:r>
      <w:r w:rsidR="00CB66B4">
        <w:rPr>
          <w:rFonts w:ascii="Calibri" w:eastAsia="Calibri" w:hAnsi="Calibri" w:cs="Calibri"/>
          <w:color w:val="1D1C1D"/>
        </w:rPr>
        <w:fldChar w:fldCharType="begin"/>
      </w:r>
      <w:r w:rsidR="00CB66B4">
        <w:rPr>
          <w:rFonts w:ascii="Calibri" w:eastAsia="Calibri" w:hAnsi="Calibri" w:cs="Calibri"/>
          <w:color w:val="1D1C1D"/>
        </w:rPr>
        <w:instrText xml:space="preserve"> ADDIN ZOTERO_ITEM CSL_CITATION {"citationID":"EJ7OyaQg","properties":{"formattedCitation":"(Lin et al. 2021)","plainCitation":"(Lin et al. 2021)","noteIndex":0},"citationItems":[{"id":383,"uris":["http://zotero.org/users/3048964/items/Z4QZ6MFR"],"itemData":{"id":383,"type":"article-journal","abstract":"The translation of MRS to clinical practice has been impeded by the lack of technical standardization. There are multiple methods of acquisition, post-processing, and analysis whose details greatly impact the interpretation of the results. These details are often not fully reported, making it difficult to assess MRS studies on a standardized basis. This hampers the reviewing of manuscripts, limits the reproducibility of study results, and complicates meta-analysis of the literature. In this paper a consensus group of MRS experts provides minimum guidelines for the reporting of MRS methods and results, including the standardized description of MRS hardware, data acquisition, analysis, and quality assessment. This consensus statement describes each of these requirements in detail and includes a checklist to assist authors and journal reviewers and to provide a practical way for journal editors to ensure that MRS studies are reported in full.","container-title":"NMR in Biomedicine","DOI":"10.1002/nbm.4484","ISSN":"1099-1492","issue":"5","language":"en","license":"© 2021 The Authors. NMR in Biomedicine published by John Wiley &amp; Sons Ltd.","note":"_eprint: https://analyticalsciencejournals.onlinelibrary.wiley.com/doi/pdf/10.1002/nbm.4484","page":"e4484","source":"Wiley Online Library","title":"Minimum Reporting Standards for in vivo Magnetic Resonance Spectroscopy (MRSinMRS): Experts' consensus recommendations","title-short":"Minimum Reporting Standards for in vivo Magnetic Resonance Spectroscopy (MRSinMRS)","volume":"34","author":[{"family":"Lin","given":"Alexander"},{"family":"Andronesi","given":"Ovidiu"},{"family":"Bogner","given":"Wolfgang"},{"family":"Choi","given":"In-Young"},{"family":"Coello","given":"Eduardo"},{"family":"Cudalbu","given":"Cristina"},{"family":"Juchem","given":"Christoph"},{"family":"Kemp","given":"Graham J."},{"family":"Kreis","given":"Roland"},{"family":"Krššák","given":"Martin"},{"family":"Lee","given":"Phil"},{"family":"Maudsley","given":"Andrew A."},{"family":"Meyerspeer","given":"Martin"},{"family":"Mlynarik","given":"Vladamir"},{"family":"Near","given":"Jamie"},{"family":"Öz","given":"Gülin"},{"family":"Peek","given":"Aimie L."},{"family":"Puts","given":"Nicolaas A."},{"family":"Ratai","given":"Eva-Maria"},{"family":"Tkáč","given":"Ivan"},{"family":"Mullins","given":"Paul G."}],"issued":{"date-parts":[["2021"]]},"citation-key":"linMinimumReportingStandards2021"}}],"schema":"https://github.com/citation-style-language/schema/raw/master/csl-citation.json"} </w:instrText>
      </w:r>
      <w:r w:rsidR="00CB66B4">
        <w:rPr>
          <w:rFonts w:ascii="Calibri" w:eastAsia="Calibri" w:hAnsi="Calibri" w:cs="Calibri"/>
          <w:color w:val="1D1C1D"/>
        </w:rPr>
        <w:fldChar w:fldCharType="separate"/>
      </w:r>
      <w:r w:rsidR="00CB66B4" w:rsidRPr="00CB66B4">
        <w:rPr>
          <w:rFonts w:ascii="Calibri" w:hAnsi="Calibri" w:cs="Calibri"/>
        </w:rPr>
        <w:t>(Lin et al. 2021)</w:t>
      </w:r>
      <w:r w:rsidR="00CB66B4">
        <w:rPr>
          <w:rFonts w:ascii="Calibri" w:eastAsia="Calibri" w:hAnsi="Calibri" w:cs="Calibri"/>
          <w:color w:val="1D1C1D"/>
        </w:rPr>
        <w:fldChar w:fldCharType="end"/>
      </w:r>
      <w:r w:rsidR="002C7810">
        <w:rPr>
          <w:rFonts w:ascii="Calibri" w:eastAsia="Calibri" w:hAnsi="Calibri" w:cs="Calibri"/>
          <w:color w:val="1D1C1D"/>
        </w:rPr>
        <w:t xml:space="preserve"> in the popular Markdown format. Transfer this file as well.</w:t>
      </w:r>
    </w:p>
    <w:p w14:paraId="798A1400" w14:textId="236437E9" w:rsidR="002C7810" w:rsidRPr="002C7810" w:rsidRDefault="002C7810" w:rsidP="002C7810">
      <w:pPr>
        <w:ind w:left="720"/>
        <w:rPr>
          <w:rFonts w:ascii="Courier New" w:hAnsi="Courier New" w:cs="Courier New"/>
          <w:b/>
        </w:rPr>
      </w:pPr>
      <w:r>
        <w:rPr>
          <w:rFonts w:ascii="Courier New" w:hAnsi="Courier New" w:cs="Courier New"/>
          <w:b/>
        </w:rPr>
        <w:t>SummaryMRSinMRS</w:t>
      </w:r>
      <w:r w:rsidRPr="00CA23BE">
        <w:rPr>
          <w:rFonts w:ascii="Courier New" w:hAnsi="Courier New" w:cs="Courier New"/>
          <w:b/>
        </w:rPr>
        <w:t>.</w:t>
      </w:r>
      <w:r>
        <w:rPr>
          <w:rFonts w:ascii="Courier New" w:hAnsi="Courier New" w:cs="Courier New"/>
          <w:b/>
        </w:rPr>
        <w:t>md</w:t>
      </w:r>
    </w:p>
    <w:p w14:paraId="219D4638" w14:textId="4F3739D4" w:rsidR="00E21729" w:rsidRDefault="00E21729">
      <w:pPr>
        <w:pStyle w:val="Heading3"/>
      </w:pPr>
      <w:bookmarkStart w:id="93" w:name="_Toc189646635"/>
      <w:r>
        <w:t>Quantification results</w:t>
      </w:r>
      <w:bookmarkEnd w:id="93"/>
    </w:p>
    <w:p w14:paraId="7C2B9843" w14:textId="249528E9" w:rsidR="00E21729" w:rsidRPr="00935435" w:rsidRDefault="00E21729" w:rsidP="00E21729">
      <w:pPr>
        <w:rPr>
          <w:rFonts w:ascii="Calibri" w:eastAsia="Calibri" w:hAnsi="Calibri" w:cs="Calibri"/>
          <w:color w:val="1D1C1D"/>
        </w:rPr>
      </w:pPr>
      <w:r w:rsidRPr="00935435">
        <w:rPr>
          <w:rFonts w:ascii="Calibri" w:eastAsia="Calibri" w:hAnsi="Calibri" w:cs="Calibri"/>
          <w:color w:val="1D1C1D"/>
        </w:rPr>
        <w:t xml:space="preserve">Navigate to the </w:t>
      </w:r>
      <w:r w:rsidRPr="00935435">
        <w:rPr>
          <w:rFonts w:ascii="Courier New" w:hAnsi="Courier New" w:cs="Courier New"/>
          <w:b/>
        </w:rPr>
        <w:t>QuantifyResults</w:t>
      </w:r>
      <w:r w:rsidRPr="00935435">
        <w:rPr>
          <w:rFonts w:ascii="Calibri" w:eastAsia="Calibri" w:hAnsi="Calibri" w:cs="Calibri"/>
          <w:color w:val="1D1C1D"/>
        </w:rPr>
        <w:t xml:space="preserve"> folder generated by Osprey in the </w:t>
      </w:r>
      <w:r w:rsidRPr="00935435">
        <w:rPr>
          <w:rFonts w:ascii="Courier New" w:hAnsi="Courier New" w:cs="Courier New"/>
          <w:b/>
        </w:rPr>
        <w:t>derivatives</w:t>
      </w:r>
      <w:r>
        <w:rPr>
          <w:rFonts w:ascii="Calibri" w:eastAsia="Calibri" w:hAnsi="Calibri" w:cs="Calibri"/>
          <w:color w:val="1D1C1D"/>
        </w:rPr>
        <w:t xml:space="preserve"> output </w:t>
      </w:r>
      <w:r w:rsidRPr="00935435">
        <w:rPr>
          <w:rFonts w:ascii="Calibri" w:eastAsia="Calibri" w:hAnsi="Calibri" w:cs="Calibri"/>
          <w:color w:val="1D1C1D"/>
        </w:rPr>
        <w:t>directory</w:t>
      </w:r>
      <w:r>
        <w:rPr>
          <w:rFonts w:ascii="Calibri" w:eastAsia="Calibri" w:hAnsi="Calibri" w:cs="Calibri"/>
          <w:color w:val="1D1C1D"/>
        </w:rPr>
        <w:t xml:space="preserve"> specified in the job file</w:t>
      </w:r>
      <w:r w:rsidRPr="00935435">
        <w:rPr>
          <w:rFonts w:ascii="Calibri" w:eastAsia="Calibri" w:hAnsi="Calibri" w:cs="Calibri"/>
          <w:color w:val="1D1C1D"/>
        </w:rPr>
        <w:t>.</w:t>
      </w:r>
    </w:p>
    <w:p w14:paraId="1BA403D8" w14:textId="357F3627" w:rsidR="00021031" w:rsidRDefault="00021031" w:rsidP="00021031">
      <w:pPr>
        <w:pStyle w:val="Heading4"/>
      </w:pPr>
      <w:r>
        <w:t>tCr ratios</w:t>
      </w:r>
    </w:p>
    <w:p w14:paraId="2C6F2E98" w14:textId="689B912C" w:rsidR="00021031" w:rsidRPr="00E21729" w:rsidRDefault="00021031" w:rsidP="00021031">
      <w:r>
        <w:t>Your analysis will always generate the following files. Transfer all of them.</w:t>
      </w:r>
    </w:p>
    <w:p w14:paraId="405B5A0E" w14:textId="77777777" w:rsidR="00021031" w:rsidRPr="00CA23BE" w:rsidRDefault="00021031" w:rsidP="00930CD1">
      <w:pPr>
        <w:ind w:left="720"/>
        <w:rPr>
          <w:rFonts w:ascii="Courier New" w:hAnsi="Courier New" w:cs="Courier New"/>
          <w:b/>
        </w:rPr>
      </w:pPr>
      <w:r w:rsidRPr="00CA23BE">
        <w:rPr>
          <w:rFonts w:ascii="Courier New" w:hAnsi="Courier New" w:cs="Courier New"/>
          <w:b/>
        </w:rPr>
        <w:t>A_amplMets_Voxel_1_Basis_1.tsv</w:t>
      </w:r>
    </w:p>
    <w:p w14:paraId="0B9AA6F4" w14:textId="77777777" w:rsidR="00021031" w:rsidRPr="00CA23BE" w:rsidRDefault="00021031" w:rsidP="00930CD1">
      <w:pPr>
        <w:ind w:left="720"/>
        <w:rPr>
          <w:rFonts w:ascii="Courier New" w:hAnsi="Courier New" w:cs="Courier New"/>
          <w:b/>
        </w:rPr>
      </w:pPr>
      <w:r w:rsidRPr="00CA23BE">
        <w:rPr>
          <w:rFonts w:ascii="Courier New" w:hAnsi="Courier New" w:cs="Courier New"/>
          <w:b/>
        </w:rPr>
        <w:t>A_amplMets_Voxel_1_Basis_1.json</w:t>
      </w:r>
    </w:p>
    <w:p w14:paraId="6D432F00" w14:textId="77777777" w:rsidR="00021031" w:rsidRPr="00CA23BE" w:rsidRDefault="00021031" w:rsidP="00930CD1">
      <w:pPr>
        <w:ind w:left="720"/>
        <w:rPr>
          <w:rFonts w:ascii="Courier New" w:hAnsi="Courier New" w:cs="Courier New"/>
          <w:b/>
        </w:rPr>
      </w:pPr>
      <w:r w:rsidRPr="00CA23BE">
        <w:rPr>
          <w:rFonts w:ascii="Courier New" w:hAnsi="Courier New" w:cs="Courier New"/>
          <w:b/>
        </w:rPr>
        <w:t>A_CRLB_Voxel_1_Basis_1.tsv</w:t>
      </w:r>
    </w:p>
    <w:p w14:paraId="456F11B4" w14:textId="77777777" w:rsidR="00021031" w:rsidRPr="00CA23BE" w:rsidRDefault="00021031" w:rsidP="00930CD1">
      <w:pPr>
        <w:ind w:left="720"/>
        <w:rPr>
          <w:rFonts w:ascii="Courier New" w:hAnsi="Courier New" w:cs="Courier New"/>
          <w:b/>
        </w:rPr>
      </w:pPr>
      <w:r w:rsidRPr="00CA23BE">
        <w:rPr>
          <w:rFonts w:ascii="Courier New" w:hAnsi="Courier New" w:cs="Courier New"/>
          <w:b/>
        </w:rPr>
        <w:t>A_CRLB_Voxel_1_Basis_1.json</w:t>
      </w:r>
    </w:p>
    <w:p w14:paraId="51070639" w14:textId="77777777" w:rsidR="00021031" w:rsidRPr="00CA23BE" w:rsidRDefault="00021031" w:rsidP="00930CD1">
      <w:pPr>
        <w:ind w:left="720"/>
        <w:rPr>
          <w:rFonts w:ascii="Courier New" w:hAnsi="Courier New" w:cs="Courier New"/>
          <w:b/>
        </w:rPr>
      </w:pPr>
      <w:r w:rsidRPr="00CA23BE">
        <w:rPr>
          <w:rFonts w:ascii="Courier New" w:hAnsi="Courier New" w:cs="Courier New"/>
          <w:b/>
        </w:rPr>
        <w:t>A_amplMets_Voxel_1_Basis_1.tsv</w:t>
      </w:r>
    </w:p>
    <w:p w14:paraId="15869EC3" w14:textId="77777777" w:rsidR="00021031" w:rsidRPr="00CA23BE" w:rsidRDefault="00021031" w:rsidP="00930CD1">
      <w:pPr>
        <w:ind w:left="720"/>
        <w:rPr>
          <w:rFonts w:ascii="Courier New" w:hAnsi="Courier New" w:cs="Courier New"/>
          <w:b/>
        </w:rPr>
      </w:pPr>
      <w:r w:rsidRPr="00CA23BE">
        <w:rPr>
          <w:rFonts w:ascii="Courier New" w:hAnsi="Courier New" w:cs="Courier New"/>
          <w:b/>
        </w:rPr>
        <w:t>A_amplMets_Voxel_1_Basis_1.json</w:t>
      </w:r>
    </w:p>
    <w:p w14:paraId="1EDA5DE8" w14:textId="4B0FD2D7" w:rsidR="00021031" w:rsidRDefault="00424970">
      <w:pPr>
        <w:pStyle w:val="Heading4"/>
      </w:pPr>
      <w:r>
        <w:t>Raw water-scaled values</w:t>
      </w:r>
    </w:p>
    <w:p w14:paraId="29BA10D5" w14:textId="0CAE56DA" w:rsidR="00424970" w:rsidRDefault="00424970" w:rsidP="00424970">
      <w:r>
        <w:t>If you provided water reference data, but no structural images, your analysis will also generate the following files. Transfer all of them.</w:t>
      </w:r>
    </w:p>
    <w:p w14:paraId="366AF4AE" w14:textId="3E10E8A6" w:rsidR="00424970" w:rsidRPr="00CA23BE" w:rsidRDefault="00424970" w:rsidP="00930CD1">
      <w:pPr>
        <w:ind w:left="720"/>
        <w:rPr>
          <w:rFonts w:ascii="Courier New" w:hAnsi="Courier New" w:cs="Courier New"/>
          <w:b/>
        </w:rPr>
      </w:pPr>
      <w:r w:rsidRPr="00CA23BE">
        <w:rPr>
          <w:rFonts w:ascii="Courier New" w:hAnsi="Courier New" w:cs="Courier New"/>
          <w:b/>
        </w:rPr>
        <w:t>A_h2oarea_Voxel_1_Basis_1.tsv</w:t>
      </w:r>
    </w:p>
    <w:p w14:paraId="4039898F" w14:textId="77777777" w:rsidR="00424970" w:rsidRPr="00CA23BE" w:rsidRDefault="00424970" w:rsidP="00930CD1">
      <w:pPr>
        <w:ind w:left="720"/>
        <w:rPr>
          <w:rFonts w:ascii="Courier New" w:hAnsi="Courier New" w:cs="Courier New"/>
          <w:b/>
        </w:rPr>
      </w:pPr>
      <w:r w:rsidRPr="00CA23BE">
        <w:rPr>
          <w:rFonts w:ascii="Courier New" w:hAnsi="Courier New" w:cs="Courier New"/>
          <w:b/>
        </w:rPr>
        <w:t>A_h2oarea_Voxel_1_Basis_1.json</w:t>
      </w:r>
    </w:p>
    <w:p w14:paraId="7A5EFE53" w14:textId="77777777" w:rsidR="00424970" w:rsidRPr="00CA23BE" w:rsidRDefault="00424970" w:rsidP="00930CD1">
      <w:pPr>
        <w:ind w:left="720"/>
        <w:rPr>
          <w:rFonts w:ascii="Courier New" w:hAnsi="Courier New" w:cs="Courier New"/>
          <w:b/>
        </w:rPr>
      </w:pPr>
      <w:r w:rsidRPr="00CA23BE">
        <w:rPr>
          <w:rFonts w:ascii="Courier New" w:hAnsi="Courier New" w:cs="Courier New"/>
          <w:b/>
        </w:rPr>
        <w:t>A_rawWaterScaled_Voxel_1_Basis_1.tsv</w:t>
      </w:r>
    </w:p>
    <w:p w14:paraId="294FAC04" w14:textId="77777777" w:rsidR="00424970" w:rsidRPr="00CA23BE" w:rsidRDefault="00424970" w:rsidP="00930CD1">
      <w:pPr>
        <w:ind w:left="720"/>
        <w:rPr>
          <w:rFonts w:ascii="Courier New" w:hAnsi="Courier New" w:cs="Courier New"/>
          <w:b/>
        </w:rPr>
      </w:pPr>
      <w:r w:rsidRPr="00CA23BE">
        <w:rPr>
          <w:rFonts w:ascii="Courier New" w:hAnsi="Courier New" w:cs="Courier New"/>
          <w:b/>
        </w:rPr>
        <w:t>A_rawWaterScaled_Voxel_1_Basis_1.json</w:t>
      </w:r>
    </w:p>
    <w:p w14:paraId="6971D1C4" w14:textId="4B26AEDF" w:rsidR="0005427E" w:rsidRDefault="0005427E">
      <w:pPr>
        <w:pStyle w:val="Heading4"/>
      </w:pPr>
      <w:r>
        <w:t>Tissue-corrected water-scaled values</w:t>
      </w:r>
    </w:p>
    <w:p w14:paraId="5D384A0E" w14:textId="78530A51" w:rsidR="0005427E" w:rsidRDefault="0005427E" w:rsidP="0005427E">
      <w:r>
        <w:t>If you provided water reference and structural imaging data, your analysis will also generate the following files. Transfer all of them.</w:t>
      </w:r>
    </w:p>
    <w:p w14:paraId="4B1E8B64" w14:textId="76DAC8A0" w:rsidR="00930CD1" w:rsidRPr="00CA23BE" w:rsidRDefault="00930CD1" w:rsidP="00930CD1">
      <w:pPr>
        <w:ind w:left="720"/>
        <w:rPr>
          <w:rFonts w:ascii="Courier New" w:hAnsi="Courier New" w:cs="Courier New"/>
          <w:b/>
        </w:rPr>
      </w:pPr>
      <w:r w:rsidRPr="00CA23BE">
        <w:rPr>
          <w:rFonts w:ascii="Courier New" w:hAnsi="Courier New" w:cs="Courier New"/>
          <w:b/>
        </w:rPr>
        <w:t>A_</w:t>
      </w:r>
      <w:bookmarkStart w:id="94" w:name="_Hlk160093428"/>
      <w:r w:rsidRPr="00CA23BE">
        <w:rPr>
          <w:rFonts w:ascii="Courier New" w:hAnsi="Courier New" w:cs="Courier New"/>
          <w:b/>
        </w:rPr>
        <w:t>CSFWaterScaled</w:t>
      </w:r>
      <w:bookmarkEnd w:id="94"/>
      <w:r w:rsidRPr="00CA23BE">
        <w:rPr>
          <w:rFonts w:ascii="Courier New" w:hAnsi="Courier New" w:cs="Courier New"/>
          <w:b/>
        </w:rPr>
        <w:t>_Voxel_1_Basis_1.tsv</w:t>
      </w:r>
    </w:p>
    <w:p w14:paraId="6DD64BF3" w14:textId="649DB153" w:rsidR="00930CD1" w:rsidRPr="00CA23BE" w:rsidRDefault="00930CD1" w:rsidP="00930CD1">
      <w:pPr>
        <w:ind w:left="720"/>
        <w:rPr>
          <w:rFonts w:ascii="Courier New" w:hAnsi="Courier New" w:cs="Courier New"/>
          <w:b/>
        </w:rPr>
      </w:pPr>
      <w:r w:rsidRPr="00CA23BE">
        <w:rPr>
          <w:rFonts w:ascii="Courier New" w:hAnsi="Courier New" w:cs="Courier New"/>
          <w:b/>
        </w:rPr>
        <w:t>A_CSFWaterScaled_Voxel_1_Basis_1.json</w:t>
      </w:r>
    </w:p>
    <w:p w14:paraId="512C9433" w14:textId="21DC1094" w:rsidR="00930CD1" w:rsidRPr="00CA23BE" w:rsidRDefault="00930CD1" w:rsidP="00930CD1">
      <w:pPr>
        <w:ind w:left="720"/>
        <w:rPr>
          <w:rFonts w:ascii="Courier New" w:hAnsi="Courier New" w:cs="Courier New"/>
          <w:b/>
        </w:rPr>
      </w:pPr>
      <w:r w:rsidRPr="00CA23BE">
        <w:rPr>
          <w:rFonts w:ascii="Courier New" w:hAnsi="Courier New" w:cs="Courier New"/>
          <w:b/>
        </w:rPr>
        <w:t>A_TissCorrWaterScaled_Voxel_1_Basis_1.tsv</w:t>
      </w:r>
    </w:p>
    <w:p w14:paraId="3A9292BF" w14:textId="086ED8EE" w:rsidR="0005427E" w:rsidRPr="00CA23BE" w:rsidRDefault="00930CD1" w:rsidP="00CA23BE">
      <w:pPr>
        <w:ind w:left="720"/>
        <w:rPr>
          <w:rFonts w:ascii="Courier New" w:hAnsi="Courier New" w:cs="Courier New"/>
          <w:b/>
        </w:rPr>
      </w:pPr>
      <w:r w:rsidRPr="00CA23BE">
        <w:rPr>
          <w:rFonts w:ascii="Courier New" w:hAnsi="Courier New" w:cs="Courier New"/>
          <w:b/>
        </w:rPr>
        <w:lastRenderedPageBreak/>
        <w:t>A_TissCorrWaterScaled_Voxel_1_Basis_1.json</w:t>
      </w:r>
    </w:p>
    <w:p w14:paraId="0F8A62EB" w14:textId="77777777" w:rsidR="00DB0787" w:rsidRDefault="00DB0787" w:rsidP="00DB0787">
      <w:pPr>
        <w:pStyle w:val="Heading3"/>
      </w:pPr>
      <w:bookmarkStart w:id="95" w:name="_Toc189646636"/>
      <w:r>
        <w:t>Voxel co-registration &amp; segmentation results &amp; masks</w:t>
      </w:r>
      <w:bookmarkEnd w:id="95"/>
    </w:p>
    <w:p w14:paraId="25D0C638" w14:textId="0DDC922E" w:rsidR="00DB0787" w:rsidRDefault="00DB0787" w:rsidP="00DB0787">
      <w:pPr>
        <w:rPr>
          <w:rFonts w:ascii="Calibri" w:eastAsia="Calibri" w:hAnsi="Calibri" w:cs="Calibri"/>
          <w:color w:val="1D1C1D"/>
        </w:rPr>
      </w:pPr>
      <w:r w:rsidRPr="00935435">
        <w:rPr>
          <w:rFonts w:ascii="Calibri" w:eastAsia="Calibri" w:hAnsi="Calibri" w:cs="Calibri"/>
          <w:color w:val="1D1C1D"/>
        </w:rPr>
        <w:t xml:space="preserve">Navigate to the </w:t>
      </w:r>
      <w:r>
        <w:rPr>
          <w:rFonts w:ascii="Courier New" w:hAnsi="Courier New" w:cs="Courier New"/>
          <w:b/>
        </w:rPr>
        <w:t>SegMaps</w:t>
      </w:r>
      <w:r w:rsidRPr="00935435">
        <w:rPr>
          <w:rFonts w:ascii="Calibri" w:eastAsia="Calibri" w:hAnsi="Calibri" w:cs="Calibri"/>
          <w:color w:val="1D1C1D"/>
        </w:rPr>
        <w:t xml:space="preserve"> folder generated by Osprey in the </w:t>
      </w:r>
      <w:r w:rsidRPr="00935435">
        <w:rPr>
          <w:rFonts w:ascii="Courier New" w:hAnsi="Courier New" w:cs="Courier New"/>
          <w:b/>
        </w:rPr>
        <w:t>derivatives</w:t>
      </w:r>
      <w:r>
        <w:rPr>
          <w:rFonts w:ascii="Calibri" w:eastAsia="Calibri" w:hAnsi="Calibri" w:cs="Calibri"/>
          <w:color w:val="1D1C1D"/>
        </w:rPr>
        <w:t xml:space="preserve"> output </w:t>
      </w:r>
      <w:r w:rsidRPr="00935435">
        <w:rPr>
          <w:rFonts w:ascii="Calibri" w:eastAsia="Calibri" w:hAnsi="Calibri" w:cs="Calibri"/>
          <w:color w:val="1D1C1D"/>
        </w:rPr>
        <w:t>directory</w:t>
      </w:r>
      <w:r>
        <w:rPr>
          <w:rFonts w:ascii="Calibri" w:eastAsia="Calibri" w:hAnsi="Calibri" w:cs="Calibri"/>
          <w:color w:val="1D1C1D"/>
        </w:rPr>
        <w:t xml:space="preserve"> specified in the job file</w:t>
      </w:r>
      <w:r w:rsidRPr="00935435">
        <w:rPr>
          <w:rFonts w:ascii="Calibri" w:eastAsia="Calibri" w:hAnsi="Calibri" w:cs="Calibri"/>
          <w:color w:val="1D1C1D"/>
        </w:rPr>
        <w:t>.</w:t>
      </w:r>
      <w:r>
        <w:rPr>
          <w:rFonts w:ascii="Calibri" w:eastAsia="Calibri" w:hAnsi="Calibri" w:cs="Calibri"/>
          <w:color w:val="1D1C1D"/>
        </w:rPr>
        <w:t xml:space="preserve"> Transfer the following files:</w:t>
      </w:r>
    </w:p>
    <w:p w14:paraId="3A121DEA" w14:textId="78FC3455" w:rsidR="00DB0787" w:rsidRPr="00CA23BE" w:rsidRDefault="00242D0A" w:rsidP="00DB0787">
      <w:pPr>
        <w:ind w:left="720"/>
        <w:rPr>
          <w:rFonts w:ascii="Courier New" w:hAnsi="Courier New" w:cs="Courier New"/>
          <w:b/>
        </w:rPr>
      </w:pPr>
      <w:r w:rsidRPr="00242D0A">
        <w:rPr>
          <w:rFonts w:ascii="Courier New" w:hAnsi="Courier New" w:cs="Courier New"/>
          <w:b/>
        </w:rPr>
        <w:t>TissueFractions_Voxel_1</w:t>
      </w:r>
      <w:r w:rsidR="00DB0787" w:rsidRPr="00CA23BE">
        <w:rPr>
          <w:rFonts w:ascii="Courier New" w:hAnsi="Courier New" w:cs="Courier New"/>
          <w:b/>
        </w:rPr>
        <w:t>.tsv</w:t>
      </w:r>
    </w:p>
    <w:p w14:paraId="641272A5" w14:textId="3E07B170" w:rsidR="00DB0787" w:rsidRPr="00CA23BE" w:rsidRDefault="00242D0A" w:rsidP="00DB0787">
      <w:pPr>
        <w:ind w:left="720"/>
        <w:rPr>
          <w:rFonts w:ascii="Courier New" w:hAnsi="Courier New" w:cs="Courier New"/>
          <w:b/>
        </w:rPr>
      </w:pPr>
      <w:r w:rsidRPr="00242D0A">
        <w:rPr>
          <w:rFonts w:ascii="Courier New" w:hAnsi="Courier New" w:cs="Courier New"/>
          <w:b/>
        </w:rPr>
        <w:t>TissueFractions_Voxel_1</w:t>
      </w:r>
      <w:r w:rsidR="00DB0787" w:rsidRPr="00CA23BE">
        <w:rPr>
          <w:rFonts w:ascii="Courier New" w:hAnsi="Courier New" w:cs="Courier New"/>
          <w:b/>
        </w:rPr>
        <w:t>.json</w:t>
      </w:r>
    </w:p>
    <w:p w14:paraId="6BE41136" w14:textId="14FE04BC" w:rsidR="002C6439" w:rsidRDefault="002C6439" w:rsidP="002C6439">
      <w:pPr>
        <w:rPr>
          <w:rFonts w:ascii="Calibri" w:eastAsia="Calibri" w:hAnsi="Calibri" w:cs="Calibri"/>
          <w:color w:val="1D1C1D"/>
        </w:rPr>
      </w:pPr>
      <w:r w:rsidRPr="00935435">
        <w:rPr>
          <w:rFonts w:ascii="Calibri" w:eastAsia="Calibri" w:hAnsi="Calibri" w:cs="Calibri"/>
          <w:color w:val="1D1C1D"/>
        </w:rPr>
        <w:t xml:space="preserve">Navigate to the </w:t>
      </w:r>
      <w:r>
        <w:rPr>
          <w:rFonts w:ascii="Courier New" w:hAnsi="Courier New" w:cs="Courier New"/>
          <w:b/>
        </w:rPr>
        <w:t>VoxelMasks</w:t>
      </w:r>
      <w:r w:rsidRPr="00935435">
        <w:rPr>
          <w:rFonts w:ascii="Calibri" w:eastAsia="Calibri" w:hAnsi="Calibri" w:cs="Calibri"/>
          <w:color w:val="1D1C1D"/>
        </w:rPr>
        <w:t xml:space="preserve"> folder generated by Osprey in the </w:t>
      </w:r>
      <w:r w:rsidRPr="00935435">
        <w:rPr>
          <w:rFonts w:ascii="Courier New" w:hAnsi="Courier New" w:cs="Courier New"/>
          <w:b/>
        </w:rPr>
        <w:t>derivatives</w:t>
      </w:r>
      <w:r>
        <w:rPr>
          <w:rFonts w:ascii="Calibri" w:eastAsia="Calibri" w:hAnsi="Calibri" w:cs="Calibri"/>
          <w:color w:val="1D1C1D"/>
        </w:rPr>
        <w:t xml:space="preserve"> output </w:t>
      </w:r>
      <w:r w:rsidRPr="00935435">
        <w:rPr>
          <w:rFonts w:ascii="Calibri" w:eastAsia="Calibri" w:hAnsi="Calibri" w:cs="Calibri"/>
          <w:color w:val="1D1C1D"/>
        </w:rPr>
        <w:t>directory</w:t>
      </w:r>
      <w:r>
        <w:rPr>
          <w:rFonts w:ascii="Calibri" w:eastAsia="Calibri" w:hAnsi="Calibri" w:cs="Calibri"/>
          <w:color w:val="1D1C1D"/>
        </w:rPr>
        <w:t xml:space="preserve"> specified in the job file</w:t>
      </w:r>
      <w:r w:rsidRPr="00935435">
        <w:rPr>
          <w:rFonts w:ascii="Calibri" w:eastAsia="Calibri" w:hAnsi="Calibri" w:cs="Calibri"/>
          <w:color w:val="1D1C1D"/>
        </w:rPr>
        <w:t>.</w:t>
      </w:r>
      <w:r>
        <w:rPr>
          <w:rFonts w:ascii="Calibri" w:eastAsia="Calibri" w:hAnsi="Calibri" w:cs="Calibri"/>
          <w:color w:val="1D1C1D"/>
        </w:rPr>
        <w:t xml:space="preserve"> Transfer all </w:t>
      </w:r>
      <w:r w:rsidR="00562FBD">
        <w:rPr>
          <w:rFonts w:ascii="Calibri" w:eastAsia="Calibri" w:hAnsi="Calibri" w:cs="Calibri"/>
          <w:color w:val="1D1C1D"/>
        </w:rPr>
        <w:t xml:space="preserve">of the following </w:t>
      </w:r>
      <w:r>
        <w:rPr>
          <w:rFonts w:ascii="Calibri" w:eastAsia="Calibri" w:hAnsi="Calibri" w:cs="Calibri"/>
          <w:color w:val="1D1C1D"/>
        </w:rPr>
        <w:t>files:</w:t>
      </w:r>
    </w:p>
    <w:p w14:paraId="7FBE13FF" w14:textId="729C4D19" w:rsidR="00DB0787" w:rsidRDefault="002C6439" w:rsidP="002C6439">
      <w:pPr>
        <w:ind w:left="720"/>
        <w:rPr>
          <w:rFonts w:ascii="Courier New" w:hAnsi="Courier New" w:cs="Courier New"/>
          <w:b/>
        </w:rPr>
      </w:pPr>
      <w:r w:rsidRPr="002C6439">
        <w:rPr>
          <w:rFonts w:ascii="Courier New" w:hAnsi="Courier New" w:cs="Courier New"/>
          <w:b/>
        </w:rPr>
        <w:t>*_space-scanner_mask.nii.gz</w:t>
      </w:r>
    </w:p>
    <w:p w14:paraId="7A88E52B" w14:textId="77777777" w:rsidR="00562FBD" w:rsidRDefault="002C6439" w:rsidP="002C6439">
      <w:pPr>
        <w:ind w:left="720"/>
        <w:rPr>
          <w:rFonts w:ascii="Courier New" w:hAnsi="Courier New" w:cs="Courier New"/>
          <w:b/>
        </w:rPr>
      </w:pPr>
      <w:r w:rsidRPr="002C6439">
        <w:rPr>
          <w:rFonts w:ascii="Courier New" w:hAnsi="Courier New" w:cs="Courier New"/>
          <w:b/>
        </w:rPr>
        <w:t>*_space-s</w:t>
      </w:r>
      <w:r>
        <w:rPr>
          <w:rFonts w:ascii="Courier New" w:hAnsi="Courier New" w:cs="Courier New"/>
          <w:b/>
        </w:rPr>
        <w:t>pm152</w:t>
      </w:r>
      <w:r w:rsidRPr="002C6439">
        <w:rPr>
          <w:rFonts w:ascii="Courier New" w:hAnsi="Courier New" w:cs="Courier New"/>
          <w:b/>
        </w:rPr>
        <w:t>_mask.nii.gz</w:t>
      </w:r>
    </w:p>
    <w:p w14:paraId="70CCA8BD" w14:textId="69CBD4B6" w:rsidR="00562FBD" w:rsidRDefault="00562FBD" w:rsidP="00562FBD">
      <w:pPr>
        <w:ind w:left="720"/>
        <w:rPr>
          <w:rFonts w:ascii="Courier New" w:hAnsi="Courier New" w:cs="Courier New"/>
          <w:b/>
        </w:rPr>
      </w:pPr>
      <w:r w:rsidRPr="002C6439">
        <w:rPr>
          <w:rFonts w:ascii="Courier New" w:hAnsi="Courier New" w:cs="Courier New"/>
          <w:b/>
        </w:rPr>
        <w:t>*_space-scanner_mask</w:t>
      </w:r>
      <w:r>
        <w:rPr>
          <w:rFonts w:ascii="Courier New" w:hAnsi="Courier New" w:cs="Courier New"/>
          <w:b/>
        </w:rPr>
        <w:t>_VoxelOverlap</w:t>
      </w:r>
      <w:r w:rsidRPr="002C6439">
        <w:rPr>
          <w:rFonts w:ascii="Courier New" w:hAnsi="Courier New" w:cs="Courier New"/>
          <w:b/>
        </w:rPr>
        <w:t>.nii.gz</w:t>
      </w:r>
    </w:p>
    <w:p w14:paraId="67501891" w14:textId="34462B4E" w:rsidR="00562FBD" w:rsidRPr="00562FBD" w:rsidRDefault="00562FBD" w:rsidP="00562FBD">
      <w:pPr>
        <w:rPr>
          <w:rFonts w:cstheme="minorHAnsi"/>
        </w:rPr>
      </w:pPr>
      <w:r>
        <w:rPr>
          <w:rFonts w:cstheme="minorHAnsi"/>
        </w:rPr>
        <w:t>Here, the</w:t>
      </w:r>
      <w:r w:rsidR="008A6ABC">
        <w:rPr>
          <w:rFonts w:cstheme="minorHAnsi"/>
        </w:rPr>
        <w:t xml:space="preserve"> </w:t>
      </w:r>
      <w:r w:rsidR="008A6ABC" w:rsidRPr="000C59C7">
        <w:rPr>
          <w:rFonts w:ascii="Courier New" w:hAnsi="Courier New" w:cs="Courier New"/>
          <w:b/>
        </w:rPr>
        <w:t>scanner_mask</w:t>
      </w:r>
      <w:r w:rsidR="008A6ABC">
        <w:rPr>
          <w:rFonts w:cstheme="minorHAnsi"/>
        </w:rPr>
        <w:t xml:space="preserve"> </w:t>
      </w:r>
      <w:r w:rsidR="005C31F7">
        <w:rPr>
          <w:rFonts w:cstheme="minorHAnsi"/>
        </w:rPr>
        <w:t>files are the binary voxel masks for each dataset in the same coordinate space as the respective T</w:t>
      </w:r>
      <w:r w:rsidR="005C31F7" w:rsidRPr="000C59C7">
        <w:rPr>
          <w:rFonts w:cstheme="minorHAnsi"/>
          <w:vertAlign w:val="subscript"/>
        </w:rPr>
        <w:t>1</w:t>
      </w:r>
      <w:r w:rsidR="005C31F7">
        <w:rPr>
          <w:rFonts w:cstheme="minorHAnsi"/>
        </w:rPr>
        <w:t xml:space="preserve">, </w:t>
      </w:r>
      <w:r w:rsidR="000C59C7">
        <w:rPr>
          <w:rFonts w:cstheme="minorHAnsi"/>
        </w:rPr>
        <w:t xml:space="preserve">the </w:t>
      </w:r>
      <w:r w:rsidR="000C59C7" w:rsidRPr="000C59C7">
        <w:rPr>
          <w:rFonts w:ascii="Courier New" w:hAnsi="Courier New" w:cs="Courier New"/>
          <w:b/>
        </w:rPr>
        <w:t>spm152_mask</w:t>
      </w:r>
      <w:r w:rsidR="000C59C7">
        <w:rPr>
          <w:rFonts w:cstheme="minorHAnsi"/>
        </w:rPr>
        <w:t xml:space="preserve"> files are the same masks normalized to the SPM152 standard space, </w:t>
      </w:r>
      <w:r w:rsidR="005C31F7">
        <w:rPr>
          <w:rFonts w:cstheme="minorHAnsi"/>
        </w:rPr>
        <w:t xml:space="preserve">and the single </w:t>
      </w:r>
      <w:r w:rsidR="005C31F7" w:rsidRPr="000C59C7">
        <w:rPr>
          <w:rFonts w:ascii="Courier New" w:hAnsi="Courier New" w:cs="Courier New"/>
          <w:b/>
        </w:rPr>
        <w:t>scanner_mask_VoxelOverlap</w:t>
      </w:r>
      <w:r w:rsidR="005C31F7">
        <w:rPr>
          <w:rFonts w:cstheme="minorHAnsi"/>
        </w:rPr>
        <w:t xml:space="preserve"> file will include a mask </w:t>
      </w:r>
      <w:r w:rsidR="00F3699E">
        <w:rPr>
          <w:rFonts w:cstheme="minorHAnsi"/>
        </w:rPr>
        <w:t>containing the Sorensen-Dice overlap coefficients between all datasets</w:t>
      </w:r>
      <w:r w:rsidR="008A6ABC">
        <w:rPr>
          <w:rFonts w:cstheme="minorHAnsi"/>
        </w:rPr>
        <w:t xml:space="preserve">. The </w:t>
      </w:r>
      <w:r w:rsidRPr="00417DB1">
        <w:rPr>
          <w:rFonts w:ascii="Courier New" w:hAnsi="Courier New" w:cs="Courier New"/>
          <w:b/>
        </w:rPr>
        <w:t>*</w:t>
      </w:r>
      <w:r>
        <w:rPr>
          <w:rFonts w:cstheme="minorHAnsi"/>
        </w:rPr>
        <w:t xml:space="preserve"> will </w:t>
      </w:r>
      <w:r w:rsidR="00417DB1">
        <w:rPr>
          <w:rFonts w:cstheme="minorHAnsi"/>
        </w:rPr>
        <w:t>be</w:t>
      </w:r>
      <w:r w:rsidR="008A6ABC">
        <w:rPr>
          <w:rFonts w:cstheme="minorHAnsi"/>
        </w:rPr>
        <w:t xml:space="preserve"> subject and session identifiers</w:t>
      </w:r>
      <w:r w:rsidR="00417DB1">
        <w:rPr>
          <w:rFonts w:cstheme="minorHAnsi"/>
        </w:rPr>
        <w:t xml:space="preserve"> from the metabolite data file names</w:t>
      </w:r>
      <w:r w:rsidR="008A6ABC">
        <w:rPr>
          <w:rFonts w:cstheme="minorHAnsi"/>
        </w:rPr>
        <w:t>.</w:t>
      </w:r>
    </w:p>
    <w:p w14:paraId="67BB468A" w14:textId="05B7CE49" w:rsidR="00C1100D" w:rsidRDefault="00C1100D">
      <w:pPr>
        <w:pStyle w:val="Heading3"/>
      </w:pPr>
      <w:bookmarkStart w:id="96" w:name="_Toc189646637"/>
      <w:r>
        <w:t>Demographics</w:t>
      </w:r>
      <w:bookmarkEnd w:id="96"/>
    </w:p>
    <w:p w14:paraId="5C69BF18" w14:textId="7465211B" w:rsidR="00C1100D" w:rsidRDefault="002C6525" w:rsidP="00C1100D">
      <w:r>
        <w:t xml:space="preserve">Fill in </w:t>
      </w:r>
      <w:r w:rsidR="00871025">
        <w:t xml:space="preserve">the template </w:t>
      </w:r>
      <w:r w:rsidR="00871025" w:rsidRPr="00CA23BE">
        <w:rPr>
          <w:rFonts w:ascii="Courier New" w:hAnsi="Courier New" w:cs="Courier New"/>
          <w:b/>
        </w:rPr>
        <w:t xml:space="preserve">participants.tsv </w:t>
      </w:r>
      <w:r w:rsidR="00871025">
        <w:t>file that we have provided. The following information will be required:</w:t>
      </w:r>
    </w:p>
    <w:p w14:paraId="2517FAD6" w14:textId="6F11552D" w:rsidR="00871025" w:rsidRDefault="00871025" w:rsidP="00C1100D">
      <w:r>
        <w:tab/>
      </w:r>
      <w:r w:rsidR="00443210">
        <w:t>Age of the participant at time of measurement (in years)</w:t>
      </w:r>
    </w:p>
    <w:p w14:paraId="5BD7FA84" w14:textId="1B4D173F" w:rsidR="00B557DA" w:rsidRDefault="00B557DA" w:rsidP="00C1100D">
      <w:r>
        <w:tab/>
        <w:t xml:space="preserve">Group of the participant (levels: </w:t>
      </w:r>
      <w:r w:rsidRPr="00F65F74">
        <w:t>“control” or other clinical groups</w:t>
      </w:r>
      <w:r>
        <w:t>)</w:t>
      </w:r>
    </w:p>
    <w:p w14:paraId="5E140F3D" w14:textId="285E4BAB" w:rsidR="00443210" w:rsidRDefault="00443210" w:rsidP="00C1100D">
      <w:r>
        <w:tab/>
        <w:t xml:space="preserve">Sex </w:t>
      </w:r>
      <w:r w:rsidR="00B557DA">
        <w:t xml:space="preserve">(assigned at birth) </w:t>
      </w:r>
      <w:r>
        <w:t xml:space="preserve">of the participant (levels: </w:t>
      </w:r>
      <w:r w:rsidR="008D53F0">
        <w:t>“</w:t>
      </w:r>
      <w:r>
        <w:t>male</w:t>
      </w:r>
      <w:r w:rsidR="008D53F0">
        <w:t>”</w:t>
      </w:r>
      <w:r>
        <w:t xml:space="preserve"> or </w:t>
      </w:r>
      <w:r w:rsidR="008D53F0">
        <w:t>“</w:t>
      </w:r>
      <w:r>
        <w:t>female</w:t>
      </w:r>
      <w:r w:rsidR="008D53F0">
        <w:t>”</w:t>
      </w:r>
      <w:r>
        <w:t>)</w:t>
      </w:r>
    </w:p>
    <w:p w14:paraId="5290FC4A" w14:textId="648A7702" w:rsidR="00443210" w:rsidRDefault="00443210" w:rsidP="00C1100D">
      <w:r>
        <w:tab/>
        <w:t xml:space="preserve">Gender of the participant (levels: </w:t>
      </w:r>
      <w:r w:rsidR="00E24F94">
        <w:t>see below</w:t>
      </w:r>
      <w:r>
        <w:t xml:space="preserve">, </w:t>
      </w:r>
      <w:r w:rsidR="00F87EA1">
        <w:t>“</w:t>
      </w:r>
      <w:r w:rsidR="00282C5C">
        <w:t>n/a</w:t>
      </w:r>
      <w:r w:rsidR="00F87EA1">
        <w:t>”</w:t>
      </w:r>
      <w:r>
        <w:t xml:space="preserve"> if not assessed)</w:t>
      </w:r>
    </w:p>
    <w:p w14:paraId="72B80D71" w14:textId="2C49125F" w:rsidR="00B557DA" w:rsidRDefault="00B557DA" w:rsidP="00B557DA">
      <w:pPr>
        <w:pStyle w:val="xmsonormal"/>
        <w:shd w:val="clear" w:color="auto" w:fill="FFFFFF"/>
        <w:spacing w:before="0" w:beforeAutospacing="0" w:after="0" w:afterAutospacing="0"/>
        <w:rPr>
          <w:rFonts w:ascii="Calibri" w:hAnsi="Calibri" w:cs="Calibri"/>
          <w:color w:val="000000"/>
          <w:sz w:val="22"/>
          <w:szCs w:val="22"/>
        </w:rPr>
      </w:pPr>
      <w:r>
        <w:rPr>
          <w:rFonts w:ascii="Calibri" w:hAnsi="Calibri" w:cs="Calibri"/>
          <w:color w:val="000000"/>
          <w:sz w:val="22"/>
          <w:szCs w:val="22"/>
        </w:rPr>
        <w:t>Gender identity refers to a person’s internal sense of being a woman, man, both, neither or elsewhere on the gender spectrum. We recognize there are many definitions to gender, and we are not able to include all here</w:t>
      </w:r>
      <w:r w:rsidR="004844E1">
        <w:rPr>
          <w:rFonts w:ascii="Calibri" w:hAnsi="Calibri" w:cs="Calibri"/>
          <w:color w:val="000000"/>
          <w:sz w:val="22"/>
          <w:szCs w:val="22"/>
        </w:rPr>
        <w:t>. Therefore,</w:t>
      </w:r>
      <w:r>
        <w:rPr>
          <w:rFonts w:ascii="Calibri" w:hAnsi="Calibri" w:cs="Calibri"/>
          <w:color w:val="000000"/>
          <w:sz w:val="22"/>
          <w:szCs w:val="22"/>
        </w:rPr>
        <w:t xml:space="preserve"> please choose the selection that best represented the chosen gender identity:</w:t>
      </w:r>
    </w:p>
    <w:p w14:paraId="19E8A70F" w14:textId="77777777" w:rsidR="00B557DA" w:rsidRDefault="00B557DA" w:rsidP="00B557DA">
      <w:pPr>
        <w:pStyle w:val="xmsonormal"/>
        <w:shd w:val="clear" w:color="auto" w:fill="FFFFFF"/>
        <w:spacing w:before="0" w:beforeAutospacing="0" w:after="0" w:afterAutospacing="0"/>
        <w:rPr>
          <w:rFonts w:ascii="Calibri" w:hAnsi="Calibri" w:cs="Calibri"/>
          <w:color w:val="000000"/>
          <w:sz w:val="22"/>
          <w:szCs w:val="22"/>
        </w:rPr>
      </w:pPr>
      <w:r>
        <w:rPr>
          <w:rFonts w:ascii="Calibri" w:hAnsi="Calibri" w:cs="Calibri"/>
          <w:color w:val="000000"/>
          <w:sz w:val="22"/>
          <w:szCs w:val="22"/>
        </w:rPr>
        <w:t>Man</w:t>
      </w:r>
    </w:p>
    <w:p w14:paraId="0D5D996F" w14:textId="77777777" w:rsidR="00B557DA" w:rsidRDefault="00B557DA" w:rsidP="00B557DA">
      <w:pPr>
        <w:pStyle w:val="xmsonormal"/>
        <w:shd w:val="clear" w:color="auto" w:fill="FFFFFF"/>
        <w:spacing w:before="0" w:beforeAutospacing="0" w:after="0" w:afterAutospacing="0"/>
        <w:rPr>
          <w:rFonts w:ascii="Calibri" w:hAnsi="Calibri" w:cs="Calibri"/>
          <w:color w:val="000000"/>
          <w:sz w:val="22"/>
          <w:szCs w:val="22"/>
        </w:rPr>
      </w:pPr>
      <w:r>
        <w:rPr>
          <w:rFonts w:ascii="Calibri" w:hAnsi="Calibri" w:cs="Calibri"/>
          <w:color w:val="000000"/>
          <w:sz w:val="22"/>
          <w:szCs w:val="22"/>
        </w:rPr>
        <w:t>Woman</w:t>
      </w:r>
    </w:p>
    <w:p w14:paraId="5AD3E687" w14:textId="77777777" w:rsidR="00B557DA" w:rsidRDefault="00B557DA" w:rsidP="00B557DA">
      <w:pPr>
        <w:pStyle w:val="xmsonormal"/>
        <w:shd w:val="clear" w:color="auto" w:fill="FFFFFF"/>
        <w:spacing w:before="0" w:beforeAutospacing="0" w:after="0" w:afterAutospacing="0"/>
        <w:rPr>
          <w:rFonts w:ascii="Calibri" w:hAnsi="Calibri" w:cs="Calibri"/>
          <w:color w:val="000000"/>
          <w:sz w:val="22"/>
          <w:szCs w:val="22"/>
        </w:rPr>
      </w:pPr>
      <w:r>
        <w:rPr>
          <w:rFonts w:ascii="Calibri" w:hAnsi="Calibri" w:cs="Calibri"/>
          <w:color w:val="000000"/>
          <w:sz w:val="22"/>
          <w:szCs w:val="22"/>
        </w:rPr>
        <w:t>Transgender/non-binary</w:t>
      </w:r>
    </w:p>
    <w:p w14:paraId="72C02494" w14:textId="4565D2EB" w:rsidR="00B557DA" w:rsidRDefault="00B557DA" w:rsidP="00E24F94">
      <w:pPr>
        <w:pStyle w:val="xmsonormal"/>
        <w:shd w:val="clear" w:color="auto" w:fill="FFFFFF"/>
        <w:spacing w:before="0" w:beforeAutospacing="0" w:after="0" w:afterAutospacing="0"/>
        <w:rPr>
          <w:rFonts w:ascii="Calibri" w:hAnsi="Calibri" w:cs="Calibri"/>
          <w:color w:val="000000"/>
          <w:sz w:val="22"/>
          <w:szCs w:val="22"/>
        </w:rPr>
      </w:pPr>
      <w:r>
        <w:rPr>
          <w:rFonts w:ascii="Calibri" w:hAnsi="Calibri" w:cs="Calibri"/>
          <w:color w:val="000000"/>
          <w:sz w:val="22"/>
          <w:szCs w:val="22"/>
        </w:rPr>
        <w:t>Other</w:t>
      </w:r>
    </w:p>
    <w:p w14:paraId="750FD828" w14:textId="77777777" w:rsidR="00E24F94" w:rsidRPr="00E24F94" w:rsidRDefault="00E24F94" w:rsidP="00E24F94">
      <w:pPr>
        <w:pStyle w:val="xmsonormal"/>
        <w:shd w:val="clear" w:color="auto" w:fill="FFFFFF"/>
        <w:spacing w:before="0" w:beforeAutospacing="0" w:after="0" w:afterAutospacing="0"/>
        <w:rPr>
          <w:rFonts w:ascii="Calibri" w:hAnsi="Calibri" w:cs="Calibri"/>
          <w:color w:val="000000"/>
          <w:sz w:val="22"/>
          <w:szCs w:val="22"/>
        </w:rPr>
      </w:pPr>
    </w:p>
    <w:p w14:paraId="558E8683" w14:textId="4E47C216" w:rsidR="00A06F87" w:rsidRDefault="00A06F87" w:rsidP="00C1100D">
      <w:r>
        <w:t xml:space="preserve">Initial data collection </w:t>
      </w:r>
      <w:r w:rsidRPr="005647A5">
        <w:t>will focus on normative (healthy control) data from typically developing, healthy subjects where the study exclusion criteria included the absence of a previous medical diagnosis of brain injury, stroke, neuropsychiatric disorders.</w:t>
      </w:r>
    </w:p>
    <w:p w14:paraId="1BED40D7" w14:textId="718D51F8" w:rsidR="00443210" w:rsidRDefault="00170D07" w:rsidP="00C1100D">
      <w:r>
        <w:lastRenderedPageBreak/>
        <w:t xml:space="preserve">You can provide additional demographic or clinical information </w:t>
      </w:r>
      <w:r w:rsidR="002E3336">
        <w:t xml:space="preserve">in the participants files – simply add columns in </w:t>
      </w:r>
      <w:r w:rsidR="002E3336" w:rsidRPr="002E3336">
        <w:rPr>
          <w:rFonts w:ascii="Courier New" w:hAnsi="Courier New" w:cs="Courier New"/>
          <w:b/>
        </w:rPr>
        <w:t>participants.tsv</w:t>
      </w:r>
      <w:r w:rsidR="002E3336">
        <w:t xml:space="preserve"> and the respective annotation in </w:t>
      </w:r>
      <w:r w:rsidR="002E3336" w:rsidRPr="002E3336">
        <w:rPr>
          <w:rFonts w:ascii="Courier New" w:hAnsi="Courier New" w:cs="Courier New"/>
          <w:b/>
        </w:rPr>
        <w:t>participants.json</w:t>
      </w:r>
      <w:r w:rsidR="00282C5C">
        <w:t>.</w:t>
      </w:r>
    </w:p>
    <w:p w14:paraId="74805D9E" w14:textId="4EC06A3C" w:rsidR="00F45EC4" w:rsidRPr="00C1100D" w:rsidRDefault="00F45EC4" w:rsidP="00C1100D">
      <w:r>
        <w:t>See</w:t>
      </w:r>
      <w:r w:rsidRPr="00F45EC4">
        <w:t xml:space="preserve"> </w:t>
      </w:r>
      <w:hyperlink r:id="rId82" w:anchor="participants-file" w:history="1">
        <w:r w:rsidRPr="00A27F10">
          <w:rPr>
            <w:rStyle w:val="Hyperlink"/>
          </w:rPr>
          <w:t>https://bids-specification.readthedocs.io/en/stable/modality-agnostic-files.html#participants-file</w:t>
        </w:r>
      </w:hyperlink>
      <w:r>
        <w:t xml:space="preserve"> for details.</w:t>
      </w:r>
    </w:p>
    <w:p w14:paraId="286B0B0C" w14:textId="17B8FDCF" w:rsidR="00BB50AA" w:rsidRDefault="00CA7526">
      <w:pPr>
        <w:pStyle w:val="Heading2"/>
      </w:pPr>
      <w:bookmarkStart w:id="97" w:name="_Toc189646638"/>
      <w:r>
        <w:t>Packaging &amp; transferring</w:t>
      </w:r>
      <w:bookmarkEnd w:id="97"/>
    </w:p>
    <w:p w14:paraId="59EEB401" w14:textId="3305DA66" w:rsidR="009331F7" w:rsidRDefault="009331F7" w:rsidP="00BB50AA">
      <w:r>
        <w:t xml:space="preserve">Copy all selected files to a new directory. Rename the directory </w:t>
      </w:r>
      <w:r w:rsidR="005942A9">
        <w:t>according to “</w:t>
      </w:r>
      <w:r w:rsidR="00962EE4" w:rsidRPr="00962EE4">
        <w:rPr>
          <w:i/>
        </w:rPr>
        <w:t>SiteName</w:t>
      </w:r>
      <w:r w:rsidR="00962EE4">
        <w:t>_</w:t>
      </w:r>
      <w:r w:rsidR="00962EE4" w:rsidRPr="00962EE4">
        <w:rPr>
          <w:i/>
        </w:rPr>
        <w:t>DataSetName</w:t>
      </w:r>
      <w:r w:rsidR="00962EE4">
        <w:t>_</w:t>
      </w:r>
      <w:r w:rsidR="00962EE4" w:rsidRPr="00962EE4">
        <w:rPr>
          <w:i/>
        </w:rPr>
        <w:t>VersionNumber</w:t>
      </w:r>
      <w:r w:rsidR="00ED189C">
        <w:rPr>
          <w:i/>
        </w:rPr>
        <w:t>_Date</w:t>
      </w:r>
      <w:r w:rsidR="00962EE4">
        <w:t>”.</w:t>
      </w:r>
    </w:p>
    <w:p w14:paraId="13B55772" w14:textId="7C1FB27C" w:rsidR="00962EE4" w:rsidRDefault="002E423A" w:rsidP="006905F4">
      <w:pPr>
        <w:pStyle w:val="ListParagraph"/>
        <w:numPr>
          <w:ilvl w:val="0"/>
          <w:numId w:val="10"/>
        </w:numPr>
      </w:pPr>
      <w:r w:rsidRPr="006905F4">
        <w:rPr>
          <w:i/>
        </w:rPr>
        <w:t>SiteName</w:t>
      </w:r>
      <w:r>
        <w:t xml:space="preserve"> should be a short, unique string identifying your site.</w:t>
      </w:r>
    </w:p>
    <w:p w14:paraId="4F9B44C1" w14:textId="116A540C" w:rsidR="002E423A" w:rsidRDefault="002E423A" w:rsidP="006905F4">
      <w:pPr>
        <w:pStyle w:val="ListParagraph"/>
        <w:numPr>
          <w:ilvl w:val="0"/>
          <w:numId w:val="10"/>
        </w:numPr>
      </w:pPr>
      <w:r w:rsidRPr="006905F4">
        <w:rPr>
          <w:i/>
        </w:rPr>
        <w:t>DataSetName</w:t>
      </w:r>
      <w:r>
        <w:t xml:space="preserve"> should be a short, unique string identifying the dataset.</w:t>
      </w:r>
    </w:p>
    <w:p w14:paraId="72713061" w14:textId="4F20907C" w:rsidR="002E423A" w:rsidRDefault="002E423A" w:rsidP="006905F4">
      <w:pPr>
        <w:pStyle w:val="ListParagraph"/>
        <w:numPr>
          <w:ilvl w:val="0"/>
          <w:numId w:val="10"/>
        </w:numPr>
      </w:pPr>
      <w:r w:rsidRPr="006905F4">
        <w:rPr>
          <w:i/>
        </w:rPr>
        <w:t>VersionNumber</w:t>
      </w:r>
      <w:r>
        <w:t xml:space="preserve"> should be </w:t>
      </w:r>
      <w:r w:rsidR="003D0DAB">
        <w:t>a running index (v1, v2, etc.) of analyses you have run.</w:t>
      </w:r>
    </w:p>
    <w:p w14:paraId="2568B01F" w14:textId="5B1B9611" w:rsidR="00ED189C" w:rsidRDefault="00ED189C" w:rsidP="006905F4">
      <w:pPr>
        <w:pStyle w:val="ListParagraph"/>
        <w:numPr>
          <w:ilvl w:val="0"/>
          <w:numId w:val="10"/>
        </w:numPr>
      </w:pPr>
      <w:r>
        <w:rPr>
          <w:i/>
        </w:rPr>
        <w:t>Date</w:t>
      </w:r>
      <w:r>
        <w:t xml:space="preserve"> </w:t>
      </w:r>
      <w:r w:rsidR="00FD1D34">
        <w:t xml:space="preserve">of upload </w:t>
      </w:r>
      <w:r>
        <w:t xml:space="preserve">in </w:t>
      </w:r>
      <w:r w:rsidR="00FD1D34">
        <w:t>DD-MM-YYYY format (e.g., 29-01-2025)</w:t>
      </w:r>
    </w:p>
    <w:p w14:paraId="39228F68" w14:textId="1E40365E" w:rsidR="003D0DAB" w:rsidRDefault="003D0DAB" w:rsidP="00BB50AA">
      <w:r>
        <w:t xml:space="preserve">Finally, pack the entire directory into a </w:t>
      </w:r>
      <w:r w:rsidR="006905F4">
        <w:t>ZIP</w:t>
      </w:r>
      <w:r>
        <w:t xml:space="preserve"> file with the same name.</w:t>
      </w:r>
    </w:p>
    <w:p w14:paraId="1015488B" w14:textId="38F0F3FD" w:rsidR="00CA7526" w:rsidRDefault="00CA7526" w:rsidP="00CA7526">
      <w:pPr>
        <w:pStyle w:val="Heading3"/>
      </w:pPr>
      <w:bookmarkStart w:id="98" w:name="_Toc189646639"/>
      <w:r>
        <w:t>Transferring the data via Secure File Transfer</w:t>
      </w:r>
      <w:bookmarkEnd w:id="98"/>
    </w:p>
    <w:p w14:paraId="41D14B2E" w14:textId="77777777" w:rsidR="00CA7526" w:rsidRDefault="00CA7526" w:rsidP="00CA7526">
      <w:r>
        <w:t>Accessing the Secure File Transfer website:</w:t>
      </w:r>
    </w:p>
    <w:p w14:paraId="153E0199" w14:textId="2842802D" w:rsidR="00CA7526" w:rsidRDefault="00CA7526" w:rsidP="00CA7526">
      <w:pPr>
        <w:pStyle w:val="ListParagraph"/>
        <w:numPr>
          <w:ilvl w:val="0"/>
          <w:numId w:val="12"/>
        </w:numPr>
      </w:pPr>
      <w:r>
        <w:t xml:space="preserve">Send an email to </w:t>
      </w:r>
      <w:hyperlink r:id="rId83" w:history="1">
        <w:r w:rsidRPr="00BD72A9">
          <w:rPr>
            <w:rStyle w:val="Hyperlink"/>
          </w:rPr>
          <w:t>aplin@bwh.harvard.edu</w:t>
        </w:r>
      </w:hyperlink>
      <w:r>
        <w:t xml:space="preserve"> from your primary email address with the Subject: Request ENIGMA access.  In the body of the email, please include your name, site, address, and contact information. </w:t>
      </w:r>
    </w:p>
    <w:p w14:paraId="06D014EA" w14:textId="77777777" w:rsidR="00CA7526" w:rsidRDefault="00CA7526" w:rsidP="00CA7526">
      <w:pPr>
        <w:pStyle w:val="ListParagraph"/>
        <w:numPr>
          <w:ilvl w:val="0"/>
          <w:numId w:val="12"/>
        </w:numPr>
      </w:pPr>
      <w:r>
        <w:t>You will receive an email as shown below, please click on “Access Message”</w:t>
      </w:r>
    </w:p>
    <w:p w14:paraId="77BF0FAC" w14:textId="77777777" w:rsidR="00CA7526" w:rsidRDefault="00CA7526" w:rsidP="00CA7526">
      <w:pPr>
        <w:pStyle w:val="ListParagraph"/>
      </w:pPr>
      <w:r w:rsidRPr="007F13EB">
        <w:rPr>
          <w:noProof/>
        </w:rPr>
        <w:drawing>
          <wp:inline distT="0" distB="0" distL="0" distR="0" wp14:anchorId="5D77BFC1" wp14:editId="56043BC2">
            <wp:extent cx="3069845" cy="2047875"/>
            <wp:effectExtent l="0" t="0" r="0" b="0"/>
            <wp:docPr id="4110662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066247" name="Picture 1" descr="A screenshot of a computer&#10;&#10;Description automatically generated"/>
                    <pic:cNvPicPr/>
                  </pic:nvPicPr>
                  <pic:blipFill>
                    <a:blip r:embed="rId84"/>
                    <a:stretch>
                      <a:fillRect/>
                    </a:stretch>
                  </pic:blipFill>
                  <pic:spPr>
                    <a:xfrm>
                      <a:off x="0" y="0"/>
                      <a:ext cx="3077518" cy="2052993"/>
                    </a:xfrm>
                    <a:prstGeom prst="rect">
                      <a:avLst/>
                    </a:prstGeom>
                  </pic:spPr>
                </pic:pic>
              </a:graphicData>
            </a:graphic>
          </wp:inline>
        </w:drawing>
      </w:r>
    </w:p>
    <w:p w14:paraId="77C9424D" w14:textId="77777777" w:rsidR="00CA7526" w:rsidRDefault="00CA7526" w:rsidP="00CA7526">
      <w:pPr>
        <w:pStyle w:val="ListParagraph"/>
        <w:numPr>
          <w:ilvl w:val="0"/>
          <w:numId w:val="12"/>
        </w:numPr>
      </w:pPr>
      <w:r>
        <w:t>This will take you to transferkw.partners.org where you will set your password and enter a captcha code.  Click on “Create Account”</w:t>
      </w:r>
    </w:p>
    <w:p w14:paraId="7F0177E2" w14:textId="77777777" w:rsidR="00CA7526" w:rsidRDefault="00CA7526" w:rsidP="00CA7526">
      <w:r>
        <w:rPr>
          <w:noProof/>
        </w:rPr>
        <w:lastRenderedPageBreak/>
        <w:drawing>
          <wp:inline distT="0" distB="0" distL="0" distR="0" wp14:anchorId="7B7569D9" wp14:editId="626AAB02">
            <wp:extent cx="2998001" cy="3790950"/>
            <wp:effectExtent l="0" t="0" r="0" b="0"/>
            <wp:docPr id="1898120308"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120308" name="Picture 1" descr="A screenshot of a login form&#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001842" cy="3795807"/>
                    </a:xfrm>
                    <a:prstGeom prst="rect">
                      <a:avLst/>
                    </a:prstGeom>
                    <a:noFill/>
                    <a:ln>
                      <a:noFill/>
                    </a:ln>
                  </pic:spPr>
                </pic:pic>
              </a:graphicData>
            </a:graphic>
          </wp:inline>
        </w:drawing>
      </w:r>
    </w:p>
    <w:p w14:paraId="7661194D" w14:textId="77777777" w:rsidR="00CA7526" w:rsidRDefault="00CA7526" w:rsidP="00CA7526">
      <w:pPr>
        <w:pStyle w:val="ListParagraph"/>
        <w:numPr>
          <w:ilvl w:val="0"/>
          <w:numId w:val="12"/>
        </w:numPr>
      </w:pPr>
      <w:r>
        <w:t>You will receive an email from MGB Secure File Transfer &lt;transfer@partners.org&gt; .  Click on “Activate account”</w:t>
      </w:r>
    </w:p>
    <w:p w14:paraId="06149716" w14:textId="77777777" w:rsidR="00CA7526" w:rsidRDefault="00CA7526" w:rsidP="00CA7526">
      <w:pPr>
        <w:pStyle w:val="ListParagraph"/>
      </w:pPr>
      <w:r w:rsidRPr="007F13EB">
        <w:rPr>
          <w:noProof/>
        </w:rPr>
        <w:drawing>
          <wp:inline distT="0" distB="0" distL="0" distR="0" wp14:anchorId="312F4B43" wp14:editId="7E671384">
            <wp:extent cx="3000187" cy="1790496"/>
            <wp:effectExtent l="0" t="0" r="0" b="635"/>
            <wp:docPr id="33928239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82397" name="Picture 1" descr="A screenshot of a computer screen&#10;&#10;Description automatically generated"/>
                    <pic:cNvPicPr/>
                  </pic:nvPicPr>
                  <pic:blipFill>
                    <a:blip r:embed="rId86"/>
                    <a:stretch>
                      <a:fillRect/>
                    </a:stretch>
                  </pic:blipFill>
                  <pic:spPr>
                    <a:xfrm>
                      <a:off x="0" y="0"/>
                      <a:ext cx="3009755" cy="1796206"/>
                    </a:xfrm>
                    <a:prstGeom prst="rect">
                      <a:avLst/>
                    </a:prstGeom>
                  </pic:spPr>
                </pic:pic>
              </a:graphicData>
            </a:graphic>
          </wp:inline>
        </w:drawing>
      </w:r>
    </w:p>
    <w:p w14:paraId="5EF4E10F" w14:textId="77777777" w:rsidR="00CA7526" w:rsidRDefault="00CA7526" w:rsidP="00CA7526">
      <w:pPr>
        <w:pStyle w:val="ListParagraph"/>
        <w:numPr>
          <w:ilvl w:val="0"/>
          <w:numId w:val="12"/>
        </w:numPr>
      </w:pPr>
      <w:r>
        <w:t>This will take you to the transferkw.partners.org site again where you can view the welcome message.</w:t>
      </w:r>
    </w:p>
    <w:p w14:paraId="736AF3E2" w14:textId="77777777" w:rsidR="00CA7526" w:rsidRDefault="00CA7526" w:rsidP="00CA7526">
      <w:pPr>
        <w:pStyle w:val="ListParagraph"/>
        <w:numPr>
          <w:ilvl w:val="0"/>
          <w:numId w:val="12"/>
        </w:numPr>
      </w:pPr>
      <w:r>
        <w:t>If you are ready to upload files, click on “Reply All”.  If you are not ready, continue to step 9 when you are ready.</w:t>
      </w:r>
    </w:p>
    <w:p w14:paraId="691B1378" w14:textId="6E84E928" w:rsidR="00CA7526" w:rsidRDefault="00CA7526" w:rsidP="00CA7526">
      <w:pPr>
        <w:pStyle w:val="ListParagraph"/>
        <w:numPr>
          <w:ilvl w:val="0"/>
          <w:numId w:val="12"/>
        </w:numPr>
      </w:pPr>
      <w:r>
        <w:lastRenderedPageBreak/>
        <w:t>This will open up a window to compose a message.</w:t>
      </w:r>
      <w:r w:rsidRPr="00FA25B5">
        <w:rPr>
          <w:noProof/>
        </w:rPr>
        <w:t xml:space="preserve"> </w:t>
      </w:r>
      <w:r w:rsidRPr="00FA25B5">
        <w:rPr>
          <w:noProof/>
        </w:rPr>
        <w:drawing>
          <wp:inline distT="0" distB="0" distL="0" distR="0" wp14:anchorId="5364A869" wp14:editId="579DAEEB">
            <wp:extent cx="4750759" cy="3952875"/>
            <wp:effectExtent l="0" t="0" r="0" b="0"/>
            <wp:docPr id="172380267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02676" name="Picture 1" descr="A screenshot of a computer&#10;&#10;Description automatically generated"/>
                    <pic:cNvPicPr/>
                  </pic:nvPicPr>
                  <pic:blipFill>
                    <a:blip r:embed="rId87"/>
                    <a:stretch>
                      <a:fillRect/>
                    </a:stretch>
                  </pic:blipFill>
                  <pic:spPr>
                    <a:xfrm>
                      <a:off x="0" y="0"/>
                      <a:ext cx="4755278" cy="3956635"/>
                    </a:xfrm>
                    <a:prstGeom prst="rect">
                      <a:avLst/>
                    </a:prstGeom>
                  </pic:spPr>
                </pic:pic>
              </a:graphicData>
            </a:graphic>
          </wp:inline>
        </w:drawing>
      </w:r>
      <w:r w:rsidRPr="00FA25B5">
        <w:t xml:space="preserve"> </w:t>
      </w:r>
      <w:r>
        <w:t xml:space="preserve">Here you will attach the files you want to upload as you would as an email attachment by clicking on the </w:t>
      </w:r>
      <w:r w:rsidRPr="00FA25B5">
        <w:rPr>
          <w:noProof/>
        </w:rPr>
        <w:drawing>
          <wp:inline distT="0" distB="0" distL="0" distR="0" wp14:anchorId="574C40FD" wp14:editId="23661F06">
            <wp:extent cx="190527" cy="228632"/>
            <wp:effectExtent l="0" t="0" r="0" b="0"/>
            <wp:docPr id="276951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951453" name=""/>
                    <pic:cNvPicPr/>
                  </pic:nvPicPr>
                  <pic:blipFill>
                    <a:blip r:embed="rId88"/>
                    <a:stretch>
                      <a:fillRect/>
                    </a:stretch>
                  </pic:blipFill>
                  <pic:spPr>
                    <a:xfrm>
                      <a:off x="0" y="0"/>
                      <a:ext cx="190527" cy="228632"/>
                    </a:xfrm>
                    <a:prstGeom prst="rect">
                      <a:avLst/>
                    </a:prstGeom>
                  </pic:spPr>
                </pic:pic>
              </a:graphicData>
            </a:graphic>
          </wp:inline>
        </w:drawing>
      </w:r>
      <w:r>
        <w:t>.  Please compile all files you wish to send in a single compressed file</w:t>
      </w:r>
      <w:r w:rsidR="00F76AD8">
        <w:t xml:space="preserve"> as described above</w:t>
      </w:r>
      <w:r>
        <w:t>.  Multiple files are</w:t>
      </w:r>
      <w:r w:rsidR="00F76AD8">
        <w:t>, in principle,</w:t>
      </w:r>
      <w:r>
        <w:t xml:space="preserve"> acceptable but the upload may be interrupted resulting in missing files.</w:t>
      </w:r>
    </w:p>
    <w:p w14:paraId="4EC6D1DD" w14:textId="77777777" w:rsidR="00CA7526" w:rsidRDefault="00CA7526" w:rsidP="00CA7526">
      <w:pPr>
        <w:pStyle w:val="ListParagraph"/>
        <w:numPr>
          <w:ilvl w:val="0"/>
          <w:numId w:val="12"/>
        </w:numPr>
      </w:pPr>
      <w:r>
        <w:t>After you upload the file, please wait until the file is fully uploaded (this may take time depending on the size of the file) then click Send.</w:t>
      </w:r>
    </w:p>
    <w:p w14:paraId="3C6DDB02" w14:textId="09D59086" w:rsidR="00CA7526" w:rsidRDefault="00CA7526" w:rsidP="00CA7526">
      <w:pPr>
        <w:pStyle w:val="ListParagraph"/>
        <w:numPr>
          <w:ilvl w:val="0"/>
          <w:numId w:val="12"/>
        </w:numPr>
      </w:pPr>
      <w:r>
        <w:t xml:space="preserve">To upload additional files, log into transferkw.partners.org with your email address and password.  Click on Compose message and send to </w:t>
      </w:r>
      <w:hyperlink r:id="rId89" w:history="1">
        <w:r w:rsidRPr="002E2F09">
          <w:rPr>
            <w:rStyle w:val="Hyperlink"/>
          </w:rPr>
          <w:t>aplin@bwh.harvard.edu</w:t>
        </w:r>
      </w:hyperlink>
      <w:r>
        <w:t xml:space="preserve"> </w:t>
      </w:r>
    </w:p>
    <w:p w14:paraId="6603FB6C" w14:textId="77777777" w:rsidR="00CA7526" w:rsidRPr="00CA7526" w:rsidRDefault="00CA7526" w:rsidP="00CA7526"/>
    <w:p w14:paraId="5C9E7F8E" w14:textId="2706C3F8" w:rsidR="00D007C5" w:rsidRDefault="00582D95">
      <w:pPr>
        <w:pStyle w:val="Heading1"/>
      </w:pPr>
      <w:bookmarkStart w:id="99" w:name="_Toc189646640"/>
      <w:r>
        <w:t>References</w:t>
      </w:r>
      <w:bookmarkEnd w:id="99"/>
    </w:p>
    <w:p w14:paraId="04877D5E" w14:textId="77777777" w:rsidR="00582D95" w:rsidRDefault="00582D95" w:rsidP="00582D95"/>
    <w:p w14:paraId="736B3202" w14:textId="77777777" w:rsidR="00CB66B4" w:rsidRPr="00CB66B4" w:rsidRDefault="00582D95" w:rsidP="00CB66B4">
      <w:pPr>
        <w:pStyle w:val="Bibliography"/>
        <w:rPr>
          <w:rFonts w:ascii="Calibri" w:hAnsi="Calibri" w:cs="Calibri"/>
        </w:rPr>
      </w:pPr>
      <w:r>
        <w:fldChar w:fldCharType="begin"/>
      </w:r>
      <w:r>
        <w:instrText xml:space="preserve"> ADDIN ZOTERO_BIBL {"uncited":[],"omitted":[],"custom":[]} CSL_BIBLIOGRAPHY </w:instrText>
      </w:r>
      <w:r>
        <w:fldChar w:fldCharType="separate"/>
      </w:r>
      <w:r w:rsidR="00CB66B4" w:rsidRPr="00CB66B4">
        <w:rPr>
          <w:rFonts w:ascii="Calibri" w:hAnsi="Calibri" w:cs="Calibri"/>
        </w:rPr>
        <w:t xml:space="preserve">Bartnik-Olson, Brenda L., Jeffry R. Alger, Talin Babikian, Ashley D. Harris, Barbara Holshouser, Ivan I. Kirov, Andrew A. Maudsley, et al. 2021. “The Clinical Utility of Proton Magnetic Resonance Spectroscopy in Traumatic Brain Injury: Recommendations from the ENIGMA MRS Working Group.” </w:t>
      </w:r>
      <w:r w:rsidR="00CB66B4" w:rsidRPr="00CB66B4">
        <w:rPr>
          <w:rFonts w:ascii="Calibri" w:hAnsi="Calibri" w:cs="Calibri"/>
          <w:i/>
          <w:iCs/>
        </w:rPr>
        <w:t>Brain Imaging and Behavior</w:t>
      </w:r>
      <w:r w:rsidR="00CB66B4" w:rsidRPr="00CB66B4">
        <w:rPr>
          <w:rFonts w:ascii="Calibri" w:hAnsi="Calibri" w:cs="Calibri"/>
        </w:rPr>
        <w:t xml:space="preserve"> 15 (2): 504–25. https://doi.org/10.1007/s11682-020-00330-6.</w:t>
      </w:r>
    </w:p>
    <w:p w14:paraId="726A755A" w14:textId="77777777" w:rsidR="00CB66B4" w:rsidRPr="00CB66B4" w:rsidRDefault="00CB66B4" w:rsidP="00CB66B4">
      <w:pPr>
        <w:pStyle w:val="Bibliography"/>
        <w:rPr>
          <w:rFonts w:ascii="Calibri" w:hAnsi="Calibri" w:cs="Calibri"/>
        </w:rPr>
      </w:pPr>
      <w:r w:rsidRPr="00CB66B4">
        <w:rPr>
          <w:rFonts w:ascii="Calibri" w:hAnsi="Calibri" w:cs="Calibri"/>
        </w:rPr>
        <w:t xml:space="preserve">Choi, In-Young, and Roland Kreis. 2021. “Advanced Methodology for in Vivo Magnetic Resonance Spectroscopy.” </w:t>
      </w:r>
      <w:r w:rsidRPr="00CB66B4">
        <w:rPr>
          <w:rFonts w:ascii="Calibri" w:hAnsi="Calibri" w:cs="Calibri"/>
          <w:i/>
          <w:iCs/>
        </w:rPr>
        <w:t>NMR in Biomedicine</w:t>
      </w:r>
      <w:r w:rsidRPr="00CB66B4">
        <w:rPr>
          <w:rFonts w:ascii="Calibri" w:hAnsi="Calibri" w:cs="Calibri"/>
        </w:rPr>
        <w:t xml:space="preserve"> 34 (5): e4504. https://doi.org/10.1002/nbm.4504.</w:t>
      </w:r>
    </w:p>
    <w:p w14:paraId="7924FCFF" w14:textId="77777777" w:rsidR="00CB66B4" w:rsidRPr="00CB66B4" w:rsidRDefault="00CB66B4" w:rsidP="00CB66B4">
      <w:pPr>
        <w:pStyle w:val="Bibliography"/>
        <w:rPr>
          <w:rFonts w:ascii="Calibri" w:hAnsi="Calibri" w:cs="Calibri"/>
        </w:rPr>
      </w:pPr>
      <w:r w:rsidRPr="00CB66B4">
        <w:rPr>
          <w:rFonts w:ascii="Calibri" w:hAnsi="Calibri" w:cs="Calibri"/>
        </w:rPr>
        <w:lastRenderedPageBreak/>
        <w:t xml:space="preserve">Harris, Ashley D., Houshang Amiri, Mariana Bento, Ronald Cohen, Christopher R. K. Ching, Christina Cudalbu, Emily L. Dennis, et al. 2023. “Harmonization of Multi-Scanner in Vivo Magnetic Resonance Spectroscopy: ENIGMA Consortium Task Group Considerations.” </w:t>
      </w:r>
      <w:r w:rsidRPr="00CB66B4">
        <w:rPr>
          <w:rFonts w:ascii="Calibri" w:hAnsi="Calibri" w:cs="Calibri"/>
          <w:i/>
          <w:iCs/>
        </w:rPr>
        <w:t>Frontiers in Neurology</w:t>
      </w:r>
      <w:r w:rsidRPr="00CB66B4">
        <w:rPr>
          <w:rFonts w:ascii="Calibri" w:hAnsi="Calibri" w:cs="Calibri"/>
        </w:rPr>
        <w:t xml:space="preserve"> 13 (January). https://doi.org/10.3389/fneur.2022.1045678.</w:t>
      </w:r>
    </w:p>
    <w:p w14:paraId="1B0AB3DB" w14:textId="77777777" w:rsidR="00CB66B4" w:rsidRPr="00CB66B4" w:rsidRDefault="00CB66B4" w:rsidP="00CB66B4">
      <w:pPr>
        <w:pStyle w:val="Bibliography"/>
        <w:rPr>
          <w:rFonts w:ascii="Calibri" w:hAnsi="Calibri" w:cs="Calibri"/>
        </w:rPr>
      </w:pPr>
      <w:r w:rsidRPr="00CB66B4">
        <w:rPr>
          <w:rFonts w:ascii="Calibri" w:hAnsi="Calibri" w:cs="Calibri"/>
        </w:rPr>
        <w:t xml:space="preserve">Lin, Alexander, Ovidiu Andronesi, Wolfgang Bogner, In-Young Choi, Eduardo Coello, Cristina Cudalbu, Christoph Juchem, et al. 2021. “Minimum Reporting Standards for in Vivo Magnetic Resonance Spectroscopy (MRSinMRS): Experts’ Consensus Recommendations.” </w:t>
      </w:r>
      <w:r w:rsidRPr="00CB66B4">
        <w:rPr>
          <w:rFonts w:ascii="Calibri" w:hAnsi="Calibri" w:cs="Calibri"/>
          <w:i/>
          <w:iCs/>
        </w:rPr>
        <w:t>NMR in Biomedicine</w:t>
      </w:r>
      <w:r w:rsidRPr="00CB66B4">
        <w:rPr>
          <w:rFonts w:ascii="Calibri" w:hAnsi="Calibri" w:cs="Calibri"/>
        </w:rPr>
        <w:t xml:space="preserve"> 34 (5): e4484. https://doi.org/10.1002/nbm.4484.</w:t>
      </w:r>
    </w:p>
    <w:p w14:paraId="04A29DB9" w14:textId="77777777" w:rsidR="00CB66B4" w:rsidRPr="00CB66B4" w:rsidRDefault="00CB66B4" w:rsidP="00CB66B4">
      <w:pPr>
        <w:pStyle w:val="Bibliography"/>
        <w:rPr>
          <w:rFonts w:ascii="Calibri" w:hAnsi="Calibri" w:cs="Calibri"/>
        </w:rPr>
      </w:pPr>
      <w:r w:rsidRPr="00CB66B4">
        <w:rPr>
          <w:rFonts w:ascii="Calibri" w:hAnsi="Calibri" w:cs="Calibri"/>
        </w:rPr>
        <w:t xml:space="preserve">Öz, Gülin, Jeffry R. Alger, Peter B. Barker, Robert Bartha, Alberto Bizzi, Chris Boesch, Patrick J. Bolan, et al. 2014. “Clinical Proton MR Spectroscopy in Central Nervous System Disorders.” </w:t>
      </w:r>
      <w:r w:rsidRPr="00CB66B4">
        <w:rPr>
          <w:rFonts w:ascii="Calibri" w:hAnsi="Calibri" w:cs="Calibri"/>
          <w:i/>
          <w:iCs/>
        </w:rPr>
        <w:t>Radiology</w:t>
      </w:r>
      <w:r w:rsidRPr="00CB66B4">
        <w:rPr>
          <w:rFonts w:ascii="Calibri" w:hAnsi="Calibri" w:cs="Calibri"/>
        </w:rPr>
        <w:t xml:space="preserve"> 270 (3): 658–79. https://doi.org/10.1148/radiol.13130531.</w:t>
      </w:r>
    </w:p>
    <w:p w14:paraId="45FE3A32" w14:textId="4B77C323" w:rsidR="00582D95" w:rsidRPr="00582D95" w:rsidRDefault="00582D95" w:rsidP="00582D95">
      <w:r>
        <w:fldChar w:fldCharType="end"/>
      </w:r>
    </w:p>
    <w:sectPr w:rsidR="00582D95" w:rsidRPr="00582D95" w:rsidSect="00E2107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FB79F8" w14:textId="77777777" w:rsidR="009B3C70" w:rsidRDefault="009B3C70" w:rsidP="00E94AE1">
      <w:pPr>
        <w:spacing w:after="0" w:line="240" w:lineRule="auto"/>
      </w:pPr>
      <w:r>
        <w:separator/>
      </w:r>
    </w:p>
  </w:endnote>
  <w:endnote w:type="continuationSeparator" w:id="0">
    <w:p w14:paraId="5D2E6FB8" w14:textId="77777777" w:rsidR="009B3C70" w:rsidRDefault="009B3C70" w:rsidP="00E94AE1">
      <w:pPr>
        <w:spacing w:after="0" w:line="240" w:lineRule="auto"/>
      </w:pPr>
      <w:r>
        <w:continuationSeparator/>
      </w:r>
    </w:p>
  </w:endnote>
  <w:endnote w:type="continuationNotice" w:id="1">
    <w:p w14:paraId="3FC15AA5" w14:textId="77777777" w:rsidR="009B3C70" w:rsidRDefault="009B3C7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7431B3" w14:textId="77777777" w:rsidR="009B3C70" w:rsidRDefault="009B3C70" w:rsidP="00E94AE1">
      <w:pPr>
        <w:spacing w:after="0" w:line="240" w:lineRule="auto"/>
      </w:pPr>
      <w:r>
        <w:separator/>
      </w:r>
    </w:p>
  </w:footnote>
  <w:footnote w:type="continuationSeparator" w:id="0">
    <w:p w14:paraId="26A0EA29" w14:textId="77777777" w:rsidR="009B3C70" w:rsidRDefault="009B3C70" w:rsidP="00E94AE1">
      <w:pPr>
        <w:spacing w:after="0" w:line="240" w:lineRule="auto"/>
      </w:pPr>
      <w:r>
        <w:continuationSeparator/>
      </w:r>
    </w:p>
  </w:footnote>
  <w:footnote w:type="continuationNotice" w:id="1">
    <w:p w14:paraId="743FBEA1" w14:textId="77777777" w:rsidR="009B3C70" w:rsidRDefault="009B3C7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ED6110"/>
    <w:multiLevelType w:val="hybridMultilevel"/>
    <w:tmpl w:val="C38C7D04"/>
    <w:lvl w:ilvl="0" w:tplc="8E327800">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D569C6"/>
    <w:multiLevelType w:val="hybridMultilevel"/>
    <w:tmpl w:val="503EE8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655403"/>
    <w:multiLevelType w:val="hybridMultilevel"/>
    <w:tmpl w:val="898A09F8"/>
    <w:lvl w:ilvl="0" w:tplc="22D0CD4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F726D4A"/>
    <w:multiLevelType w:val="hybridMultilevel"/>
    <w:tmpl w:val="282EB4D4"/>
    <w:lvl w:ilvl="0" w:tplc="8E327800">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7F6A68"/>
    <w:multiLevelType w:val="hybridMultilevel"/>
    <w:tmpl w:val="3C0037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1B0478"/>
    <w:multiLevelType w:val="multilevel"/>
    <w:tmpl w:val="474EF8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FA35D59"/>
    <w:multiLevelType w:val="hybridMultilevel"/>
    <w:tmpl w:val="C742A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118155C"/>
    <w:multiLevelType w:val="hybridMultilevel"/>
    <w:tmpl w:val="56A09F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DC5B34"/>
    <w:multiLevelType w:val="hybridMultilevel"/>
    <w:tmpl w:val="ECDA2E6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AE17BB7"/>
    <w:multiLevelType w:val="hybridMultilevel"/>
    <w:tmpl w:val="F45055F0"/>
    <w:lvl w:ilvl="0" w:tplc="8E327800">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E016EE"/>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7EA60549"/>
    <w:multiLevelType w:val="hybridMultilevel"/>
    <w:tmpl w:val="C41AC7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33248337">
    <w:abstractNumId w:val="7"/>
  </w:num>
  <w:num w:numId="2" w16cid:durableId="1129974051">
    <w:abstractNumId w:val="5"/>
  </w:num>
  <w:num w:numId="3" w16cid:durableId="1765496576">
    <w:abstractNumId w:val="10"/>
  </w:num>
  <w:num w:numId="4" w16cid:durableId="2037539750">
    <w:abstractNumId w:val="1"/>
  </w:num>
  <w:num w:numId="5" w16cid:durableId="1660384309">
    <w:abstractNumId w:val="8"/>
  </w:num>
  <w:num w:numId="6" w16cid:durableId="597249347">
    <w:abstractNumId w:val="3"/>
  </w:num>
  <w:num w:numId="7" w16cid:durableId="2135437861">
    <w:abstractNumId w:val="9"/>
  </w:num>
  <w:num w:numId="8" w16cid:durableId="632641421">
    <w:abstractNumId w:val="0"/>
  </w:num>
  <w:num w:numId="9" w16cid:durableId="105734303">
    <w:abstractNumId w:val="11"/>
  </w:num>
  <w:num w:numId="10" w16cid:durableId="1037241399">
    <w:abstractNumId w:val="6"/>
  </w:num>
  <w:num w:numId="11" w16cid:durableId="2141337136">
    <w:abstractNumId w:val="2"/>
  </w:num>
  <w:num w:numId="12" w16cid:durableId="48466928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689"/>
    <w:rsid w:val="00002294"/>
    <w:rsid w:val="00002AB1"/>
    <w:rsid w:val="000032B3"/>
    <w:rsid w:val="00004BC2"/>
    <w:rsid w:val="0001382A"/>
    <w:rsid w:val="00017E9A"/>
    <w:rsid w:val="00020BF4"/>
    <w:rsid w:val="00021031"/>
    <w:rsid w:val="0002103D"/>
    <w:rsid w:val="0002523C"/>
    <w:rsid w:val="000331DD"/>
    <w:rsid w:val="0003420B"/>
    <w:rsid w:val="00040516"/>
    <w:rsid w:val="00043CC7"/>
    <w:rsid w:val="0004681F"/>
    <w:rsid w:val="00046F67"/>
    <w:rsid w:val="00052F61"/>
    <w:rsid w:val="00053243"/>
    <w:rsid w:val="0005427E"/>
    <w:rsid w:val="00055A03"/>
    <w:rsid w:val="00060377"/>
    <w:rsid w:val="000677B9"/>
    <w:rsid w:val="000727FC"/>
    <w:rsid w:val="00073053"/>
    <w:rsid w:val="000753D1"/>
    <w:rsid w:val="00077383"/>
    <w:rsid w:val="00081D42"/>
    <w:rsid w:val="00082704"/>
    <w:rsid w:val="000903A5"/>
    <w:rsid w:val="00090C16"/>
    <w:rsid w:val="00095CA6"/>
    <w:rsid w:val="000A1E43"/>
    <w:rsid w:val="000A3CCE"/>
    <w:rsid w:val="000A3DC1"/>
    <w:rsid w:val="000A4B32"/>
    <w:rsid w:val="000B24A0"/>
    <w:rsid w:val="000B2D79"/>
    <w:rsid w:val="000B4A65"/>
    <w:rsid w:val="000C2776"/>
    <w:rsid w:val="000C56C2"/>
    <w:rsid w:val="000C59C7"/>
    <w:rsid w:val="000D2CA3"/>
    <w:rsid w:val="000D4DDC"/>
    <w:rsid w:val="000D6079"/>
    <w:rsid w:val="000E247F"/>
    <w:rsid w:val="000F0A3B"/>
    <w:rsid w:val="000F5F36"/>
    <w:rsid w:val="00104E97"/>
    <w:rsid w:val="00105E4C"/>
    <w:rsid w:val="00106059"/>
    <w:rsid w:val="00112F0D"/>
    <w:rsid w:val="00113FDD"/>
    <w:rsid w:val="00116D8F"/>
    <w:rsid w:val="00117971"/>
    <w:rsid w:val="00117AC5"/>
    <w:rsid w:val="001202CD"/>
    <w:rsid w:val="00122E48"/>
    <w:rsid w:val="001240E1"/>
    <w:rsid w:val="00127ACD"/>
    <w:rsid w:val="00130C08"/>
    <w:rsid w:val="001328F2"/>
    <w:rsid w:val="00133156"/>
    <w:rsid w:val="00133BA7"/>
    <w:rsid w:val="00134984"/>
    <w:rsid w:val="00146A18"/>
    <w:rsid w:val="00152843"/>
    <w:rsid w:val="0015625A"/>
    <w:rsid w:val="00156A3C"/>
    <w:rsid w:val="00170D07"/>
    <w:rsid w:val="00182608"/>
    <w:rsid w:val="001832E9"/>
    <w:rsid w:val="0018426A"/>
    <w:rsid w:val="00187AA3"/>
    <w:rsid w:val="00187F17"/>
    <w:rsid w:val="001A5595"/>
    <w:rsid w:val="001B1CA7"/>
    <w:rsid w:val="001B31E0"/>
    <w:rsid w:val="001C132E"/>
    <w:rsid w:val="001C43C8"/>
    <w:rsid w:val="001C515D"/>
    <w:rsid w:val="001C6D8D"/>
    <w:rsid w:val="001D2344"/>
    <w:rsid w:val="001D35BB"/>
    <w:rsid w:val="001D6D9C"/>
    <w:rsid w:val="001E1624"/>
    <w:rsid w:val="001E2B61"/>
    <w:rsid w:val="001E60B5"/>
    <w:rsid w:val="001E75EE"/>
    <w:rsid w:val="001F2DE5"/>
    <w:rsid w:val="001F31AF"/>
    <w:rsid w:val="001F3A1E"/>
    <w:rsid w:val="001F4A35"/>
    <w:rsid w:val="001F6A83"/>
    <w:rsid w:val="00200641"/>
    <w:rsid w:val="00205EA0"/>
    <w:rsid w:val="00206833"/>
    <w:rsid w:val="0021666B"/>
    <w:rsid w:val="00220986"/>
    <w:rsid w:val="00227995"/>
    <w:rsid w:val="002420BA"/>
    <w:rsid w:val="00242D0A"/>
    <w:rsid w:val="0024460A"/>
    <w:rsid w:val="00245383"/>
    <w:rsid w:val="00246611"/>
    <w:rsid w:val="00247AC9"/>
    <w:rsid w:val="00250DBF"/>
    <w:rsid w:val="0025410F"/>
    <w:rsid w:val="002561F7"/>
    <w:rsid w:val="0025643C"/>
    <w:rsid w:val="002607A6"/>
    <w:rsid w:val="00272A83"/>
    <w:rsid w:val="00274D96"/>
    <w:rsid w:val="00281CF7"/>
    <w:rsid w:val="00282C5C"/>
    <w:rsid w:val="00291730"/>
    <w:rsid w:val="002A4DC5"/>
    <w:rsid w:val="002A4F56"/>
    <w:rsid w:val="002A6FE7"/>
    <w:rsid w:val="002B015C"/>
    <w:rsid w:val="002B054E"/>
    <w:rsid w:val="002B0CBF"/>
    <w:rsid w:val="002C0F99"/>
    <w:rsid w:val="002C201E"/>
    <w:rsid w:val="002C39CA"/>
    <w:rsid w:val="002C6439"/>
    <w:rsid w:val="002C6525"/>
    <w:rsid w:val="002C7810"/>
    <w:rsid w:val="002D476F"/>
    <w:rsid w:val="002D76B0"/>
    <w:rsid w:val="002E0C13"/>
    <w:rsid w:val="002E0D2B"/>
    <w:rsid w:val="002E3336"/>
    <w:rsid w:val="002E3496"/>
    <w:rsid w:val="002E423A"/>
    <w:rsid w:val="002F01E8"/>
    <w:rsid w:val="002F22F0"/>
    <w:rsid w:val="00302BC5"/>
    <w:rsid w:val="00305009"/>
    <w:rsid w:val="0030633A"/>
    <w:rsid w:val="003103C0"/>
    <w:rsid w:val="0031427F"/>
    <w:rsid w:val="0032660E"/>
    <w:rsid w:val="00333164"/>
    <w:rsid w:val="00337460"/>
    <w:rsid w:val="0034090D"/>
    <w:rsid w:val="0034274B"/>
    <w:rsid w:val="00353D58"/>
    <w:rsid w:val="0036094E"/>
    <w:rsid w:val="00365BCF"/>
    <w:rsid w:val="003669CA"/>
    <w:rsid w:val="003671D7"/>
    <w:rsid w:val="00381E29"/>
    <w:rsid w:val="00394D6D"/>
    <w:rsid w:val="003959A0"/>
    <w:rsid w:val="003A4A8C"/>
    <w:rsid w:val="003A4E4C"/>
    <w:rsid w:val="003A5B4C"/>
    <w:rsid w:val="003B07B3"/>
    <w:rsid w:val="003B11D2"/>
    <w:rsid w:val="003B643F"/>
    <w:rsid w:val="003B6D55"/>
    <w:rsid w:val="003C1758"/>
    <w:rsid w:val="003C352D"/>
    <w:rsid w:val="003C36D6"/>
    <w:rsid w:val="003C6C43"/>
    <w:rsid w:val="003D062C"/>
    <w:rsid w:val="003D0DAB"/>
    <w:rsid w:val="003D50A3"/>
    <w:rsid w:val="003E50DF"/>
    <w:rsid w:val="00412DD9"/>
    <w:rsid w:val="00417DB1"/>
    <w:rsid w:val="00420AD8"/>
    <w:rsid w:val="00424970"/>
    <w:rsid w:val="00424FE5"/>
    <w:rsid w:val="00433B20"/>
    <w:rsid w:val="00443210"/>
    <w:rsid w:val="00450C03"/>
    <w:rsid w:val="004570AB"/>
    <w:rsid w:val="00457F6C"/>
    <w:rsid w:val="004650CD"/>
    <w:rsid w:val="00465CCE"/>
    <w:rsid w:val="00466F12"/>
    <w:rsid w:val="0047640E"/>
    <w:rsid w:val="00480802"/>
    <w:rsid w:val="004823A4"/>
    <w:rsid w:val="00482677"/>
    <w:rsid w:val="004837B9"/>
    <w:rsid w:val="004844E1"/>
    <w:rsid w:val="00486FA7"/>
    <w:rsid w:val="00495FAA"/>
    <w:rsid w:val="00497ED2"/>
    <w:rsid w:val="004A15A8"/>
    <w:rsid w:val="004A1C41"/>
    <w:rsid w:val="004A46D2"/>
    <w:rsid w:val="004A5473"/>
    <w:rsid w:val="004A5CB5"/>
    <w:rsid w:val="004C130B"/>
    <w:rsid w:val="004C6E1F"/>
    <w:rsid w:val="004D5010"/>
    <w:rsid w:val="004D5308"/>
    <w:rsid w:val="004E03E8"/>
    <w:rsid w:val="004E1646"/>
    <w:rsid w:val="004E17A0"/>
    <w:rsid w:val="004E4F6A"/>
    <w:rsid w:val="00507905"/>
    <w:rsid w:val="00515812"/>
    <w:rsid w:val="0052069D"/>
    <w:rsid w:val="005263CE"/>
    <w:rsid w:val="005267B3"/>
    <w:rsid w:val="00527125"/>
    <w:rsid w:val="0052F69F"/>
    <w:rsid w:val="00535EEA"/>
    <w:rsid w:val="005467D4"/>
    <w:rsid w:val="0056145D"/>
    <w:rsid w:val="005619FB"/>
    <w:rsid w:val="00562FBD"/>
    <w:rsid w:val="00564228"/>
    <w:rsid w:val="0056445D"/>
    <w:rsid w:val="005647A5"/>
    <w:rsid w:val="00574200"/>
    <w:rsid w:val="00577E5D"/>
    <w:rsid w:val="005807D5"/>
    <w:rsid w:val="00582D95"/>
    <w:rsid w:val="00585D90"/>
    <w:rsid w:val="005942A9"/>
    <w:rsid w:val="005953C9"/>
    <w:rsid w:val="005959C7"/>
    <w:rsid w:val="00596F85"/>
    <w:rsid w:val="005B0DFF"/>
    <w:rsid w:val="005B25D7"/>
    <w:rsid w:val="005B2A87"/>
    <w:rsid w:val="005B35E4"/>
    <w:rsid w:val="005B4F40"/>
    <w:rsid w:val="005C1605"/>
    <w:rsid w:val="005C2E70"/>
    <w:rsid w:val="005C31F7"/>
    <w:rsid w:val="005C6658"/>
    <w:rsid w:val="005D53B8"/>
    <w:rsid w:val="005D69F9"/>
    <w:rsid w:val="005E1724"/>
    <w:rsid w:val="005E2902"/>
    <w:rsid w:val="005E5F8A"/>
    <w:rsid w:val="005E6235"/>
    <w:rsid w:val="005F3901"/>
    <w:rsid w:val="00600848"/>
    <w:rsid w:val="00604E34"/>
    <w:rsid w:val="0060580F"/>
    <w:rsid w:val="006170AA"/>
    <w:rsid w:val="00625DC3"/>
    <w:rsid w:val="00641380"/>
    <w:rsid w:val="006427A3"/>
    <w:rsid w:val="00647E49"/>
    <w:rsid w:val="006541C5"/>
    <w:rsid w:val="00654689"/>
    <w:rsid w:val="006550DE"/>
    <w:rsid w:val="00657AC9"/>
    <w:rsid w:val="00664755"/>
    <w:rsid w:val="00665176"/>
    <w:rsid w:val="0067046F"/>
    <w:rsid w:val="006704B4"/>
    <w:rsid w:val="00674DD4"/>
    <w:rsid w:val="00675AAD"/>
    <w:rsid w:val="00684345"/>
    <w:rsid w:val="0068511D"/>
    <w:rsid w:val="00685BE1"/>
    <w:rsid w:val="006905F4"/>
    <w:rsid w:val="006A25D6"/>
    <w:rsid w:val="006B2E8E"/>
    <w:rsid w:val="006B48DB"/>
    <w:rsid w:val="006B533D"/>
    <w:rsid w:val="006C009E"/>
    <w:rsid w:val="006C2B18"/>
    <w:rsid w:val="006E0B08"/>
    <w:rsid w:val="006E6FBE"/>
    <w:rsid w:val="006F561A"/>
    <w:rsid w:val="007022C8"/>
    <w:rsid w:val="007068DC"/>
    <w:rsid w:val="0071284F"/>
    <w:rsid w:val="00716E50"/>
    <w:rsid w:val="007269D0"/>
    <w:rsid w:val="007369FB"/>
    <w:rsid w:val="0074289F"/>
    <w:rsid w:val="00743FC6"/>
    <w:rsid w:val="00745C9B"/>
    <w:rsid w:val="007464E0"/>
    <w:rsid w:val="00747C92"/>
    <w:rsid w:val="00747FCC"/>
    <w:rsid w:val="0075054B"/>
    <w:rsid w:val="00754689"/>
    <w:rsid w:val="007552A5"/>
    <w:rsid w:val="00762985"/>
    <w:rsid w:val="00763FE5"/>
    <w:rsid w:val="00774E17"/>
    <w:rsid w:val="00775CA2"/>
    <w:rsid w:val="00776452"/>
    <w:rsid w:val="00777D71"/>
    <w:rsid w:val="007870D5"/>
    <w:rsid w:val="007A2264"/>
    <w:rsid w:val="007A66C4"/>
    <w:rsid w:val="007A6E90"/>
    <w:rsid w:val="007B0E6B"/>
    <w:rsid w:val="007B2D51"/>
    <w:rsid w:val="007B2E60"/>
    <w:rsid w:val="007B3EBA"/>
    <w:rsid w:val="007B46A4"/>
    <w:rsid w:val="007B723D"/>
    <w:rsid w:val="007C00F7"/>
    <w:rsid w:val="007C7ABA"/>
    <w:rsid w:val="007C7F90"/>
    <w:rsid w:val="007D126E"/>
    <w:rsid w:val="007D1B17"/>
    <w:rsid w:val="007D20CB"/>
    <w:rsid w:val="007D7AF9"/>
    <w:rsid w:val="007E323C"/>
    <w:rsid w:val="007E6CCC"/>
    <w:rsid w:val="007F295C"/>
    <w:rsid w:val="00811345"/>
    <w:rsid w:val="00813543"/>
    <w:rsid w:val="00815E5B"/>
    <w:rsid w:val="00826820"/>
    <w:rsid w:val="00830F36"/>
    <w:rsid w:val="00832816"/>
    <w:rsid w:val="00835501"/>
    <w:rsid w:val="00835FAB"/>
    <w:rsid w:val="00841F68"/>
    <w:rsid w:val="00853AD6"/>
    <w:rsid w:val="00854C54"/>
    <w:rsid w:val="00861135"/>
    <w:rsid w:val="00863A1B"/>
    <w:rsid w:val="00865082"/>
    <w:rsid w:val="00871025"/>
    <w:rsid w:val="008759C7"/>
    <w:rsid w:val="0088590F"/>
    <w:rsid w:val="008864DA"/>
    <w:rsid w:val="00890BEB"/>
    <w:rsid w:val="00890E96"/>
    <w:rsid w:val="00893FA4"/>
    <w:rsid w:val="008968C6"/>
    <w:rsid w:val="008979B8"/>
    <w:rsid w:val="008A29ED"/>
    <w:rsid w:val="008A6ABC"/>
    <w:rsid w:val="008B2861"/>
    <w:rsid w:val="008B3DF3"/>
    <w:rsid w:val="008B75C8"/>
    <w:rsid w:val="008C0776"/>
    <w:rsid w:val="008C3134"/>
    <w:rsid w:val="008C7CFA"/>
    <w:rsid w:val="008D3079"/>
    <w:rsid w:val="008D53F0"/>
    <w:rsid w:val="008D7C77"/>
    <w:rsid w:val="008E2541"/>
    <w:rsid w:val="008E2A16"/>
    <w:rsid w:val="008E4EAD"/>
    <w:rsid w:val="008F21BE"/>
    <w:rsid w:val="008F41F5"/>
    <w:rsid w:val="008F4AA1"/>
    <w:rsid w:val="008F5D5A"/>
    <w:rsid w:val="009026A4"/>
    <w:rsid w:val="009040DD"/>
    <w:rsid w:val="009048CC"/>
    <w:rsid w:val="00906EED"/>
    <w:rsid w:val="00911236"/>
    <w:rsid w:val="00911756"/>
    <w:rsid w:val="00912360"/>
    <w:rsid w:val="009175C6"/>
    <w:rsid w:val="00920DA6"/>
    <w:rsid w:val="00922461"/>
    <w:rsid w:val="009259BF"/>
    <w:rsid w:val="00925CB1"/>
    <w:rsid w:val="00930CD1"/>
    <w:rsid w:val="00931785"/>
    <w:rsid w:val="009331F7"/>
    <w:rsid w:val="00933EF4"/>
    <w:rsid w:val="00935435"/>
    <w:rsid w:val="0093782E"/>
    <w:rsid w:val="00940DC9"/>
    <w:rsid w:val="0095140B"/>
    <w:rsid w:val="009517D1"/>
    <w:rsid w:val="0095698A"/>
    <w:rsid w:val="00962BAB"/>
    <w:rsid w:val="00962EE4"/>
    <w:rsid w:val="009647A2"/>
    <w:rsid w:val="009758EF"/>
    <w:rsid w:val="00977356"/>
    <w:rsid w:val="00981706"/>
    <w:rsid w:val="00983E8E"/>
    <w:rsid w:val="00985D8B"/>
    <w:rsid w:val="009929BA"/>
    <w:rsid w:val="009936A3"/>
    <w:rsid w:val="00994147"/>
    <w:rsid w:val="00995924"/>
    <w:rsid w:val="009A1A7C"/>
    <w:rsid w:val="009A1F9E"/>
    <w:rsid w:val="009A21B9"/>
    <w:rsid w:val="009B3C70"/>
    <w:rsid w:val="009D2796"/>
    <w:rsid w:val="009D3075"/>
    <w:rsid w:val="009E5FAA"/>
    <w:rsid w:val="009F1C41"/>
    <w:rsid w:val="009F246F"/>
    <w:rsid w:val="00A06F87"/>
    <w:rsid w:val="00A100AC"/>
    <w:rsid w:val="00A14510"/>
    <w:rsid w:val="00A16566"/>
    <w:rsid w:val="00A17DEE"/>
    <w:rsid w:val="00A23B67"/>
    <w:rsid w:val="00A23ECA"/>
    <w:rsid w:val="00A314F7"/>
    <w:rsid w:val="00A37DC8"/>
    <w:rsid w:val="00A429AA"/>
    <w:rsid w:val="00A4614C"/>
    <w:rsid w:val="00A47232"/>
    <w:rsid w:val="00A53EAF"/>
    <w:rsid w:val="00A5461E"/>
    <w:rsid w:val="00A61730"/>
    <w:rsid w:val="00A62ED4"/>
    <w:rsid w:val="00A65C6E"/>
    <w:rsid w:val="00A67002"/>
    <w:rsid w:val="00A742A1"/>
    <w:rsid w:val="00A77F0E"/>
    <w:rsid w:val="00A81165"/>
    <w:rsid w:val="00A86F75"/>
    <w:rsid w:val="00A87797"/>
    <w:rsid w:val="00A87F5C"/>
    <w:rsid w:val="00A9313C"/>
    <w:rsid w:val="00A942D8"/>
    <w:rsid w:val="00AA4590"/>
    <w:rsid w:val="00AA556E"/>
    <w:rsid w:val="00AB07F3"/>
    <w:rsid w:val="00AB4FC1"/>
    <w:rsid w:val="00AB6B35"/>
    <w:rsid w:val="00AC7C2D"/>
    <w:rsid w:val="00AD01C3"/>
    <w:rsid w:val="00AE12A0"/>
    <w:rsid w:val="00AE3F9C"/>
    <w:rsid w:val="00AE4F8F"/>
    <w:rsid w:val="00AF7B81"/>
    <w:rsid w:val="00B07282"/>
    <w:rsid w:val="00B12019"/>
    <w:rsid w:val="00B207A4"/>
    <w:rsid w:val="00B22C92"/>
    <w:rsid w:val="00B2322A"/>
    <w:rsid w:val="00B236CF"/>
    <w:rsid w:val="00B34408"/>
    <w:rsid w:val="00B42D3C"/>
    <w:rsid w:val="00B42DCE"/>
    <w:rsid w:val="00B46A92"/>
    <w:rsid w:val="00B47399"/>
    <w:rsid w:val="00B557DA"/>
    <w:rsid w:val="00B726B9"/>
    <w:rsid w:val="00B77D76"/>
    <w:rsid w:val="00B831C3"/>
    <w:rsid w:val="00B87C24"/>
    <w:rsid w:val="00B87C5F"/>
    <w:rsid w:val="00B911B4"/>
    <w:rsid w:val="00BA0B66"/>
    <w:rsid w:val="00BA67A0"/>
    <w:rsid w:val="00BB2FA5"/>
    <w:rsid w:val="00BB50AA"/>
    <w:rsid w:val="00BC0E35"/>
    <w:rsid w:val="00BC589A"/>
    <w:rsid w:val="00BC6AC2"/>
    <w:rsid w:val="00BD1F3B"/>
    <w:rsid w:val="00BD7BF8"/>
    <w:rsid w:val="00BE050B"/>
    <w:rsid w:val="00BF3EF4"/>
    <w:rsid w:val="00BF7C48"/>
    <w:rsid w:val="00C04F6B"/>
    <w:rsid w:val="00C0774D"/>
    <w:rsid w:val="00C1100D"/>
    <w:rsid w:val="00C1164D"/>
    <w:rsid w:val="00C258EF"/>
    <w:rsid w:val="00C3459B"/>
    <w:rsid w:val="00C35C2C"/>
    <w:rsid w:val="00C4148C"/>
    <w:rsid w:val="00C41F72"/>
    <w:rsid w:val="00C42CA4"/>
    <w:rsid w:val="00C43641"/>
    <w:rsid w:val="00C45698"/>
    <w:rsid w:val="00C47AF5"/>
    <w:rsid w:val="00C52A94"/>
    <w:rsid w:val="00C52EF6"/>
    <w:rsid w:val="00C53CD9"/>
    <w:rsid w:val="00C57A53"/>
    <w:rsid w:val="00C57EB6"/>
    <w:rsid w:val="00C60AD3"/>
    <w:rsid w:val="00C62A03"/>
    <w:rsid w:val="00C7183F"/>
    <w:rsid w:val="00C732BD"/>
    <w:rsid w:val="00C75091"/>
    <w:rsid w:val="00C75746"/>
    <w:rsid w:val="00C76F0B"/>
    <w:rsid w:val="00C81EB2"/>
    <w:rsid w:val="00C874F1"/>
    <w:rsid w:val="00C96CED"/>
    <w:rsid w:val="00CA23BE"/>
    <w:rsid w:val="00CA7526"/>
    <w:rsid w:val="00CB2FE4"/>
    <w:rsid w:val="00CB66B4"/>
    <w:rsid w:val="00CC5D50"/>
    <w:rsid w:val="00CD0B5E"/>
    <w:rsid w:val="00CD1577"/>
    <w:rsid w:val="00CD157C"/>
    <w:rsid w:val="00CD2F04"/>
    <w:rsid w:val="00CD5EDB"/>
    <w:rsid w:val="00CF2A8D"/>
    <w:rsid w:val="00CF5E00"/>
    <w:rsid w:val="00CF6A38"/>
    <w:rsid w:val="00D007C5"/>
    <w:rsid w:val="00D02FD8"/>
    <w:rsid w:val="00D03D6E"/>
    <w:rsid w:val="00D0417A"/>
    <w:rsid w:val="00D071D4"/>
    <w:rsid w:val="00D074CD"/>
    <w:rsid w:val="00D10874"/>
    <w:rsid w:val="00D17AF8"/>
    <w:rsid w:val="00D22E2B"/>
    <w:rsid w:val="00D34DAD"/>
    <w:rsid w:val="00D36382"/>
    <w:rsid w:val="00D370A6"/>
    <w:rsid w:val="00D4412F"/>
    <w:rsid w:val="00D44D27"/>
    <w:rsid w:val="00D4728B"/>
    <w:rsid w:val="00D51089"/>
    <w:rsid w:val="00D51D60"/>
    <w:rsid w:val="00D638A2"/>
    <w:rsid w:val="00D64D19"/>
    <w:rsid w:val="00D75B6A"/>
    <w:rsid w:val="00D83613"/>
    <w:rsid w:val="00D93267"/>
    <w:rsid w:val="00D93A44"/>
    <w:rsid w:val="00DA067D"/>
    <w:rsid w:val="00DA3047"/>
    <w:rsid w:val="00DA4CB5"/>
    <w:rsid w:val="00DA5B82"/>
    <w:rsid w:val="00DB0787"/>
    <w:rsid w:val="00DB2780"/>
    <w:rsid w:val="00DC2AFD"/>
    <w:rsid w:val="00DC3122"/>
    <w:rsid w:val="00DC4503"/>
    <w:rsid w:val="00DC4CB7"/>
    <w:rsid w:val="00DC7B99"/>
    <w:rsid w:val="00DD2BA7"/>
    <w:rsid w:val="00DD493D"/>
    <w:rsid w:val="00DD666A"/>
    <w:rsid w:val="00DD6854"/>
    <w:rsid w:val="00DE13BD"/>
    <w:rsid w:val="00DE1A1D"/>
    <w:rsid w:val="00DE33E6"/>
    <w:rsid w:val="00DE795D"/>
    <w:rsid w:val="00DF43FA"/>
    <w:rsid w:val="00DF600E"/>
    <w:rsid w:val="00E136BE"/>
    <w:rsid w:val="00E21078"/>
    <w:rsid w:val="00E21729"/>
    <w:rsid w:val="00E224B3"/>
    <w:rsid w:val="00E24F94"/>
    <w:rsid w:val="00E26F4D"/>
    <w:rsid w:val="00E271E0"/>
    <w:rsid w:val="00E309E7"/>
    <w:rsid w:val="00E3180D"/>
    <w:rsid w:val="00E34E96"/>
    <w:rsid w:val="00E446ED"/>
    <w:rsid w:val="00E45F7D"/>
    <w:rsid w:val="00E468DE"/>
    <w:rsid w:val="00E522FA"/>
    <w:rsid w:val="00E53820"/>
    <w:rsid w:val="00E5681D"/>
    <w:rsid w:val="00E57FC8"/>
    <w:rsid w:val="00E675EE"/>
    <w:rsid w:val="00E732FF"/>
    <w:rsid w:val="00E817D1"/>
    <w:rsid w:val="00E827ED"/>
    <w:rsid w:val="00E83E5C"/>
    <w:rsid w:val="00E83F80"/>
    <w:rsid w:val="00E87C2D"/>
    <w:rsid w:val="00E87FAC"/>
    <w:rsid w:val="00E921BD"/>
    <w:rsid w:val="00E9404A"/>
    <w:rsid w:val="00E94AE1"/>
    <w:rsid w:val="00EA4D64"/>
    <w:rsid w:val="00EA5058"/>
    <w:rsid w:val="00EA53DA"/>
    <w:rsid w:val="00EB0E64"/>
    <w:rsid w:val="00EB1A67"/>
    <w:rsid w:val="00EB2865"/>
    <w:rsid w:val="00EB37E5"/>
    <w:rsid w:val="00EC2C47"/>
    <w:rsid w:val="00ED189C"/>
    <w:rsid w:val="00ED19AA"/>
    <w:rsid w:val="00ED590B"/>
    <w:rsid w:val="00ED6707"/>
    <w:rsid w:val="00EF2B0F"/>
    <w:rsid w:val="00EF4452"/>
    <w:rsid w:val="00EF5F29"/>
    <w:rsid w:val="00EF7C35"/>
    <w:rsid w:val="00F016F2"/>
    <w:rsid w:val="00F053C7"/>
    <w:rsid w:val="00F0692A"/>
    <w:rsid w:val="00F157CF"/>
    <w:rsid w:val="00F264AC"/>
    <w:rsid w:val="00F27EB3"/>
    <w:rsid w:val="00F31075"/>
    <w:rsid w:val="00F340ED"/>
    <w:rsid w:val="00F3699E"/>
    <w:rsid w:val="00F40EAA"/>
    <w:rsid w:val="00F456E9"/>
    <w:rsid w:val="00F45EC4"/>
    <w:rsid w:val="00F5049B"/>
    <w:rsid w:val="00F517BD"/>
    <w:rsid w:val="00F522FB"/>
    <w:rsid w:val="00F52696"/>
    <w:rsid w:val="00F566D2"/>
    <w:rsid w:val="00F61A9A"/>
    <w:rsid w:val="00F62C78"/>
    <w:rsid w:val="00F62F0C"/>
    <w:rsid w:val="00F64077"/>
    <w:rsid w:val="00F65F74"/>
    <w:rsid w:val="00F73D74"/>
    <w:rsid w:val="00F7646D"/>
    <w:rsid w:val="00F76AD8"/>
    <w:rsid w:val="00F80B63"/>
    <w:rsid w:val="00F81BD5"/>
    <w:rsid w:val="00F83774"/>
    <w:rsid w:val="00F83878"/>
    <w:rsid w:val="00F842BF"/>
    <w:rsid w:val="00F87EA1"/>
    <w:rsid w:val="00F97078"/>
    <w:rsid w:val="00FA0C42"/>
    <w:rsid w:val="00FA2540"/>
    <w:rsid w:val="00FA3125"/>
    <w:rsid w:val="00FA6AAE"/>
    <w:rsid w:val="00FB0895"/>
    <w:rsid w:val="00FB0D0B"/>
    <w:rsid w:val="00FB0DEA"/>
    <w:rsid w:val="00FB5D16"/>
    <w:rsid w:val="00FB6DC5"/>
    <w:rsid w:val="00FC1E30"/>
    <w:rsid w:val="00FC2C85"/>
    <w:rsid w:val="00FC42F8"/>
    <w:rsid w:val="00FC4B6F"/>
    <w:rsid w:val="00FD1D34"/>
    <w:rsid w:val="00FD217B"/>
    <w:rsid w:val="00FE1746"/>
    <w:rsid w:val="00FE2514"/>
    <w:rsid w:val="00FE3043"/>
    <w:rsid w:val="00FE4C90"/>
    <w:rsid w:val="00FE4CFD"/>
    <w:rsid w:val="00FE7114"/>
    <w:rsid w:val="00FF14A8"/>
    <w:rsid w:val="00FF1C3A"/>
    <w:rsid w:val="00FF691F"/>
    <w:rsid w:val="0246EC1C"/>
    <w:rsid w:val="02E7326A"/>
    <w:rsid w:val="040D9B34"/>
    <w:rsid w:val="044953D4"/>
    <w:rsid w:val="0505516D"/>
    <w:rsid w:val="0586FC4A"/>
    <w:rsid w:val="06806E81"/>
    <w:rsid w:val="0754ED5F"/>
    <w:rsid w:val="0841C73A"/>
    <w:rsid w:val="09A785F4"/>
    <w:rsid w:val="09B93C99"/>
    <w:rsid w:val="0CD63BB1"/>
    <w:rsid w:val="0D2E5ED5"/>
    <w:rsid w:val="0E814EAB"/>
    <w:rsid w:val="10598D3A"/>
    <w:rsid w:val="12DDA3AF"/>
    <w:rsid w:val="1325E8A8"/>
    <w:rsid w:val="1386FC51"/>
    <w:rsid w:val="159A88BE"/>
    <w:rsid w:val="17A1870D"/>
    <w:rsid w:val="182E416B"/>
    <w:rsid w:val="184ADAF5"/>
    <w:rsid w:val="196528C1"/>
    <w:rsid w:val="1AEA9745"/>
    <w:rsid w:val="1AF3E591"/>
    <w:rsid w:val="1B057208"/>
    <w:rsid w:val="1CF29A9B"/>
    <w:rsid w:val="1CFB703E"/>
    <w:rsid w:val="1D0744A1"/>
    <w:rsid w:val="1F0DFE14"/>
    <w:rsid w:val="1F835F6F"/>
    <w:rsid w:val="20A6EF97"/>
    <w:rsid w:val="21180F27"/>
    <w:rsid w:val="23768625"/>
    <w:rsid w:val="2418F1F3"/>
    <w:rsid w:val="24635952"/>
    <w:rsid w:val="25F16F73"/>
    <w:rsid w:val="2793B21C"/>
    <w:rsid w:val="2836FFA8"/>
    <w:rsid w:val="289F5A4C"/>
    <w:rsid w:val="295272F8"/>
    <w:rsid w:val="29C0CAE9"/>
    <w:rsid w:val="2C57B350"/>
    <w:rsid w:val="2D2784DA"/>
    <w:rsid w:val="2D77C7D7"/>
    <w:rsid w:val="2E104BE6"/>
    <w:rsid w:val="2FDDBA77"/>
    <w:rsid w:val="30025EC3"/>
    <w:rsid w:val="303F4F06"/>
    <w:rsid w:val="318AC31F"/>
    <w:rsid w:val="345B7022"/>
    <w:rsid w:val="3512C029"/>
    <w:rsid w:val="3722F19C"/>
    <w:rsid w:val="37F8A7EC"/>
    <w:rsid w:val="3811881C"/>
    <w:rsid w:val="383441E8"/>
    <w:rsid w:val="38C326F9"/>
    <w:rsid w:val="3949F841"/>
    <w:rsid w:val="3ACAB1A6"/>
    <w:rsid w:val="3B1E2A41"/>
    <w:rsid w:val="3B62B1AF"/>
    <w:rsid w:val="3DEC3889"/>
    <w:rsid w:val="3F226574"/>
    <w:rsid w:val="3FC101C6"/>
    <w:rsid w:val="40582120"/>
    <w:rsid w:val="4107B978"/>
    <w:rsid w:val="432F8229"/>
    <w:rsid w:val="44041433"/>
    <w:rsid w:val="45DD5E37"/>
    <w:rsid w:val="4716C8FA"/>
    <w:rsid w:val="473A240F"/>
    <w:rsid w:val="4914FEF9"/>
    <w:rsid w:val="4980F506"/>
    <w:rsid w:val="49BC67B5"/>
    <w:rsid w:val="4A99FF69"/>
    <w:rsid w:val="4F82BD02"/>
    <w:rsid w:val="514DA341"/>
    <w:rsid w:val="52587F1F"/>
    <w:rsid w:val="5410B6E0"/>
    <w:rsid w:val="5476A7AD"/>
    <w:rsid w:val="547956D6"/>
    <w:rsid w:val="54DF419E"/>
    <w:rsid w:val="54F0DCA3"/>
    <w:rsid w:val="56466C3E"/>
    <w:rsid w:val="568C70CF"/>
    <w:rsid w:val="579414EA"/>
    <w:rsid w:val="57A9175B"/>
    <w:rsid w:val="57F36C6E"/>
    <w:rsid w:val="57F7C5B6"/>
    <w:rsid w:val="59E8D32C"/>
    <w:rsid w:val="5DB94B8C"/>
    <w:rsid w:val="5E04AF71"/>
    <w:rsid w:val="61ADEA95"/>
    <w:rsid w:val="6310A209"/>
    <w:rsid w:val="6372FD50"/>
    <w:rsid w:val="64215697"/>
    <w:rsid w:val="65D8291F"/>
    <w:rsid w:val="666C3909"/>
    <w:rsid w:val="66E51D74"/>
    <w:rsid w:val="679693C1"/>
    <w:rsid w:val="67A3F5D1"/>
    <w:rsid w:val="67F87EE6"/>
    <w:rsid w:val="68C207C1"/>
    <w:rsid w:val="6A2C3638"/>
    <w:rsid w:val="6A559B11"/>
    <w:rsid w:val="6B996478"/>
    <w:rsid w:val="6BA988AC"/>
    <w:rsid w:val="6DA23F7C"/>
    <w:rsid w:val="6E121CEB"/>
    <w:rsid w:val="6F793AB0"/>
    <w:rsid w:val="703E339A"/>
    <w:rsid w:val="70910DB9"/>
    <w:rsid w:val="70B9307F"/>
    <w:rsid w:val="71F9D9EB"/>
    <w:rsid w:val="72AFDB88"/>
    <w:rsid w:val="73621E06"/>
    <w:rsid w:val="747A3FEC"/>
    <w:rsid w:val="75064F23"/>
    <w:rsid w:val="754FB15F"/>
    <w:rsid w:val="77412FA5"/>
    <w:rsid w:val="774448B0"/>
    <w:rsid w:val="7A232282"/>
    <w:rsid w:val="7C98D18F"/>
    <w:rsid w:val="7DA76EC9"/>
    <w:rsid w:val="7E3148A5"/>
    <w:rsid w:val="7E863744"/>
    <w:rsid w:val="7EB19D3B"/>
    <w:rsid w:val="7EF693A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E96585"/>
  <w15:chartTrackingRefBased/>
  <w15:docId w15:val="{129E39FD-C97A-42B5-94C7-543F1FDAB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4689"/>
    <w:rPr>
      <w:kern w:val="0"/>
      <w14:ligatures w14:val="none"/>
    </w:rPr>
  </w:style>
  <w:style w:type="paragraph" w:styleId="Heading1">
    <w:name w:val="heading 1"/>
    <w:basedOn w:val="Normal"/>
    <w:next w:val="Normal"/>
    <w:link w:val="Heading1Char"/>
    <w:uiPriority w:val="9"/>
    <w:qFormat/>
    <w:rsid w:val="00CD157C"/>
    <w:pPr>
      <w:keepNext/>
      <w:keepLines/>
      <w:numPr>
        <w:numId w:val="3"/>
      </w:numPr>
      <w:spacing w:before="240" w:after="0"/>
      <w:outlineLvl w:val="0"/>
    </w:pPr>
    <w:rPr>
      <w:rFonts w:ascii="Calibri" w:eastAsiaTheme="majorEastAsia" w:hAnsi="Calibri" w:cstheme="majorBidi"/>
      <w:b/>
      <w:sz w:val="40"/>
      <w:szCs w:val="32"/>
    </w:rPr>
  </w:style>
  <w:style w:type="paragraph" w:styleId="Heading2">
    <w:name w:val="heading 2"/>
    <w:basedOn w:val="Normal"/>
    <w:next w:val="Normal"/>
    <w:link w:val="Heading2Char"/>
    <w:uiPriority w:val="9"/>
    <w:unhideWhenUsed/>
    <w:qFormat/>
    <w:rsid w:val="00CD157C"/>
    <w:pPr>
      <w:keepNext/>
      <w:keepLines/>
      <w:numPr>
        <w:ilvl w:val="1"/>
        <w:numId w:val="3"/>
      </w:numPr>
      <w:spacing w:before="40" w:after="0"/>
      <w:outlineLvl w:val="1"/>
    </w:pPr>
    <w:rPr>
      <w:rFonts w:ascii="Calibri" w:eastAsiaTheme="majorEastAsia" w:hAnsi="Calibri" w:cstheme="majorBidi"/>
      <w:b/>
      <w:color w:val="000000" w:themeColor="text1"/>
      <w:sz w:val="32"/>
      <w:szCs w:val="26"/>
    </w:rPr>
  </w:style>
  <w:style w:type="paragraph" w:styleId="Heading3">
    <w:name w:val="heading 3"/>
    <w:basedOn w:val="Normal"/>
    <w:next w:val="Normal"/>
    <w:link w:val="Heading3Char"/>
    <w:uiPriority w:val="9"/>
    <w:unhideWhenUsed/>
    <w:qFormat/>
    <w:rsid w:val="0002523C"/>
    <w:pPr>
      <w:keepNext/>
      <w:keepLines/>
      <w:numPr>
        <w:ilvl w:val="2"/>
        <w:numId w:val="3"/>
      </w:numPr>
      <w:spacing w:before="40" w:after="0"/>
      <w:outlineLvl w:val="2"/>
    </w:pPr>
    <w:rPr>
      <w:rFonts w:ascii="Calibri" w:eastAsiaTheme="majorEastAsia" w:hAnsi="Calibri" w:cstheme="majorBidi"/>
      <w:b/>
      <w:color w:val="000000" w:themeColor="text1"/>
      <w:sz w:val="28"/>
      <w:szCs w:val="24"/>
    </w:rPr>
  </w:style>
  <w:style w:type="paragraph" w:styleId="Heading4">
    <w:name w:val="heading 4"/>
    <w:basedOn w:val="Normal"/>
    <w:next w:val="Normal"/>
    <w:link w:val="Heading4Char"/>
    <w:uiPriority w:val="9"/>
    <w:unhideWhenUsed/>
    <w:qFormat/>
    <w:rsid w:val="0002523C"/>
    <w:pPr>
      <w:keepNext/>
      <w:keepLines/>
      <w:numPr>
        <w:ilvl w:val="3"/>
        <w:numId w:val="3"/>
      </w:numPr>
      <w:spacing w:before="40" w:after="0"/>
      <w:outlineLvl w:val="3"/>
    </w:pPr>
    <w:rPr>
      <w:rFonts w:ascii="Calibri" w:eastAsiaTheme="majorEastAsia" w:hAnsi="Calibri" w:cstheme="majorBidi"/>
      <w:i/>
      <w:iCs/>
      <w:color w:val="000000" w:themeColor="text1"/>
    </w:rPr>
  </w:style>
  <w:style w:type="paragraph" w:styleId="Heading5">
    <w:name w:val="heading 5"/>
    <w:basedOn w:val="Normal"/>
    <w:next w:val="Normal"/>
    <w:link w:val="Heading5Char"/>
    <w:uiPriority w:val="9"/>
    <w:unhideWhenUsed/>
    <w:qFormat/>
    <w:rsid w:val="00754689"/>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54689"/>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54689"/>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54689"/>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54689"/>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157C"/>
    <w:rPr>
      <w:rFonts w:ascii="Calibri" w:eastAsiaTheme="majorEastAsia" w:hAnsi="Calibri" w:cstheme="majorBidi"/>
      <w:b/>
      <w:kern w:val="0"/>
      <w:sz w:val="40"/>
      <w:szCs w:val="32"/>
      <w14:ligatures w14:val="none"/>
    </w:rPr>
  </w:style>
  <w:style w:type="character" w:customStyle="1" w:styleId="Heading2Char">
    <w:name w:val="Heading 2 Char"/>
    <w:basedOn w:val="DefaultParagraphFont"/>
    <w:link w:val="Heading2"/>
    <w:uiPriority w:val="9"/>
    <w:rsid w:val="00CD157C"/>
    <w:rPr>
      <w:rFonts w:ascii="Calibri" w:eastAsiaTheme="majorEastAsia" w:hAnsi="Calibri" w:cstheme="majorBidi"/>
      <w:b/>
      <w:color w:val="000000" w:themeColor="text1"/>
      <w:kern w:val="0"/>
      <w:sz w:val="32"/>
      <w:szCs w:val="26"/>
      <w14:ligatures w14:val="none"/>
    </w:rPr>
  </w:style>
  <w:style w:type="character" w:customStyle="1" w:styleId="Heading3Char">
    <w:name w:val="Heading 3 Char"/>
    <w:basedOn w:val="DefaultParagraphFont"/>
    <w:link w:val="Heading3"/>
    <w:uiPriority w:val="9"/>
    <w:rsid w:val="0002523C"/>
    <w:rPr>
      <w:rFonts w:ascii="Calibri" w:eastAsiaTheme="majorEastAsia" w:hAnsi="Calibri" w:cstheme="majorBidi"/>
      <w:b/>
      <w:color w:val="000000" w:themeColor="text1"/>
      <w:kern w:val="0"/>
      <w:sz w:val="28"/>
      <w:szCs w:val="24"/>
      <w14:ligatures w14:val="none"/>
    </w:rPr>
  </w:style>
  <w:style w:type="character" w:customStyle="1" w:styleId="Heading4Char">
    <w:name w:val="Heading 4 Char"/>
    <w:basedOn w:val="DefaultParagraphFont"/>
    <w:link w:val="Heading4"/>
    <w:uiPriority w:val="9"/>
    <w:rsid w:val="0002523C"/>
    <w:rPr>
      <w:rFonts w:ascii="Calibri" w:eastAsiaTheme="majorEastAsia" w:hAnsi="Calibri" w:cstheme="majorBidi"/>
      <w:i/>
      <w:iCs/>
      <w:color w:val="000000" w:themeColor="text1"/>
      <w:kern w:val="0"/>
      <w14:ligatures w14:val="none"/>
    </w:rPr>
  </w:style>
  <w:style w:type="character" w:customStyle="1" w:styleId="Heading5Char">
    <w:name w:val="Heading 5 Char"/>
    <w:basedOn w:val="DefaultParagraphFont"/>
    <w:link w:val="Heading5"/>
    <w:uiPriority w:val="9"/>
    <w:rsid w:val="00754689"/>
    <w:rPr>
      <w:rFonts w:asciiTheme="majorHAnsi" w:eastAsiaTheme="majorEastAsia" w:hAnsiTheme="majorHAnsi" w:cstheme="majorBidi"/>
      <w:color w:val="2F5496" w:themeColor="accent1" w:themeShade="BF"/>
      <w:kern w:val="0"/>
      <w14:ligatures w14:val="none"/>
    </w:rPr>
  </w:style>
  <w:style w:type="character" w:customStyle="1" w:styleId="Heading6Char">
    <w:name w:val="Heading 6 Char"/>
    <w:basedOn w:val="DefaultParagraphFont"/>
    <w:link w:val="Heading6"/>
    <w:uiPriority w:val="9"/>
    <w:semiHidden/>
    <w:rsid w:val="00754689"/>
    <w:rPr>
      <w:rFonts w:asciiTheme="majorHAnsi" w:eastAsiaTheme="majorEastAsia" w:hAnsiTheme="majorHAnsi" w:cstheme="majorBidi"/>
      <w:color w:val="1F3763" w:themeColor="accent1" w:themeShade="7F"/>
      <w:kern w:val="0"/>
      <w14:ligatures w14:val="none"/>
    </w:rPr>
  </w:style>
  <w:style w:type="character" w:customStyle="1" w:styleId="Heading7Char">
    <w:name w:val="Heading 7 Char"/>
    <w:basedOn w:val="DefaultParagraphFont"/>
    <w:link w:val="Heading7"/>
    <w:uiPriority w:val="9"/>
    <w:semiHidden/>
    <w:rsid w:val="00754689"/>
    <w:rPr>
      <w:rFonts w:asciiTheme="majorHAnsi" w:eastAsiaTheme="majorEastAsia" w:hAnsiTheme="majorHAnsi" w:cstheme="majorBidi"/>
      <w:i/>
      <w:iCs/>
      <w:color w:val="1F3763" w:themeColor="accent1" w:themeShade="7F"/>
      <w:kern w:val="0"/>
      <w14:ligatures w14:val="none"/>
    </w:rPr>
  </w:style>
  <w:style w:type="character" w:customStyle="1" w:styleId="Heading8Char">
    <w:name w:val="Heading 8 Char"/>
    <w:basedOn w:val="DefaultParagraphFont"/>
    <w:link w:val="Heading8"/>
    <w:uiPriority w:val="9"/>
    <w:semiHidden/>
    <w:rsid w:val="00754689"/>
    <w:rPr>
      <w:rFonts w:asciiTheme="majorHAnsi" w:eastAsiaTheme="majorEastAsia" w:hAnsiTheme="majorHAnsi" w:cstheme="majorBidi"/>
      <w:color w:val="272727" w:themeColor="text1" w:themeTint="D8"/>
      <w:kern w:val="0"/>
      <w:sz w:val="21"/>
      <w:szCs w:val="21"/>
      <w14:ligatures w14:val="none"/>
    </w:rPr>
  </w:style>
  <w:style w:type="character" w:customStyle="1" w:styleId="Heading9Char">
    <w:name w:val="Heading 9 Char"/>
    <w:basedOn w:val="DefaultParagraphFont"/>
    <w:link w:val="Heading9"/>
    <w:uiPriority w:val="9"/>
    <w:semiHidden/>
    <w:rsid w:val="00754689"/>
    <w:rPr>
      <w:rFonts w:asciiTheme="majorHAnsi" w:eastAsiaTheme="majorEastAsia" w:hAnsiTheme="majorHAnsi" w:cstheme="majorBidi"/>
      <w:i/>
      <w:iCs/>
      <w:color w:val="272727" w:themeColor="text1" w:themeTint="D8"/>
      <w:kern w:val="0"/>
      <w:sz w:val="21"/>
      <w:szCs w:val="21"/>
      <w14:ligatures w14:val="none"/>
    </w:rPr>
  </w:style>
  <w:style w:type="paragraph" w:styleId="ListParagraph">
    <w:name w:val="List Paragraph"/>
    <w:basedOn w:val="Normal"/>
    <w:uiPriority w:val="34"/>
    <w:qFormat/>
    <w:rsid w:val="00754689"/>
    <w:pPr>
      <w:ind w:left="720"/>
      <w:contextualSpacing/>
    </w:pPr>
  </w:style>
  <w:style w:type="character" w:styleId="Hyperlink">
    <w:name w:val="Hyperlink"/>
    <w:basedOn w:val="DefaultParagraphFont"/>
    <w:uiPriority w:val="99"/>
    <w:unhideWhenUsed/>
    <w:rsid w:val="00754689"/>
    <w:rPr>
      <w:color w:val="0563C1" w:themeColor="hyperlink"/>
      <w:u w:val="single"/>
    </w:rPr>
  </w:style>
  <w:style w:type="table" w:styleId="TableGrid">
    <w:name w:val="Table Grid"/>
    <w:basedOn w:val="TableNormal"/>
    <w:uiPriority w:val="39"/>
    <w:rsid w:val="00754689"/>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5468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54689"/>
    <w:rPr>
      <w:b/>
      <w:bCs/>
    </w:rPr>
  </w:style>
  <w:style w:type="character" w:styleId="HTMLCode">
    <w:name w:val="HTML Code"/>
    <w:basedOn w:val="DefaultParagraphFont"/>
    <w:uiPriority w:val="99"/>
    <w:semiHidden/>
    <w:unhideWhenUsed/>
    <w:rsid w:val="00754689"/>
    <w:rPr>
      <w:rFonts w:ascii="Courier New" w:eastAsia="Times New Roman" w:hAnsi="Courier New" w:cs="Courier New"/>
      <w:sz w:val="20"/>
      <w:szCs w:val="20"/>
    </w:rPr>
  </w:style>
  <w:style w:type="paragraph" w:styleId="TOCHeading">
    <w:name w:val="TOC Heading"/>
    <w:basedOn w:val="Heading1"/>
    <w:next w:val="Normal"/>
    <w:uiPriority w:val="39"/>
    <w:unhideWhenUsed/>
    <w:qFormat/>
    <w:rsid w:val="00754689"/>
    <w:pPr>
      <w:outlineLvl w:val="9"/>
    </w:pPr>
  </w:style>
  <w:style w:type="paragraph" w:styleId="TOC1">
    <w:name w:val="toc 1"/>
    <w:basedOn w:val="Normal"/>
    <w:next w:val="Normal"/>
    <w:autoRedefine/>
    <w:uiPriority w:val="39"/>
    <w:unhideWhenUsed/>
    <w:rsid w:val="004A1C41"/>
    <w:pPr>
      <w:tabs>
        <w:tab w:val="left" w:pos="440"/>
        <w:tab w:val="right" w:leader="dot" w:pos="9350"/>
      </w:tabs>
      <w:spacing w:after="100" w:line="240" w:lineRule="auto"/>
    </w:pPr>
  </w:style>
  <w:style w:type="paragraph" w:styleId="TOC2">
    <w:name w:val="toc 2"/>
    <w:basedOn w:val="Normal"/>
    <w:next w:val="Normal"/>
    <w:autoRedefine/>
    <w:uiPriority w:val="39"/>
    <w:unhideWhenUsed/>
    <w:rsid w:val="00754689"/>
    <w:pPr>
      <w:spacing w:after="100"/>
      <w:ind w:left="220"/>
    </w:pPr>
  </w:style>
  <w:style w:type="paragraph" w:styleId="TOC3">
    <w:name w:val="toc 3"/>
    <w:basedOn w:val="Normal"/>
    <w:next w:val="Normal"/>
    <w:autoRedefine/>
    <w:uiPriority w:val="39"/>
    <w:unhideWhenUsed/>
    <w:rsid w:val="004A1C41"/>
    <w:pPr>
      <w:tabs>
        <w:tab w:val="left" w:pos="1200"/>
        <w:tab w:val="right" w:leader="dot" w:pos="9350"/>
      </w:tabs>
      <w:spacing w:after="0" w:line="240" w:lineRule="auto"/>
      <w:ind w:left="446"/>
    </w:pPr>
  </w:style>
  <w:style w:type="character" w:styleId="UnresolvedMention">
    <w:name w:val="Unresolved Mention"/>
    <w:basedOn w:val="DefaultParagraphFont"/>
    <w:uiPriority w:val="99"/>
    <w:semiHidden/>
    <w:unhideWhenUsed/>
    <w:rsid w:val="00F64077"/>
    <w:rPr>
      <w:color w:val="605E5C"/>
      <w:shd w:val="clear" w:color="auto" w:fill="E1DFDD"/>
    </w:rPr>
  </w:style>
  <w:style w:type="paragraph" w:styleId="Caption">
    <w:name w:val="caption"/>
    <w:basedOn w:val="Normal"/>
    <w:next w:val="Normal"/>
    <w:uiPriority w:val="35"/>
    <w:unhideWhenUsed/>
    <w:qFormat/>
    <w:rsid w:val="009929BA"/>
    <w:pPr>
      <w:spacing w:after="200" w:line="240" w:lineRule="auto"/>
    </w:pPr>
    <w:rPr>
      <w:i/>
      <w:iCs/>
      <w:color w:val="44546A" w:themeColor="text2"/>
      <w:sz w:val="18"/>
      <w:szCs w:val="1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kern w:val="0"/>
      <w:sz w:val="20"/>
      <w:szCs w:val="20"/>
      <w14:ligatures w14:val="none"/>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1F31AF"/>
    <w:pPr>
      <w:spacing w:after="0" w:line="240" w:lineRule="auto"/>
    </w:pPr>
    <w:rPr>
      <w:kern w:val="0"/>
      <w14:ligatures w14:val="none"/>
    </w:rPr>
  </w:style>
  <w:style w:type="paragraph" w:styleId="FootnoteText">
    <w:name w:val="footnote text"/>
    <w:basedOn w:val="Normal"/>
    <w:link w:val="FootnoteTextChar"/>
    <w:uiPriority w:val="99"/>
    <w:semiHidden/>
    <w:unhideWhenUsed/>
    <w:rsid w:val="00E94A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94AE1"/>
    <w:rPr>
      <w:kern w:val="0"/>
      <w:sz w:val="20"/>
      <w:szCs w:val="20"/>
      <w14:ligatures w14:val="none"/>
    </w:rPr>
  </w:style>
  <w:style w:type="character" w:styleId="FootnoteReference">
    <w:name w:val="footnote reference"/>
    <w:basedOn w:val="DefaultParagraphFont"/>
    <w:uiPriority w:val="99"/>
    <w:semiHidden/>
    <w:unhideWhenUsed/>
    <w:rsid w:val="00E94AE1"/>
    <w:rPr>
      <w:vertAlign w:val="superscript"/>
    </w:rPr>
  </w:style>
  <w:style w:type="paragraph" w:styleId="Bibliography">
    <w:name w:val="Bibliography"/>
    <w:basedOn w:val="Normal"/>
    <w:next w:val="Normal"/>
    <w:uiPriority w:val="37"/>
    <w:unhideWhenUsed/>
    <w:rsid w:val="00582D95"/>
    <w:pPr>
      <w:spacing w:after="0" w:line="240" w:lineRule="auto"/>
      <w:ind w:left="720" w:hanging="720"/>
    </w:pPr>
  </w:style>
  <w:style w:type="paragraph" w:styleId="Header">
    <w:name w:val="header"/>
    <w:basedOn w:val="Normal"/>
    <w:link w:val="HeaderChar"/>
    <w:uiPriority w:val="99"/>
    <w:semiHidden/>
    <w:unhideWhenUsed/>
    <w:rsid w:val="00F264A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F264AC"/>
    <w:rPr>
      <w:kern w:val="0"/>
      <w14:ligatures w14:val="none"/>
    </w:rPr>
  </w:style>
  <w:style w:type="paragraph" w:styleId="Footer">
    <w:name w:val="footer"/>
    <w:basedOn w:val="Normal"/>
    <w:link w:val="FooterChar"/>
    <w:uiPriority w:val="99"/>
    <w:semiHidden/>
    <w:unhideWhenUsed/>
    <w:rsid w:val="00F264AC"/>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264AC"/>
    <w:rPr>
      <w:kern w:val="0"/>
      <w14:ligatures w14:val="none"/>
    </w:rPr>
  </w:style>
  <w:style w:type="character" w:styleId="FollowedHyperlink">
    <w:name w:val="FollowedHyperlink"/>
    <w:basedOn w:val="DefaultParagraphFont"/>
    <w:uiPriority w:val="99"/>
    <w:semiHidden/>
    <w:unhideWhenUsed/>
    <w:rsid w:val="00995924"/>
    <w:rPr>
      <w:color w:val="954F72" w:themeColor="followedHyperlink"/>
      <w:u w:val="single"/>
    </w:rPr>
  </w:style>
  <w:style w:type="paragraph" w:customStyle="1" w:styleId="xmsonormal">
    <w:name w:val="x_msonormal"/>
    <w:basedOn w:val="Normal"/>
    <w:rsid w:val="00B557D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ode">
    <w:name w:val="Code"/>
    <w:basedOn w:val="Normal"/>
    <w:link w:val="CodeChar"/>
    <w:qFormat/>
    <w:rsid w:val="00246611"/>
    <w:pPr>
      <w:pBdr>
        <w:top w:val="single" w:sz="4" w:space="1" w:color="auto"/>
        <w:left w:val="single" w:sz="4" w:space="4" w:color="auto"/>
        <w:bottom w:val="single" w:sz="4" w:space="1" w:color="auto"/>
        <w:right w:val="single" w:sz="4" w:space="4" w:color="auto"/>
      </w:pBdr>
      <w:shd w:val="clear" w:color="auto" w:fill="D9D9D9" w:themeFill="background1" w:themeFillShade="D9"/>
      <w:spacing w:after="0" w:line="240" w:lineRule="auto"/>
    </w:pPr>
    <w:rPr>
      <w:rFonts w:ascii="Courier New" w:hAnsi="Courier New"/>
      <w:iCs/>
      <w:noProof/>
      <w:sz w:val="18"/>
    </w:rPr>
  </w:style>
  <w:style w:type="character" w:customStyle="1" w:styleId="CodeChar">
    <w:name w:val="Code Char"/>
    <w:basedOn w:val="DefaultParagraphFont"/>
    <w:link w:val="Code"/>
    <w:rsid w:val="00246611"/>
    <w:rPr>
      <w:rFonts w:ascii="Courier New" w:hAnsi="Courier New"/>
      <w:iCs/>
      <w:noProof/>
      <w:kern w:val="0"/>
      <w:sz w:val="18"/>
      <w:shd w:val="clear" w:color="auto" w:fill="D9D9D9" w:themeFill="background1" w:themeFillShade="D9"/>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004218">
      <w:bodyDiv w:val="1"/>
      <w:marLeft w:val="0"/>
      <w:marRight w:val="0"/>
      <w:marTop w:val="0"/>
      <w:marBottom w:val="0"/>
      <w:divBdr>
        <w:top w:val="none" w:sz="0" w:space="0" w:color="auto"/>
        <w:left w:val="none" w:sz="0" w:space="0" w:color="auto"/>
        <w:bottom w:val="none" w:sz="0" w:space="0" w:color="auto"/>
        <w:right w:val="none" w:sz="0" w:space="0" w:color="auto"/>
      </w:divBdr>
    </w:div>
    <w:div w:id="106126880">
      <w:bodyDiv w:val="1"/>
      <w:marLeft w:val="0"/>
      <w:marRight w:val="0"/>
      <w:marTop w:val="0"/>
      <w:marBottom w:val="0"/>
      <w:divBdr>
        <w:top w:val="none" w:sz="0" w:space="0" w:color="auto"/>
        <w:left w:val="none" w:sz="0" w:space="0" w:color="auto"/>
        <w:bottom w:val="none" w:sz="0" w:space="0" w:color="auto"/>
        <w:right w:val="none" w:sz="0" w:space="0" w:color="auto"/>
      </w:divBdr>
    </w:div>
    <w:div w:id="293489799">
      <w:bodyDiv w:val="1"/>
      <w:marLeft w:val="0"/>
      <w:marRight w:val="0"/>
      <w:marTop w:val="0"/>
      <w:marBottom w:val="0"/>
      <w:divBdr>
        <w:top w:val="none" w:sz="0" w:space="0" w:color="auto"/>
        <w:left w:val="none" w:sz="0" w:space="0" w:color="auto"/>
        <w:bottom w:val="none" w:sz="0" w:space="0" w:color="auto"/>
        <w:right w:val="none" w:sz="0" w:space="0" w:color="auto"/>
      </w:divBdr>
      <w:divsChild>
        <w:div w:id="1555045615">
          <w:marLeft w:val="0"/>
          <w:marRight w:val="0"/>
          <w:marTop w:val="0"/>
          <w:marBottom w:val="0"/>
          <w:divBdr>
            <w:top w:val="none" w:sz="0" w:space="0" w:color="auto"/>
            <w:left w:val="none" w:sz="0" w:space="0" w:color="auto"/>
            <w:bottom w:val="none" w:sz="0" w:space="0" w:color="auto"/>
            <w:right w:val="none" w:sz="0" w:space="0" w:color="auto"/>
          </w:divBdr>
          <w:divsChild>
            <w:div w:id="149417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3858980">
      <w:bodyDiv w:val="1"/>
      <w:marLeft w:val="0"/>
      <w:marRight w:val="0"/>
      <w:marTop w:val="0"/>
      <w:marBottom w:val="0"/>
      <w:divBdr>
        <w:top w:val="none" w:sz="0" w:space="0" w:color="auto"/>
        <w:left w:val="none" w:sz="0" w:space="0" w:color="auto"/>
        <w:bottom w:val="none" w:sz="0" w:space="0" w:color="auto"/>
        <w:right w:val="none" w:sz="0" w:space="0" w:color="auto"/>
      </w:divBdr>
    </w:div>
    <w:div w:id="635306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schorschinho/LCModel" TargetMode="External"/><Relationship Id="rId21" Type="http://schemas.openxmlformats.org/officeDocument/2006/relationships/hyperlink" Target="https://www.mathworks.com/matlabcentral/fileexchange/66235-widgets-toolbox-compatibility-support" TargetMode="External"/><Relationship Id="rId42" Type="http://schemas.openxmlformats.org/officeDocument/2006/relationships/oleObject" Target="embeddings/oleObject7.bin"/><Relationship Id="rId47" Type="http://schemas.openxmlformats.org/officeDocument/2006/relationships/image" Target="media/image14.emf"/><Relationship Id="rId63" Type="http://schemas.openxmlformats.org/officeDocument/2006/relationships/image" Target="media/image22.emf"/><Relationship Id="rId68" Type="http://schemas.openxmlformats.org/officeDocument/2006/relationships/image" Target="media/image24.emf"/><Relationship Id="rId84" Type="http://schemas.openxmlformats.org/officeDocument/2006/relationships/image" Target="media/image30.png"/><Relationship Id="rId89" Type="http://schemas.openxmlformats.org/officeDocument/2006/relationships/hyperlink" Target="mailto:aplin@bwh.harvard.edu" TargetMode="External"/><Relationship Id="rId16" Type="http://schemas.openxmlformats.org/officeDocument/2006/relationships/hyperlink" Target="https://github.com/schorschinho/osprey/releases" TargetMode="External"/><Relationship Id="rId11" Type="http://schemas.openxmlformats.org/officeDocument/2006/relationships/hyperlink" Target="mailto:bbartnik@llu.edu" TargetMode="External"/><Relationship Id="rId32" Type="http://schemas.openxmlformats.org/officeDocument/2006/relationships/oleObject" Target="embeddings/oleObject3.bin"/><Relationship Id="rId37" Type="http://schemas.openxmlformats.org/officeDocument/2006/relationships/image" Target="media/image9.emf"/><Relationship Id="rId53" Type="http://schemas.openxmlformats.org/officeDocument/2006/relationships/image" Target="media/image17.emf"/><Relationship Id="rId58" Type="http://schemas.openxmlformats.org/officeDocument/2006/relationships/oleObject" Target="embeddings/oleObject15.bin"/><Relationship Id="rId74" Type="http://schemas.openxmlformats.org/officeDocument/2006/relationships/oleObject" Target="embeddings/oleObject22.bin"/><Relationship Id="rId79" Type="http://schemas.openxmlformats.org/officeDocument/2006/relationships/hyperlink" Target="https://github.com/rordenlab/dcm2niix" TargetMode="External"/><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hyperlink" Target="mailto:goeltzs1@jh.edu" TargetMode="External"/><Relationship Id="rId22" Type="http://schemas.openxmlformats.org/officeDocument/2006/relationships/image" Target="media/image3.emf"/><Relationship Id="rId27" Type="http://schemas.openxmlformats.org/officeDocument/2006/relationships/hyperlink" Target="https://github.com/schorschinho/LCModel" TargetMode="External"/><Relationship Id="rId30" Type="http://schemas.openxmlformats.org/officeDocument/2006/relationships/oleObject" Target="embeddings/oleObject2.bin"/><Relationship Id="rId35" Type="http://schemas.openxmlformats.org/officeDocument/2006/relationships/image" Target="media/image8.emf"/><Relationship Id="rId43" Type="http://schemas.openxmlformats.org/officeDocument/2006/relationships/image" Target="media/image12.emf"/><Relationship Id="rId48" Type="http://schemas.openxmlformats.org/officeDocument/2006/relationships/oleObject" Target="embeddings/oleObject10.bin"/><Relationship Id="rId56" Type="http://schemas.openxmlformats.org/officeDocument/2006/relationships/oleObject" Target="embeddings/oleObject14.bin"/><Relationship Id="rId64" Type="http://schemas.openxmlformats.org/officeDocument/2006/relationships/oleObject" Target="embeddings/oleObject18.bin"/><Relationship Id="rId69" Type="http://schemas.openxmlformats.org/officeDocument/2006/relationships/oleObject" Target="embeddings/oleObject20.bin"/><Relationship Id="rId77" Type="http://schemas.openxmlformats.org/officeDocument/2006/relationships/image" Target="media/image28.emf"/><Relationship Id="rId8" Type="http://schemas.openxmlformats.org/officeDocument/2006/relationships/image" Target="media/image1.png"/><Relationship Id="rId51" Type="http://schemas.openxmlformats.org/officeDocument/2006/relationships/image" Target="media/image16.emf"/><Relationship Id="rId72" Type="http://schemas.openxmlformats.org/officeDocument/2006/relationships/oleObject" Target="embeddings/oleObject21.bin"/><Relationship Id="rId80" Type="http://schemas.openxmlformats.org/officeDocument/2006/relationships/image" Target="media/image29.emf"/><Relationship Id="rId85"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mailto:ashley.harris2@ucalgary.ca" TargetMode="External"/><Relationship Id="rId17" Type="http://schemas.openxmlformats.org/officeDocument/2006/relationships/hyperlink" Target="http://www.fil.ion.ucl.ac.uk/spm/software/spm12/" TargetMode="External"/><Relationship Id="rId25" Type="http://schemas.openxmlformats.org/officeDocument/2006/relationships/image" Target="media/image5.png"/><Relationship Id="rId33" Type="http://schemas.openxmlformats.org/officeDocument/2006/relationships/hyperlink" Target="https://bids-specification.readthedocs.io/en/bep022/common-principles.html" TargetMode="External"/><Relationship Id="rId38" Type="http://schemas.openxmlformats.org/officeDocument/2006/relationships/oleObject" Target="embeddings/oleObject5.bin"/><Relationship Id="rId46" Type="http://schemas.openxmlformats.org/officeDocument/2006/relationships/oleObject" Target="embeddings/oleObject9.bin"/><Relationship Id="rId59" Type="http://schemas.openxmlformats.org/officeDocument/2006/relationships/image" Target="media/image20.emf"/><Relationship Id="rId67" Type="http://schemas.openxmlformats.org/officeDocument/2006/relationships/hyperlink" Target="https://bids-specification.readthedocs.io/en/bep022/appendices/entities.html" TargetMode="External"/><Relationship Id="rId20" Type="http://schemas.openxmlformats.org/officeDocument/2006/relationships/hyperlink" Target="https://www.mathworks.com/matlabcentral/fileexchange/66235-widgets-toolbox" TargetMode="External"/><Relationship Id="rId41" Type="http://schemas.openxmlformats.org/officeDocument/2006/relationships/image" Target="media/image11.emf"/><Relationship Id="rId54" Type="http://schemas.openxmlformats.org/officeDocument/2006/relationships/oleObject" Target="embeddings/oleObject13.bin"/><Relationship Id="rId62" Type="http://schemas.openxmlformats.org/officeDocument/2006/relationships/oleObject" Target="embeddings/oleObject17.bin"/><Relationship Id="rId70" Type="http://schemas.openxmlformats.org/officeDocument/2006/relationships/hyperlink" Target="https://bids-specification.readthedocs.io/en/bep022/modality-specific-files/magnetic-resonance-spectroscopy.html" TargetMode="External"/><Relationship Id="rId75" Type="http://schemas.openxmlformats.org/officeDocument/2006/relationships/image" Target="media/image27.emf"/><Relationship Id="rId83" Type="http://schemas.openxmlformats.org/officeDocument/2006/relationships/hyperlink" Target="mailto:aplin@bwh.harvard.edu" TargetMode="External"/><Relationship Id="rId88" Type="http://schemas.openxmlformats.org/officeDocument/2006/relationships/image" Target="media/image34.pn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support.apple.com/guide/mac-help/get-system-information-about-your-mac-syspr35536/mac" TargetMode="External"/><Relationship Id="rId23" Type="http://schemas.openxmlformats.org/officeDocument/2006/relationships/oleObject" Target="embeddings/oleObject1.bin"/><Relationship Id="rId28" Type="http://schemas.openxmlformats.org/officeDocument/2006/relationships/hyperlink" Target="https://github.com/bids-standard/bids-starter-kit/wiki/The-BIDS-folder-hierarchy" TargetMode="External"/><Relationship Id="rId36" Type="http://schemas.openxmlformats.org/officeDocument/2006/relationships/oleObject" Target="embeddings/oleObject4.bin"/><Relationship Id="rId49" Type="http://schemas.openxmlformats.org/officeDocument/2006/relationships/image" Target="media/image15.emf"/><Relationship Id="rId57" Type="http://schemas.openxmlformats.org/officeDocument/2006/relationships/image" Target="media/image19.emf"/><Relationship Id="rId10" Type="http://schemas.openxmlformats.org/officeDocument/2006/relationships/hyperlink" Target="mailto:aplin@bwh.harvard.edu" TargetMode="External"/><Relationship Id="rId31" Type="http://schemas.openxmlformats.org/officeDocument/2006/relationships/image" Target="media/image7.emf"/><Relationship Id="rId44" Type="http://schemas.openxmlformats.org/officeDocument/2006/relationships/oleObject" Target="embeddings/oleObject8.bin"/><Relationship Id="rId52" Type="http://schemas.openxmlformats.org/officeDocument/2006/relationships/oleObject" Target="embeddings/oleObject12.bin"/><Relationship Id="rId60" Type="http://schemas.openxmlformats.org/officeDocument/2006/relationships/oleObject" Target="embeddings/oleObject16.bin"/><Relationship Id="rId65" Type="http://schemas.openxmlformats.org/officeDocument/2006/relationships/image" Target="media/image23.emf"/><Relationship Id="rId73" Type="http://schemas.openxmlformats.org/officeDocument/2006/relationships/image" Target="media/image26.emf"/><Relationship Id="rId78" Type="http://schemas.openxmlformats.org/officeDocument/2006/relationships/oleObject" Target="embeddings/oleObject24.bin"/><Relationship Id="rId81" Type="http://schemas.openxmlformats.org/officeDocument/2006/relationships/oleObject" Target="embeddings/oleObject25.bin"/><Relationship Id="rId86"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github.com/schorschinho/osprey/issues" TargetMode="External"/><Relationship Id="rId18" Type="http://schemas.openxmlformats.org/officeDocument/2006/relationships/hyperlink" Target="https://github.com/spm/spm" TargetMode="External"/><Relationship Id="rId39" Type="http://schemas.openxmlformats.org/officeDocument/2006/relationships/image" Target="media/image10.emf"/><Relationship Id="rId34" Type="http://schemas.openxmlformats.org/officeDocument/2006/relationships/hyperlink" Target="https://open.win.ox.ac.uk/pages/fsl/fsl_mrs/install.html" TargetMode="External"/><Relationship Id="rId50" Type="http://schemas.openxmlformats.org/officeDocument/2006/relationships/oleObject" Target="embeddings/oleObject11.bin"/><Relationship Id="rId55" Type="http://schemas.openxmlformats.org/officeDocument/2006/relationships/image" Target="media/image18.emf"/><Relationship Id="rId76" Type="http://schemas.openxmlformats.org/officeDocument/2006/relationships/oleObject" Target="embeddings/oleObject23.bin"/><Relationship Id="rId7" Type="http://schemas.openxmlformats.org/officeDocument/2006/relationships/endnotes" Target="endnotes.xml"/><Relationship Id="rId71" Type="http://schemas.openxmlformats.org/officeDocument/2006/relationships/image" Target="media/image25.emf"/><Relationship Id="rId2" Type="http://schemas.openxmlformats.org/officeDocument/2006/relationships/numbering" Target="numbering.xml"/><Relationship Id="rId29" Type="http://schemas.openxmlformats.org/officeDocument/2006/relationships/image" Target="media/image6.emf"/><Relationship Id="rId24" Type="http://schemas.openxmlformats.org/officeDocument/2006/relationships/image" Target="media/image4.png"/><Relationship Id="rId40" Type="http://schemas.openxmlformats.org/officeDocument/2006/relationships/oleObject" Target="embeddings/oleObject6.bin"/><Relationship Id="rId45" Type="http://schemas.openxmlformats.org/officeDocument/2006/relationships/image" Target="media/image13.emf"/><Relationship Id="rId66" Type="http://schemas.openxmlformats.org/officeDocument/2006/relationships/oleObject" Target="embeddings/oleObject19.bin"/><Relationship Id="rId87" Type="http://schemas.openxmlformats.org/officeDocument/2006/relationships/image" Target="media/image33.png"/><Relationship Id="rId61" Type="http://schemas.openxmlformats.org/officeDocument/2006/relationships/image" Target="media/image21.emf"/><Relationship Id="rId82" Type="http://schemas.openxmlformats.org/officeDocument/2006/relationships/hyperlink" Target="https://bids-specification.readthedocs.io/en/stable/modality-agnostic-files.html" TargetMode="External"/><Relationship Id="rId19" Type="http://schemas.openxmlformats.org/officeDocument/2006/relationships/hyperlink" Target="https://www.mathworks.com/matlabcentral/fileexchange/47982-gui-layout-toolbo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F287421-3749-4B2E-ABE8-7A88180C6F3E}">
  <we:reference id="wa104382008" version="1.1.0.1" store="en-AU" storeType="OMEX"/>
  <we:alternateReferences>
    <we:reference id="WA104382008" version="1.1.0.1"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946E34-090F-4044-8D73-8D454FD98D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0</TotalTime>
  <Pages>31</Pages>
  <Words>9967</Words>
  <Characters>56818</Characters>
  <Application>Microsoft Office Word</Application>
  <DocSecurity>0</DocSecurity>
  <Lines>473</Lines>
  <Paragraphs>133</Paragraphs>
  <ScaleCrop>false</ScaleCrop>
  <Company>Johns Hopkins</Company>
  <LinksUpToDate>false</LinksUpToDate>
  <CharactersWithSpaces>66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 Oeltzschner</dc:creator>
  <cp:keywords/>
  <dc:description/>
  <cp:lastModifiedBy>Georg Oeltzschner</cp:lastModifiedBy>
  <cp:revision>587</cp:revision>
  <dcterms:created xsi:type="dcterms:W3CDTF">2024-03-26T18:08:00Z</dcterms:created>
  <dcterms:modified xsi:type="dcterms:W3CDTF">2025-02-05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hvKrsTe"/&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